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4CB22C2" w14:textId="77777777" w:rsidR="00A14856" w:rsidRPr="003C64BE" w:rsidRDefault="00A14856" w:rsidP="00AB3881">
      <w:pPr>
        <w:spacing w:after="0" w:line="240" w:lineRule="auto"/>
        <w:rPr>
          <w:rStyle w:val="search-custom"/>
          <w:rFonts w:ascii="Arial" w:hAnsi="Arial" w:cs="Arial"/>
          <w:b/>
        </w:rPr>
      </w:pPr>
      <w:r w:rsidRPr="003C64BE">
        <w:rPr>
          <w:rFonts w:ascii="Arial" w:hAnsi="Arial" w:cs="Arial"/>
          <w:b/>
        </w:rPr>
        <w:t xml:space="preserve">R03 Grant Application: </w:t>
      </w:r>
      <w:r w:rsidRPr="003C64BE">
        <w:rPr>
          <w:rStyle w:val="search-custom"/>
          <w:rFonts w:ascii="Arial" w:hAnsi="Arial" w:cs="Arial"/>
          <w:b/>
        </w:rPr>
        <w:t>RFA-SH-16-001</w:t>
      </w:r>
    </w:p>
    <w:p w14:paraId="40B10C66" w14:textId="77777777" w:rsidR="00250EE5" w:rsidRPr="003C64BE" w:rsidRDefault="00250EE5" w:rsidP="00AB3881">
      <w:pPr>
        <w:spacing w:after="0" w:line="240" w:lineRule="auto"/>
        <w:rPr>
          <w:rStyle w:val="search-custom"/>
          <w:rFonts w:ascii="Arial" w:hAnsi="Arial" w:cs="Arial"/>
          <w:b/>
        </w:rPr>
      </w:pPr>
    </w:p>
    <w:p w14:paraId="445D0A9E" w14:textId="23074F5C" w:rsidR="009C3771" w:rsidRPr="003C64BE" w:rsidRDefault="00250EE5" w:rsidP="00AB3881">
      <w:pPr>
        <w:spacing w:after="0" w:line="240" w:lineRule="auto"/>
        <w:rPr>
          <w:rStyle w:val="search-custom"/>
          <w:rFonts w:ascii="Arial" w:hAnsi="Arial" w:cs="Arial"/>
          <w:b/>
        </w:rPr>
      </w:pPr>
      <w:r w:rsidRPr="003C64BE">
        <w:rPr>
          <w:rStyle w:val="search-custom"/>
          <w:rFonts w:ascii="Arial" w:hAnsi="Arial" w:cs="Arial"/>
          <w:b/>
        </w:rPr>
        <w:t xml:space="preserve">1. </w:t>
      </w:r>
      <w:r w:rsidR="009C3771" w:rsidRPr="003C64BE">
        <w:rPr>
          <w:rStyle w:val="search-custom"/>
          <w:rFonts w:ascii="Arial" w:hAnsi="Arial" w:cs="Arial"/>
          <w:b/>
        </w:rPr>
        <w:t>Title</w:t>
      </w:r>
    </w:p>
    <w:p w14:paraId="60F864F2" w14:textId="7EF8D728" w:rsidR="00250EE5" w:rsidRPr="003C64BE" w:rsidRDefault="00250EE5" w:rsidP="00AB3881">
      <w:pPr>
        <w:spacing w:after="0" w:line="240" w:lineRule="auto"/>
        <w:rPr>
          <w:rStyle w:val="search-custom"/>
          <w:rFonts w:ascii="Arial" w:hAnsi="Arial" w:cs="Arial"/>
        </w:rPr>
      </w:pPr>
      <w:r w:rsidRPr="003C64BE">
        <w:rPr>
          <w:rStyle w:val="search-custom"/>
          <w:rFonts w:ascii="Arial" w:hAnsi="Arial" w:cs="Arial"/>
        </w:rPr>
        <w:t>Multivariate Regression with Respondent</w:t>
      </w:r>
      <w:r w:rsidR="000572EA" w:rsidRPr="003C64BE">
        <w:rPr>
          <w:rStyle w:val="search-custom"/>
          <w:rFonts w:ascii="Arial" w:hAnsi="Arial" w:cs="Arial"/>
        </w:rPr>
        <w:t>-</w:t>
      </w:r>
      <w:r w:rsidRPr="003C64BE">
        <w:rPr>
          <w:rStyle w:val="search-custom"/>
          <w:rFonts w:ascii="Arial" w:hAnsi="Arial" w:cs="Arial"/>
        </w:rPr>
        <w:t>Driven Sampling Data</w:t>
      </w:r>
    </w:p>
    <w:p w14:paraId="33CB0B76" w14:textId="0F83732E" w:rsidR="00250EE5" w:rsidRPr="003C64BE" w:rsidRDefault="00250EE5">
      <w:pPr>
        <w:rPr>
          <w:rStyle w:val="search-custom"/>
          <w:rFonts w:ascii="Arial" w:hAnsi="Arial" w:cs="Arial"/>
          <w:b/>
        </w:rPr>
      </w:pPr>
      <w:r w:rsidRPr="003C64BE">
        <w:rPr>
          <w:rStyle w:val="search-custom"/>
          <w:rFonts w:ascii="Arial" w:hAnsi="Arial" w:cs="Arial"/>
          <w:b/>
        </w:rPr>
        <w:br w:type="page"/>
      </w:r>
    </w:p>
    <w:p w14:paraId="40E65FDC" w14:textId="77777777" w:rsidR="00250EE5" w:rsidRPr="003C64BE" w:rsidRDefault="00250EE5" w:rsidP="00AB3881">
      <w:pPr>
        <w:spacing w:after="0" w:line="240" w:lineRule="auto"/>
        <w:rPr>
          <w:rStyle w:val="search-custom"/>
          <w:rFonts w:ascii="Arial" w:hAnsi="Arial" w:cs="Arial"/>
          <w:b/>
        </w:rPr>
      </w:pPr>
    </w:p>
    <w:p w14:paraId="70012A84" w14:textId="63356F15" w:rsidR="004B2B37" w:rsidRPr="003C64BE" w:rsidRDefault="00250EE5" w:rsidP="00AB3881">
      <w:pPr>
        <w:spacing w:after="0" w:line="240" w:lineRule="auto"/>
        <w:rPr>
          <w:rStyle w:val="search-custom"/>
          <w:rFonts w:ascii="Arial" w:hAnsi="Arial" w:cs="Arial"/>
          <w:b/>
        </w:rPr>
      </w:pPr>
      <w:r w:rsidRPr="003C64BE">
        <w:rPr>
          <w:rStyle w:val="search-custom"/>
          <w:rFonts w:ascii="Arial" w:hAnsi="Arial" w:cs="Arial"/>
          <w:b/>
        </w:rPr>
        <w:t xml:space="preserve">2. </w:t>
      </w:r>
      <w:r w:rsidR="004B2B37" w:rsidRPr="003C64BE">
        <w:rPr>
          <w:rStyle w:val="search-custom"/>
          <w:rFonts w:ascii="Arial" w:hAnsi="Arial" w:cs="Arial"/>
          <w:b/>
        </w:rPr>
        <w:t>Abstract</w:t>
      </w:r>
    </w:p>
    <w:p w14:paraId="77C8F313" w14:textId="03E4AAB3" w:rsidR="00BF5E60" w:rsidRPr="003C64BE" w:rsidRDefault="00DE1C83" w:rsidP="00AB3881">
      <w:pPr>
        <w:spacing w:after="0" w:line="240" w:lineRule="auto"/>
        <w:rPr>
          <w:rFonts w:ascii="Arial" w:hAnsi="Arial" w:cs="Arial"/>
        </w:rPr>
      </w:pPr>
      <w:r w:rsidRPr="003C64BE">
        <w:rPr>
          <w:rFonts w:ascii="Arial" w:hAnsi="Arial" w:cs="Arial"/>
        </w:rPr>
        <w:t xml:space="preserve">Many </w:t>
      </w:r>
      <w:r w:rsidR="00A36425" w:rsidRPr="003C64BE">
        <w:rPr>
          <w:rFonts w:ascii="Arial" w:hAnsi="Arial" w:cs="Arial"/>
        </w:rPr>
        <w:t>subpopulations</w:t>
      </w:r>
      <w:r w:rsidRPr="003C64BE">
        <w:rPr>
          <w:rFonts w:ascii="Arial" w:hAnsi="Arial" w:cs="Arial"/>
        </w:rPr>
        <w:t xml:space="preserve"> of special interest to public health, such as sex workers</w:t>
      </w:r>
      <w:r w:rsidR="0028195E" w:rsidRPr="003C64BE">
        <w:rPr>
          <w:rFonts w:ascii="Arial" w:hAnsi="Arial" w:cs="Arial"/>
        </w:rPr>
        <w:t>, are hard to survey</w:t>
      </w:r>
      <w:r w:rsidRPr="003C64BE">
        <w:rPr>
          <w:rFonts w:ascii="Arial" w:hAnsi="Arial" w:cs="Arial"/>
        </w:rPr>
        <w:t xml:space="preserve"> because they are rare and </w:t>
      </w:r>
      <w:r w:rsidR="0028195E" w:rsidRPr="003C64BE">
        <w:rPr>
          <w:rFonts w:ascii="Arial" w:hAnsi="Arial" w:cs="Arial"/>
        </w:rPr>
        <w:t xml:space="preserve">would </w:t>
      </w:r>
      <w:r w:rsidRPr="003C64BE">
        <w:rPr>
          <w:rFonts w:ascii="Arial" w:hAnsi="Arial" w:cs="Arial"/>
        </w:rPr>
        <w:t xml:space="preserve">require a large number of screening interviews to generate a sufficient sample size or </w:t>
      </w:r>
      <w:r w:rsidR="0028195E" w:rsidRPr="003C64BE">
        <w:rPr>
          <w:rFonts w:ascii="Arial" w:hAnsi="Arial" w:cs="Arial"/>
        </w:rPr>
        <w:t xml:space="preserve">because they </w:t>
      </w:r>
      <w:r w:rsidRPr="003C64BE">
        <w:rPr>
          <w:rFonts w:ascii="Arial" w:hAnsi="Arial" w:cs="Arial"/>
        </w:rPr>
        <w:t>are stigmatized and unlikely to trust researchers with personal information.</w:t>
      </w:r>
      <w:r w:rsidR="00A74DCD" w:rsidRPr="003C64BE">
        <w:rPr>
          <w:rFonts w:ascii="Arial" w:hAnsi="Arial" w:cs="Arial"/>
        </w:rPr>
        <w:t xml:space="preserve"> </w:t>
      </w:r>
      <w:r w:rsidR="00183A0E">
        <w:rPr>
          <w:rFonts w:ascii="Arial" w:hAnsi="Arial" w:cs="Arial"/>
        </w:rPr>
        <w:t>R</w:t>
      </w:r>
      <w:r w:rsidR="00A74DCD" w:rsidRPr="003C64BE">
        <w:rPr>
          <w:rFonts w:ascii="Arial" w:hAnsi="Arial" w:cs="Arial"/>
        </w:rPr>
        <w:t>espondent-driven sampling (RDS) is o</w:t>
      </w:r>
      <w:r w:rsidRPr="003C64BE">
        <w:rPr>
          <w:rFonts w:ascii="Arial" w:hAnsi="Arial" w:cs="Arial"/>
        </w:rPr>
        <w:t xml:space="preserve">ne of the most effective means of </w:t>
      </w:r>
      <w:r w:rsidR="00A74DCD" w:rsidRPr="003C64BE">
        <w:rPr>
          <w:rFonts w:ascii="Arial" w:hAnsi="Arial" w:cs="Arial"/>
        </w:rPr>
        <w:t>sampling</w:t>
      </w:r>
      <w:r w:rsidRPr="003C64BE">
        <w:rPr>
          <w:rFonts w:ascii="Arial" w:hAnsi="Arial" w:cs="Arial"/>
        </w:rPr>
        <w:t xml:space="preserve"> such subpopulations, </w:t>
      </w:r>
      <w:r w:rsidR="00A74DCD" w:rsidRPr="003C64BE">
        <w:rPr>
          <w:rFonts w:ascii="Arial" w:hAnsi="Arial" w:cs="Arial"/>
        </w:rPr>
        <w:t xml:space="preserve">because it </w:t>
      </w:r>
      <w:r w:rsidRPr="003C64BE">
        <w:rPr>
          <w:rFonts w:ascii="Arial" w:hAnsi="Arial" w:cs="Arial"/>
        </w:rPr>
        <w:t xml:space="preserve">asks and incentivizes </w:t>
      </w:r>
      <w:r w:rsidR="00BF5E60" w:rsidRPr="003C64BE">
        <w:rPr>
          <w:rFonts w:ascii="Arial" w:hAnsi="Arial" w:cs="Arial"/>
        </w:rPr>
        <w:t>sub</w:t>
      </w:r>
      <w:r w:rsidRPr="003C64BE">
        <w:rPr>
          <w:rFonts w:ascii="Arial" w:hAnsi="Arial" w:cs="Arial"/>
        </w:rPr>
        <w:t>population members to recruit other members through their personal social networks and the</w:t>
      </w:r>
      <w:r w:rsidR="00183A0E">
        <w:rPr>
          <w:rFonts w:ascii="Arial" w:hAnsi="Arial" w:cs="Arial"/>
        </w:rPr>
        <w:t xml:space="preserve">n </w:t>
      </w:r>
      <w:r w:rsidRPr="003C64BE">
        <w:rPr>
          <w:rFonts w:ascii="Arial" w:hAnsi="Arial" w:cs="Arial"/>
        </w:rPr>
        <w:t>weights the resultant sample to correct for biases induced by the sampling design</w:t>
      </w:r>
      <w:r w:rsidR="00C60E28" w:rsidRPr="003C64BE">
        <w:rPr>
          <w:rFonts w:ascii="Arial" w:hAnsi="Arial" w:cs="Arial"/>
        </w:rPr>
        <w:t xml:space="preserve"> and make inferences about univariate statistics that are, under certain conditions, generalizable to the subpopulation of interest</w:t>
      </w:r>
      <w:r w:rsidRPr="003C64BE">
        <w:rPr>
          <w:rFonts w:ascii="Arial" w:hAnsi="Arial" w:cs="Arial"/>
        </w:rPr>
        <w:t xml:space="preserve">. </w:t>
      </w:r>
      <w:r w:rsidR="00A36425" w:rsidRPr="003C64BE">
        <w:rPr>
          <w:rFonts w:ascii="Arial" w:hAnsi="Arial" w:cs="Arial"/>
        </w:rPr>
        <w:t>Hundreds of studies have been conducted using RDS, backed by over $1</w:t>
      </w:r>
      <w:r w:rsidR="0028195E" w:rsidRPr="003C64BE">
        <w:rPr>
          <w:rFonts w:ascii="Arial" w:hAnsi="Arial" w:cs="Arial"/>
        </w:rPr>
        <w:t>66</w:t>
      </w:r>
      <w:r w:rsidR="00A36425" w:rsidRPr="003C64BE">
        <w:rPr>
          <w:rFonts w:ascii="Arial" w:hAnsi="Arial" w:cs="Arial"/>
        </w:rPr>
        <w:t xml:space="preserve"> million of federal funding. T</w:t>
      </w:r>
      <w:r w:rsidRPr="003C64BE">
        <w:rPr>
          <w:rFonts w:ascii="Arial" w:hAnsi="Arial" w:cs="Arial"/>
        </w:rPr>
        <w:t>he basic methodology</w:t>
      </w:r>
      <w:r w:rsidR="00A74DCD" w:rsidRPr="003C64BE">
        <w:rPr>
          <w:rFonts w:ascii="Arial" w:hAnsi="Arial" w:cs="Arial"/>
        </w:rPr>
        <w:t xml:space="preserve"> of RDS has been subjected to several</w:t>
      </w:r>
      <w:r w:rsidRPr="003C64BE">
        <w:rPr>
          <w:rFonts w:ascii="Arial" w:hAnsi="Arial" w:cs="Arial"/>
        </w:rPr>
        <w:t xml:space="preserve"> methodological extension</w:t>
      </w:r>
      <w:r w:rsidR="00A36425" w:rsidRPr="003C64BE">
        <w:rPr>
          <w:rFonts w:ascii="Arial" w:hAnsi="Arial" w:cs="Arial"/>
        </w:rPr>
        <w:t xml:space="preserve">s, evaluations, and criticisms, but </w:t>
      </w:r>
      <w:r w:rsidRPr="003C64BE">
        <w:rPr>
          <w:rFonts w:ascii="Arial" w:hAnsi="Arial" w:cs="Arial"/>
        </w:rPr>
        <w:t xml:space="preserve">prior </w:t>
      </w:r>
      <w:r w:rsidR="00183A0E">
        <w:rPr>
          <w:rFonts w:ascii="Arial" w:hAnsi="Arial" w:cs="Arial"/>
        </w:rPr>
        <w:t xml:space="preserve">statistical </w:t>
      </w:r>
      <w:r w:rsidRPr="003C64BE">
        <w:rPr>
          <w:rFonts w:ascii="Arial" w:hAnsi="Arial" w:cs="Arial"/>
        </w:rPr>
        <w:t xml:space="preserve">developments </w:t>
      </w:r>
      <w:r w:rsidR="00183A0E">
        <w:rPr>
          <w:rFonts w:ascii="Arial" w:hAnsi="Arial" w:cs="Arial"/>
        </w:rPr>
        <w:t>have largely focused on improving estimators for univariate statistics (e.g., prevalence of a risk factor). W</w:t>
      </w:r>
      <w:r w:rsidR="00A74DCD" w:rsidRPr="003C64BE">
        <w:rPr>
          <w:rFonts w:ascii="Arial" w:hAnsi="Arial" w:cs="Arial"/>
        </w:rPr>
        <w:t xml:space="preserve">e propose to extend </w:t>
      </w:r>
      <w:r w:rsidRPr="003C64BE">
        <w:rPr>
          <w:rFonts w:ascii="Arial" w:hAnsi="Arial" w:cs="Arial"/>
        </w:rPr>
        <w:t xml:space="preserve">prior methodological work on statistical estimation in RDS </w:t>
      </w:r>
      <w:r w:rsidR="00BF5E60" w:rsidRPr="003C64BE">
        <w:rPr>
          <w:rFonts w:ascii="Arial" w:hAnsi="Arial" w:cs="Arial"/>
        </w:rPr>
        <w:t xml:space="preserve">to develop accurate and efficient tools </w:t>
      </w:r>
      <w:r w:rsidR="00A36425" w:rsidRPr="003C64BE">
        <w:rPr>
          <w:rFonts w:ascii="Arial" w:hAnsi="Arial" w:cs="Arial"/>
        </w:rPr>
        <w:t xml:space="preserve">that will allow researchers to estimate the parameters of </w:t>
      </w:r>
      <w:r w:rsidR="00802F18" w:rsidRPr="003C64BE">
        <w:rPr>
          <w:rFonts w:ascii="Arial" w:hAnsi="Arial" w:cs="Arial"/>
        </w:rPr>
        <w:t>multivariate</w:t>
      </w:r>
      <w:r w:rsidR="00BF5E60" w:rsidRPr="003C64BE">
        <w:rPr>
          <w:rFonts w:ascii="Arial" w:hAnsi="Arial" w:cs="Arial"/>
        </w:rPr>
        <w:t xml:space="preserve"> regression models which will enhance understandings of hard to survey subpopulations. </w:t>
      </w:r>
      <w:r w:rsidR="002F7233">
        <w:rPr>
          <w:rFonts w:ascii="Arial" w:hAnsi="Arial" w:cs="Arial"/>
        </w:rPr>
        <w:t xml:space="preserve">The current practice of multivariate RDS estimation is ad hoc with researchers applying over 10 </w:t>
      </w:r>
      <w:r w:rsidR="00183A0E">
        <w:rPr>
          <w:rFonts w:ascii="Arial" w:hAnsi="Arial" w:cs="Arial"/>
        </w:rPr>
        <w:t>distinct</w:t>
      </w:r>
      <w:r w:rsidR="002F7233">
        <w:rPr>
          <w:rFonts w:ascii="Arial" w:hAnsi="Arial" w:cs="Arial"/>
        </w:rPr>
        <w:t xml:space="preserve"> approaches </w:t>
      </w:r>
      <w:r w:rsidR="00422A87">
        <w:rPr>
          <w:rFonts w:ascii="Arial" w:hAnsi="Arial" w:cs="Arial"/>
        </w:rPr>
        <w:t>throughout the literature but offering</w:t>
      </w:r>
      <w:r w:rsidR="002F7233">
        <w:rPr>
          <w:rFonts w:ascii="Arial" w:hAnsi="Arial" w:cs="Arial"/>
        </w:rPr>
        <w:t xml:space="preserve"> little or no justification for the approach they chose</w:t>
      </w:r>
      <w:r w:rsidR="00422A87">
        <w:rPr>
          <w:rFonts w:ascii="Arial" w:hAnsi="Arial" w:cs="Arial"/>
        </w:rPr>
        <w:t xml:space="preserve">. RDS methodologists have </w:t>
      </w:r>
      <w:r w:rsidR="00183A0E">
        <w:rPr>
          <w:rFonts w:ascii="Arial" w:hAnsi="Arial" w:cs="Arial"/>
        </w:rPr>
        <w:t>yet to</w:t>
      </w:r>
      <w:r w:rsidR="00422A87">
        <w:rPr>
          <w:rFonts w:ascii="Arial" w:hAnsi="Arial" w:cs="Arial"/>
        </w:rPr>
        <w:t xml:space="preserve"> establish</w:t>
      </w:r>
      <w:r w:rsidR="002F7233">
        <w:rPr>
          <w:rFonts w:ascii="Arial" w:hAnsi="Arial" w:cs="Arial"/>
        </w:rPr>
        <w:t xml:space="preserve"> best practices</w:t>
      </w:r>
      <w:r w:rsidR="00422A87">
        <w:rPr>
          <w:rFonts w:ascii="Arial" w:hAnsi="Arial" w:cs="Arial"/>
        </w:rPr>
        <w:t xml:space="preserve"> or evaluate the performance of these different approaches</w:t>
      </w:r>
      <w:r w:rsidR="002F7233">
        <w:rPr>
          <w:rFonts w:ascii="Arial" w:hAnsi="Arial" w:cs="Arial"/>
        </w:rPr>
        <w:t xml:space="preserve">. </w:t>
      </w:r>
      <w:r w:rsidR="00422A87">
        <w:rPr>
          <w:rFonts w:ascii="Arial" w:hAnsi="Arial" w:cs="Arial"/>
        </w:rPr>
        <w:t>We propose to perform this evaluation.</w:t>
      </w:r>
      <w:r w:rsidR="00A36425" w:rsidRPr="003C64BE">
        <w:rPr>
          <w:rFonts w:ascii="Arial" w:hAnsi="Arial" w:cs="Arial"/>
        </w:rPr>
        <w:t xml:space="preserve"> </w:t>
      </w:r>
      <w:r w:rsidR="00422A87">
        <w:rPr>
          <w:rFonts w:ascii="Arial" w:hAnsi="Arial" w:cs="Arial"/>
        </w:rPr>
        <w:t>By doing so, t</w:t>
      </w:r>
      <w:r w:rsidR="00A36425" w:rsidRPr="003C64BE">
        <w:rPr>
          <w:rFonts w:ascii="Arial" w:hAnsi="Arial" w:cs="Arial"/>
        </w:rPr>
        <w:t xml:space="preserve">his project will enable future RDS studies to </w:t>
      </w:r>
      <w:r w:rsidR="002F43EA">
        <w:rPr>
          <w:rFonts w:ascii="Arial" w:hAnsi="Arial" w:cs="Arial"/>
        </w:rPr>
        <w:t>address</w:t>
      </w:r>
      <w:r w:rsidR="00A36425" w:rsidRPr="003C64BE">
        <w:rPr>
          <w:rFonts w:ascii="Arial" w:hAnsi="Arial" w:cs="Arial"/>
        </w:rPr>
        <w:t xml:space="preserve"> </w:t>
      </w:r>
      <w:r w:rsidR="002F43EA">
        <w:rPr>
          <w:rFonts w:ascii="Arial" w:hAnsi="Arial" w:cs="Arial"/>
        </w:rPr>
        <w:t xml:space="preserve">multivariate research </w:t>
      </w:r>
      <w:r w:rsidR="00A36425" w:rsidRPr="003C64BE">
        <w:rPr>
          <w:rFonts w:ascii="Arial" w:hAnsi="Arial" w:cs="Arial"/>
        </w:rPr>
        <w:t xml:space="preserve">questions about hard to survey subpopulations, and it will add substantial value to the hundreds of RDS studies that have previously been </w:t>
      </w:r>
      <w:r w:rsidR="009A3460" w:rsidRPr="003C64BE">
        <w:rPr>
          <w:rFonts w:ascii="Arial" w:hAnsi="Arial" w:cs="Arial"/>
        </w:rPr>
        <w:t xml:space="preserve">funded and </w:t>
      </w:r>
      <w:r w:rsidR="00A36425" w:rsidRPr="003C64BE">
        <w:rPr>
          <w:rFonts w:ascii="Arial" w:hAnsi="Arial" w:cs="Arial"/>
        </w:rPr>
        <w:t>collected.</w:t>
      </w:r>
      <w:r w:rsidR="009A3460" w:rsidRPr="003C64BE">
        <w:rPr>
          <w:rFonts w:ascii="Arial" w:hAnsi="Arial" w:cs="Arial"/>
        </w:rPr>
        <w:t xml:space="preserve"> </w:t>
      </w:r>
      <w:r w:rsidR="00183A0E">
        <w:rPr>
          <w:rFonts w:ascii="Arial" w:hAnsi="Arial" w:cs="Arial"/>
        </w:rPr>
        <w:t>The proposed project has two components that will provide guidance to researchers (and the public health community) about conducting multivariate analyses with RDS data and the tools to conduct these analyses. The first component consists of a series of simulation studies that evaluate the performance of the most popular multivariate RDS estimators. The simulation studies will be designed to explore the performance of the estimators across a range of theoretically ideal and more realistic RDS sampling scenarios</w:t>
      </w:r>
      <w:r w:rsidR="00555A97">
        <w:rPr>
          <w:rFonts w:ascii="Arial" w:hAnsi="Arial" w:cs="Arial"/>
        </w:rPr>
        <w:t xml:space="preserve"> as well as a diversity of network types</w:t>
      </w:r>
      <w:r w:rsidR="00183A0E">
        <w:rPr>
          <w:rFonts w:ascii="Arial" w:hAnsi="Arial" w:cs="Arial"/>
        </w:rPr>
        <w:t xml:space="preserve">. The second component involves the development and dissemination of software in two commonly used statistical packages (R and Stata) that implements the best performing multivariate estimators identified in the simulation studies. </w:t>
      </w:r>
      <w:r w:rsidR="005D2377" w:rsidRPr="003C64BE">
        <w:rPr>
          <w:rFonts w:ascii="Arial" w:hAnsi="Arial" w:cs="Arial"/>
        </w:rPr>
        <w:t xml:space="preserve">The data collected in RDS studies has vast untapped potential to contribute to understandings of specific risk factors in hard to survey populations and the </w:t>
      </w:r>
      <w:r w:rsidR="00802F18" w:rsidRPr="003C64BE">
        <w:rPr>
          <w:rFonts w:ascii="Arial" w:hAnsi="Arial" w:cs="Arial"/>
        </w:rPr>
        <w:t>multivariate</w:t>
      </w:r>
      <w:r w:rsidR="005D2377" w:rsidRPr="003C64BE">
        <w:rPr>
          <w:rFonts w:ascii="Arial" w:hAnsi="Arial" w:cs="Arial"/>
        </w:rPr>
        <w:t xml:space="preserve"> tools we will develop as part of this proposal will </w:t>
      </w:r>
      <w:r w:rsidR="00EF6BE0" w:rsidRPr="003C64BE">
        <w:rPr>
          <w:rFonts w:ascii="Arial" w:hAnsi="Arial" w:cs="Arial"/>
        </w:rPr>
        <w:t xml:space="preserve">help to </w:t>
      </w:r>
      <w:r w:rsidR="005D2377" w:rsidRPr="003C64BE">
        <w:rPr>
          <w:rFonts w:ascii="Arial" w:hAnsi="Arial" w:cs="Arial"/>
        </w:rPr>
        <w:t>unlock this potential.</w:t>
      </w:r>
    </w:p>
    <w:p w14:paraId="73221A1C" w14:textId="77777777" w:rsidR="005D2377" w:rsidRPr="003C64BE" w:rsidRDefault="005D2377" w:rsidP="00AB3881">
      <w:pPr>
        <w:spacing w:after="0" w:line="240" w:lineRule="auto"/>
        <w:rPr>
          <w:rFonts w:ascii="Arial" w:hAnsi="Arial" w:cs="Arial"/>
        </w:rPr>
      </w:pPr>
      <w:r w:rsidRPr="003C64BE">
        <w:rPr>
          <w:rFonts w:ascii="Arial" w:hAnsi="Arial" w:cs="Arial"/>
        </w:rPr>
        <w:br w:type="page"/>
      </w:r>
    </w:p>
    <w:p w14:paraId="7E5087E6" w14:textId="384B85E9" w:rsidR="005D2377" w:rsidRPr="003C64BE" w:rsidRDefault="009C3771" w:rsidP="00AB3881">
      <w:pPr>
        <w:spacing w:after="0" w:line="240" w:lineRule="auto"/>
        <w:rPr>
          <w:rFonts w:ascii="Arial" w:hAnsi="Arial" w:cs="Arial"/>
          <w:b/>
        </w:rPr>
      </w:pPr>
      <w:r w:rsidRPr="003C64BE">
        <w:rPr>
          <w:rFonts w:ascii="Arial" w:hAnsi="Arial" w:cs="Arial"/>
          <w:b/>
        </w:rPr>
        <w:lastRenderedPageBreak/>
        <w:t xml:space="preserve">3. </w:t>
      </w:r>
      <w:r w:rsidR="005D2377" w:rsidRPr="003C64BE">
        <w:rPr>
          <w:rFonts w:ascii="Arial" w:hAnsi="Arial" w:cs="Arial"/>
          <w:b/>
        </w:rPr>
        <w:t>Project Narrative</w:t>
      </w:r>
    </w:p>
    <w:p w14:paraId="727A79C3" w14:textId="7D9515A6" w:rsidR="00DE1C83" w:rsidRPr="003C64BE" w:rsidRDefault="005D2377" w:rsidP="00AB3881">
      <w:pPr>
        <w:spacing w:after="0" w:line="240" w:lineRule="auto"/>
        <w:rPr>
          <w:rFonts w:ascii="Arial" w:hAnsi="Arial" w:cs="Arial"/>
        </w:rPr>
      </w:pPr>
      <w:r w:rsidRPr="003C64BE">
        <w:rPr>
          <w:rFonts w:ascii="Arial" w:hAnsi="Arial" w:cs="Arial"/>
        </w:rPr>
        <w:t>Th</w:t>
      </w:r>
      <w:r w:rsidR="000545B7" w:rsidRPr="003C64BE">
        <w:rPr>
          <w:rFonts w:ascii="Arial" w:hAnsi="Arial" w:cs="Arial"/>
        </w:rPr>
        <w:t xml:space="preserve">is </w:t>
      </w:r>
      <w:r w:rsidRPr="003C64BE">
        <w:rPr>
          <w:rFonts w:ascii="Arial" w:hAnsi="Arial" w:cs="Arial"/>
        </w:rPr>
        <w:t xml:space="preserve">project </w:t>
      </w:r>
      <w:r w:rsidR="000545B7" w:rsidRPr="003C64BE">
        <w:rPr>
          <w:rFonts w:ascii="Arial" w:hAnsi="Arial" w:cs="Arial"/>
        </w:rPr>
        <w:t xml:space="preserve">will </w:t>
      </w:r>
      <w:r w:rsidR="00EE4067">
        <w:rPr>
          <w:rFonts w:ascii="Arial" w:hAnsi="Arial" w:cs="Arial"/>
        </w:rPr>
        <w:t>evaluate</w:t>
      </w:r>
      <w:r w:rsidR="000545B7" w:rsidRPr="003C64BE">
        <w:rPr>
          <w:rFonts w:ascii="Arial" w:hAnsi="Arial" w:cs="Arial"/>
        </w:rPr>
        <w:t xml:space="preserve"> </w:t>
      </w:r>
      <w:r w:rsidR="00422A87">
        <w:rPr>
          <w:rFonts w:ascii="Arial" w:hAnsi="Arial" w:cs="Arial"/>
        </w:rPr>
        <w:t xml:space="preserve">existing </w:t>
      </w:r>
      <w:r w:rsidR="00600F5C" w:rsidRPr="003C64BE">
        <w:rPr>
          <w:rFonts w:ascii="Arial" w:hAnsi="Arial" w:cs="Arial"/>
        </w:rPr>
        <w:t xml:space="preserve">methodologies </w:t>
      </w:r>
      <w:r w:rsidR="000545B7" w:rsidRPr="003C64BE">
        <w:rPr>
          <w:rFonts w:ascii="Arial" w:hAnsi="Arial" w:cs="Arial"/>
        </w:rPr>
        <w:t xml:space="preserve">for estimating the parameters of </w:t>
      </w:r>
      <w:r w:rsidR="00802F18" w:rsidRPr="003C64BE">
        <w:rPr>
          <w:rFonts w:ascii="Arial" w:hAnsi="Arial" w:cs="Arial"/>
        </w:rPr>
        <w:t>multivariate</w:t>
      </w:r>
      <w:r w:rsidR="000545B7" w:rsidRPr="003C64BE">
        <w:rPr>
          <w:rFonts w:ascii="Arial" w:hAnsi="Arial" w:cs="Arial"/>
        </w:rPr>
        <w:t xml:space="preserve"> regression </w:t>
      </w:r>
      <w:r w:rsidR="005C04EA" w:rsidRPr="003C64BE">
        <w:rPr>
          <w:rFonts w:ascii="Arial" w:hAnsi="Arial" w:cs="Arial"/>
        </w:rPr>
        <w:t xml:space="preserve">models </w:t>
      </w:r>
      <w:r w:rsidR="000545B7" w:rsidRPr="003C64BE">
        <w:rPr>
          <w:rFonts w:ascii="Arial" w:hAnsi="Arial" w:cs="Arial"/>
        </w:rPr>
        <w:t>on samples</w:t>
      </w:r>
      <w:r w:rsidR="00600F5C" w:rsidRPr="003C64BE">
        <w:rPr>
          <w:rFonts w:ascii="Arial" w:hAnsi="Arial" w:cs="Arial"/>
        </w:rPr>
        <w:t xml:space="preserve"> collected with respondent-driven sampling (RDS)</w:t>
      </w:r>
      <w:r w:rsidR="00EE4067">
        <w:rPr>
          <w:rFonts w:ascii="Arial" w:hAnsi="Arial" w:cs="Arial"/>
        </w:rPr>
        <w:t>. RDS</w:t>
      </w:r>
      <w:r w:rsidR="00600F5C" w:rsidRPr="003C64BE">
        <w:rPr>
          <w:rFonts w:ascii="Arial" w:hAnsi="Arial" w:cs="Arial"/>
        </w:rPr>
        <w:t xml:space="preserve"> has emerged as one of the premier </w:t>
      </w:r>
      <w:r w:rsidR="000545B7" w:rsidRPr="003C64BE">
        <w:rPr>
          <w:rFonts w:ascii="Arial" w:hAnsi="Arial" w:cs="Arial"/>
        </w:rPr>
        <w:t>data collection approaches</w:t>
      </w:r>
      <w:r w:rsidR="00600F5C" w:rsidRPr="003C64BE">
        <w:rPr>
          <w:rFonts w:ascii="Arial" w:hAnsi="Arial" w:cs="Arial"/>
        </w:rPr>
        <w:t xml:space="preserve"> for hard to survey </w:t>
      </w:r>
      <w:r w:rsidR="00FA5E68" w:rsidRPr="003C64BE">
        <w:rPr>
          <w:rFonts w:ascii="Arial" w:hAnsi="Arial" w:cs="Arial"/>
        </w:rPr>
        <w:t>sub</w:t>
      </w:r>
      <w:r w:rsidR="00600F5C" w:rsidRPr="003C64BE">
        <w:rPr>
          <w:rFonts w:ascii="Arial" w:hAnsi="Arial" w:cs="Arial"/>
        </w:rPr>
        <w:t xml:space="preserve">populations such as those at high risk of contracting HIV. While RDS has seen substantial methodological development around the estimation of disease prevalence and other univariate statistics, </w:t>
      </w:r>
      <w:r w:rsidR="000545B7" w:rsidRPr="003C64BE">
        <w:rPr>
          <w:rFonts w:ascii="Arial" w:hAnsi="Arial" w:cs="Arial"/>
        </w:rPr>
        <w:t xml:space="preserve">statistical development around </w:t>
      </w:r>
      <w:r w:rsidR="00600F5C" w:rsidRPr="003C64BE">
        <w:rPr>
          <w:rFonts w:ascii="Arial" w:hAnsi="Arial" w:cs="Arial"/>
        </w:rPr>
        <w:t xml:space="preserve">the estimation of </w:t>
      </w:r>
      <w:r w:rsidR="00EE4067">
        <w:rPr>
          <w:rFonts w:ascii="Arial" w:hAnsi="Arial" w:cs="Arial"/>
        </w:rPr>
        <w:t xml:space="preserve">parameters from </w:t>
      </w:r>
      <w:r w:rsidR="00802F18" w:rsidRPr="003C64BE">
        <w:rPr>
          <w:rFonts w:ascii="Arial" w:hAnsi="Arial" w:cs="Arial"/>
        </w:rPr>
        <w:t>multivariate</w:t>
      </w:r>
      <w:r w:rsidR="00600F5C" w:rsidRPr="003C64BE">
        <w:rPr>
          <w:rFonts w:ascii="Arial" w:hAnsi="Arial" w:cs="Arial"/>
        </w:rPr>
        <w:t xml:space="preserve"> regression models with RDS data has previously escaped attention. </w:t>
      </w:r>
      <w:r w:rsidR="00FA5E68" w:rsidRPr="003C64BE">
        <w:rPr>
          <w:rFonts w:ascii="Arial" w:hAnsi="Arial" w:cs="Arial"/>
        </w:rPr>
        <w:t xml:space="preserve">Despite hundreds of RDS samples </w:t>
      </w:r>
      <w:r w:rsidR="000545B7" w:rsidRPr="003C64BE">
        <w:rPr>
          <w:rFonts w:ascii="Arial" w:hAnsi="Arial" w:cs="Arial"/>
        </w:rPr>
        <w:t xml:space="preserve">having been collected using </w:t>
      </w:r>
      <w:r w:rsidR="00FA5E68" w:rsidRPr="003C64BE">
        <w:rPr>
          <w:rFonts w:ascii="Arial" w:hAnsi="Arial" w:cs="Arial"/>
        </w:rPr>
        <w:t>more than $1</w:t>
      </w:r>
      <w:r w:rsidR="0028195E" w:rsidRPr="003C64BE">
        <w:rPr>
          <w:rFonts w:ascii="Arial" w:hAnsi="Arial" w:cs="Arial"/>
        </w:rPr>
        <w:t>66</w:t>
      </w:r>
      <w:r w:rsidR="00FA5E68" w:rsidRPr="003C64BE">
        <w:rPr>
          <w:rFonts w:ascii="Arial" w:hAnsi="Arial" w:cs="Arial"/>
        </w:rPr>
        <w:t xml:space="preserve"> million in federal funding, </w:t>
      </w:r>
      <w:r w:rsidR="000545B7" w:rsidRPr="003C64BE">
        <w:rPr>
          <w:rFonts w:ascii="Arial" w:hAnsi="Arial" w:cs="Arial"/>
        </w:rPr>
        <w:t xml:space="preserve">there is deep uncertainty in the literature about the best approaches to estimating </w:t>
      </w:r>
      <w:r w:rsidR="00EE4067">
        <w:rPr>
          <w:rFonts w:ascii="Arial" w:hAnsi="Arial" w:cs="Arial"/>
        </w:rPr>
        <w:t xml:space="preserve">parameters from </w:t>
      </w:r>
      <w:r w:rsidR="00802F18" w:rsidRPr="003C64BE">
        <w:rPr>
          <w:rFonts w:ascii="Arial" w:hAnsi="Arial" w:cs="Arial"/>
        </w:rPr>
        <w:t>multivariate</w:t>
      </w:r>
      <w:r w:rsidR="000545B7" w:rsidRPr="003C64BE">
        <w:rPr>
          <w:rFonts w:ascii="Arial" w:hAnsi="Arial" w:cs="Arial"/>
        </w:rPr>
        <w:t xml:space="preserve"> models with these data</w:t>
      </w:r>
      <w:r w:rsidR="00FA5E68" w:rsidRPr="003C64BE">
        <w:rPr>
          <w:rFonts w:ascii="Arial" w:hAnsi="Arial" w:cs="Arial"/>
        </w:rPr>
        <w:t xml:space="preserve">. </w:t>
      </w:r>
      <w:r w:rsidR="00422A87">
        <w:rPr>
          <w:rFonts w:ascii="Arial" w:hAnsi="Arial" w:cs="Arial"/>
        </w:rPr>
        <w:t xml:space="preserve">Indeed, the literature offers no clear guidelines and, as such, we found more than 10 separate approaches to estimating </w:t>
      </w:r>
      <w:r w:rsidR="00EE4067">
        <w:rPr>
          <w:rFonts w:ascii="Arial" w:hAnsi="Arial" w:cs="Arial"/>
        </w:rPr>
        <w:t xml:space="preserve">parameters from </w:t>
      </w:r>
      <w:r w:rsidR="00422A87">
        <w:rPr>
          <w:rFonts w:ascii="Arial" w:hAnsi="Arial" w:cs="Arial"/>
        </w:rPr>
        <w:t xml:space="preserve">these models with little consideration to which work best. </w:t>
      </w:r>
      <w:r w:rsidR="00C17C1D" w:rsidRPr="003C64BE">
        <w:rPr>
          <w:rFonts w:ascii="Arial" w:hAnsi="Arial" w:cs="Arial"/>
        </w:rPr>
        <w:t xml:space="preserve">This is unfortunate because many of the classic methods of data analysis in the social and public health sciences rely on multivariate regression models to understand risk factors, rule out alternative explanations, and </w:t>
      </w:r>
      <w:r w:rsidR="001223B7" w:rsidRPr="003C64BE">
        <w:rPr>
          <w:rFonts w:ascii="Arial" w:hAnsi="Arial" w:cs="Arial"/>
        </w:rPr>
        <w:t>test</w:t>
      </w:r>
      <w:r w:rsidR="00C17C1D" w:rsidRPr="003C64BE">
        <w:rPr>
          <w:rFonts w:ascii="Arial" w:hAnsi="Arial" w:cs="Arial"/>
        </w:rPr>
        <w:t xml:space="preserve"> the robustness of results. </w:t>
      </w:r>
      <w:r w:rsidR="00600F5C" w:rsidRPr="003C64BE">
        <w:rPr>
          <w:rFonts w:ascii="Arial" w:hAnsi="Arial" w:cs="Arial"/>
        </w:rPr>
        <w:t xml:space="preserve">We </w:t>
      </w:r>
      <w:r w:rsidR="000545B7" w:rsidRPr="003C64BE">
        <w:rPr>
          <w:rFonts w:ascii="Arial" w:hAnsi="Arial" w:cs="Arial"/>
        </w:rPr>
        <w:t xml:space="preserve">will use a simulation evaluation framework to </w:t>
      </w:r>
      <w:r w:rsidR="00EE4067">
        <w:rPr>
          <w:rFonts w:ascii="Arial" w:hAnsi="Arial" w:cs="Arial"/>
        </w:rPr>
        <w:t>analyze the properties of</w:t>
      </w:r>
      <w:r w:rsidR="000545B7" w:rsidRPr="003C64BE">
        <w:rPr>
          <w:rFonts w:ascii="Arial" w:hAnsi="Arial" w:cs="Arial"/>
        </w:rPr>
        <w:t xml:space="preserve"> </w:t>
      </w:r>
      <w:r w:rsidR="0028195E" w:rsidRPr="003C64BE">
        <w:rPr>
          <w:rFonts w:ascii="Arial" w:hAnsi="Arial" w:cs="Arial"/>
        </w:rPr>
        <w:t>the most popular</w:t>
      </w:r>
      <w:r w:rsidR="000545B7" w:rsidRPr="003C64BE">
        <w:rPr>
          <w:rFonts w:ascii="Arial" w:hAnsi="Arial" w:cs="Arial"/>
        </w:rPr>
        <w:t xml:space="preserve"> approaches to RDS regression estimation found in the literature, and we will develop and offer clear guidelines </w:t>
      </w:r>
      <w:r w:rsidR="007E7EE9">
        <w:rPr>
          <w:rFonts w:ascii="Arial" w:hAnsi="Arial" w:cs="Arial"/>
        </w:rPr>
        <w:t>linked to shared</w:t>
      </w:r>
      <w:r w:rsidR="000545B7" w:rsidRPr="003C64BE">
        <w:rPr>
          <w:rFonts w:ascii="Arial" w:hAnsi="Arial" w:cs="Arial"/>
        </w:rPr>
        <w:t xml:space="preserve"> statistical software that other researchers can apply to </w:t>
      </w:r>
      <w:r w:rsidR="00EE4067">
        <w:rPr>
          <w:rFonts w:ascii="Arial" w:hAnsi="Arial" w:cs="Arial"/>
        </w:rPr>
        <w:t xml:space="preserve">obtain </w:t>
      </w:r>
      <w:r w:rsidR="000545B7" w:rsidRPr="003C64BE">
        <w:rPr>
          <w:rFonts w:ascii="Arial" w:hAnsi="Arial" w:cs="Arial"/>
        </w:rPr>
        <w:t xml:space="preserve">unbiased and efficient </w:t>
      </w:r>
      <w:r w:rsidR="00EE4067">
        <w:rPr>
          <w:rFonts w:ascii="Arial" w:hAnsi="Arial" w:cs="Arial"/>
        </w:rPr>
        <w:t xml:space="preserve">parameters for </w:t>
      </w:r>
      <w:r w:rsidR="00802F18" w:rsidRPr="003C64BE">
        <w:rPr>
          <w:rFonts w:ascii="Arial" w:hAnsi="Arial" w:cs="Arial"/>
        </w:rPr>
        <w:t>multivariate</w:t>
      </w:r>
      <w:r w:rsidR="000545B7" w:rsidRPr="003C64BE">
        <w:rPr>
          <w:rFonts w:ascii="Arial" w:hAnsi="Arial" w:cs="Arial"/>
        </w:rPr>
        <w:t xml:space="preserve"> models with RDS data.</w:t>
      </w:r>
    </w:p>
    <w:p w14:paraId="5F9E2DBE" w14:textId="77777777" w:rsidR="0013597E" w:rsidRPr="003C64BE" w:rsidRDefault="0013597E" w:rsidP="00AB3881">
      <w:pPr>
        <w:spacing w:after="0" w:line="240" w:lineRule="auto"/>
        <w:rPr>
          <w:rFonts w:ascii="Arial" w:hAnsi="Arial" w:cs="Arial"/>
        </w:rPr>
      </w:pPr>
      <w:r w:rsidRPr="003C64BE">
        <w:rPr>
          <w:rFonts w:ascii="Arial" w:hAnsi="Arial" w:cs="Arial"/>
        </w:rPr>
        <w:br w:type="page"/>
      </w:r>
    </w:p>
    <w:p w14:paraId="46DA3CC7" w14:textId="77777777" w:rsidR="00DB25F4" w:rsidRPr="003C64BE" w:rsidRDefault="00DB25F4" w:rsidP="003513E6">
      <w:pPr>
        <w:pStyle w:val="Bibliography"/>
        <w:rPr>
          <w:rFonts w:ascii="Arial" w:hAnsi="Arial" w:cs="Arial"/>
          <w:b/>
        </w:rPr>
      </w:pPr>
      <w:r w:rsidRPr="003C64BE">
        <w:rPr>
          <w:rFonts w:ascii="Arial" w:hAnsi="Arial" w:cs="Arial"/>
          <w:b/>
        </w:rPr>
        <w:lastRenderedPageBreak/>
        <w:t>4. NIH Biosketches</w:t>
      </w:r>
    </w:p>
    <w:p w14:paraId="44AB77F5" w14:textId="77777777" w:rsidR="001263CE" w:rsidRPr="003C64BE" w:rsidRDefault="001263CE">
      <w:pPr>
        <w:rPr>
          <w:rFonts w:ascii="Arial" w:hAnsi="Arial" w:cs="Arial"/>
          <w:b/>
        </w:rPr>
      </w:pPr>
    </w:p>
    <w:p w14:paraId="605BDEBF" w14:textId="0E9F6E0E" w:rsidR="00DB25F4" w:rsidRPr="003C64BE" w:rsidRDefault="001263CE">
      <w:pPr>
        <w:rPr>
          <w:rFonts w:ascii="Arial" w:hAnsi="Arial" w:cs="Arial"/>
          <w:b/>
        </w:rPr>
      </w:pPr>
      <w:r w:rsidRPr="003C64BE">
        <w:rPr>
          <w:rFonts w:ascii="Arial" w:hAnsi="Arial" w:cs="Arial"/>
          <w:b/>
        </w:rPr>
        <w:t>You should have the current copies. Hunter’s may need minor updating to reflect the current grant.</w:t>
      </w:r>
      <w:r w:rsidR="008B2BBD">
        <w:rPr>
          <w:rFonts w:ascii="Arial" w:hAnsi="Arial" w:cs="Arial"/>
          <w:b/>
        </w:rPr>
        <w:t xml:space="preserve"> Does Bauldry (consultant) need a biosketch?</w:t>
      </w:r>
      <w:r w:rsidR="00DB25F4" w:rsidRPr="003C64BE">
        <w:rPr>
          <w:rFonts w:ascii="Arial" w:hAnsi="Arial" w:cs="Arial"/>
          <w:b/>
        </w:rPr>
        <w:br w:type="page"/>
      </w:r>
    </w:p>
    <w:p w14:paraId="161F783F" w14:textId="3EDAE00F" w:rsidR="007F7ED8" w:rsidRPr="003C64BE" w:rsidRDefault="00DB25F4" w:rsidP="003513E6">
      <w:pPr>
        <w:pStyle w:val="Bibliography"/>
        <w:rPr>
          <w:rFonts w:ascii="Arial" w:hAnsi="Arial" w:cs="Arial"/>
          <w:b/>
        </w:rPr>
      </w:pPr>
      <w:r w:rsidRPr="003C64BE">
        <w:rPr>
          <w:rFonts w:ascii="Arial" w:hAnsi="Arial" w:cs="Arial"/>
          <w:b/>
        </w:rPr>
        <w:lastRenderedPageBreak/>
        <w:t>5. Confirm Budget</w:t>
      </w:r>
    </w:p>
    <w:p w14:paraId="27ED6E0A" w14:textId="77777777" w:rsidR="001263CE" w:rsidRPr="003C64BE" w:rsidRDefault="001263CE">
      <w:pPr>
        <w:rPr>
          <w:rFonts w:ascii="Arial" w:hAnsi="Arial" w:cs="Arial"/>
          <w:b/>
        </w:rPr>
      </w:pPr>
    </w:p>
    <w:p w14:paraId="6DD28234" w14:textId="55557440" w:rsidR="007F7ED8" w:rsidRPr="003C64BE" w:rsidRDefault="006D2945">
      <w:pPr>
        <w:rPr>
          <w:rFonts w:ascii="Arial" w:hAnsi="Arial" w:cs="Arial"/>
          <w:b/>
        </w:rPr>
      </w:pPr>
      <w:r>
        <w:rPr>
          <w:rFonts w:ascii="Arial" w:hAnsi="Arial" w:cs="Arial"/>
          <w:b/>
        </w:rPr>
        <w:t>Please use draft budget 4.pdf from the email on 10/02/2015</w:t>
      </w:r>
      <w:r w:rsidR="00ED0D25">
        <w:rPr>
          <w:rFonts w:ascii="Arial" w:hAnsi="Arial" w:cs="Arial"/>
          <w:b/>
        </w:rPr>
        <w:t>.</w:t>
      </w:r>
      <w:r w:rsidR="007F7ED8" w:rsidRPr="003C64BE">
        <w:rPr>
          <w:rFonts w:ascii="Arial" w:hAnsi="Arial" w:cs="Arial"/>
          <w:b/>
        </w:rPr>
        <w:br w:type="page"/>
      </w:r>
    </w:p>
    <w:p w14:paraId="101CE070" w14:textId="3940A0EA" w:rsidR="007F7ED8" w:rsidRPr="003C64BE" w:rsidRDefault="007F7ED8" w:rsidP="003513E6">
      <w:pPr>
        <w:pStyle w:val="Bibliography"/>
        <w:rPr>
          <w:rFonts w:ascii="Arial" w:hAnsi="Arial" w:cs="Arial"/>
          <w:b/>
        </w:rPr>
      </w:pPr>
      <w:r w:rsidRPr="003C64BE">
        <w:rPr>
          <w:rFonts w:ascii="Arial" w:hAnsi="Arial" w:cs="Arial"/>
          <w:b/>
        </w:rPr>
        <w:lastRenderedPageBreak/>
        <w:t>6. Budget Justification</w:t>
      </w:r>
    </w:p>
    <w:p w14:paraId="5A542039" w14:textId="3E29CF9F" w:rsidR="00564CD6" w:rsidRPr="003C64BE" w:rsidRDefault="00564CD6" w:rsidP="00564CD6">
      <w:pPr>
        <w:rPr>
          <w:rFonts w:ascii="Arial" w:hAnsi="Arial" w:cs="Arial"/>
          <w:bCs/>
          <w:i/>
          <w:u w:val="single"/>
        </w:rPr>
      </w:pPr>
      <w:r w:rsidRPr="003C64BE">
        <w:rPr>
          <w:rFonts w:ascii="Arial" w:hAnsi="Arial" w:cs="Arial"/>
          <w:bCs/>
          <w:i/>
          <w:u w:val="single"/>
        </w:rPr>
        <w:t xml:space="preserve">6.1. Key Personnel </w:t>
      </w:r>
    </w:p>
    <w:p w14:paraId="0999BBF0" w14:textId="7DABC36D" w:rsidR="00564CD6" w:rsidRPr="003C64BE" w:rsidRDefault="00564CD6" w:rsidP="00564CD6">
      <w:pPr>
        <w:rPr>
          <w:rFonts w:ascii="Arial" w:hAnsi="Arial" w:cs="Arial"/>
          <w:bCs/>
          <w:i/>
        </w:rPr>
      </w:pPr>
      <w:r w:rsidRPr="003C64BE">
        <w:rPr>
          <w:rFonts w:ascii="Arial" w:hAnsi="Arial" w:cs="Arial"/>
          <w:b/>
          <w:bCs/>
          <w:i/>
        </w:rPr>
        <w:t xml:space="preserve">Dr. Ashton Verdery, PI, </w:t>
      </w:r>
      <w:r w:rsidRPr="003C64BE">
        <w:rPr>
          <w:rFonts w:ascii="Arial" w:hAnsi="Arial" w:cs="Arial"/>
          <w:bCs/>
          <w:i/>
        </w:rPr>
        <w:t xml:space="preserve">is budgeted for 1.35 (15%) month AY and 1 (33.34%) month SU in each year of the </w:t>
      </w:r>
      <w:r w:rsidR="00CD4C76">
        <w:rPr>
          <w:rFonts w:ascii="Arial" w:hAnsi="Arial" w:cs="Arial"/>
          <w:bCs/>
          <w:i/>
        </w:rPr>
        <w:t xml:space="preserve">project </w:t>
      </w:r>
      <w:r w:rsidRPr="003C64BE">
        <w:rPr>
          <w:rFonts w:ascii="Arial" w:hAnsi="Arial" w:cs="Arial"/>
          <w:bCs/>
          <w:i/>
        </w:rPr>
        <w:t xml:space="preserve">in each year of the project. Dr. Verdery </w:t>
      </w:r>
      <w:r w:rsidR="00BC6A6A" w:rsidRPr="003C64BE">
        <w:rPr>
          <w:rFonts w:ascii="Arial" w:hAnsi="Arial" w:cs="Arial"/>
          <w:bCs/>
          <w:i/>
        </w:rPr>
        <w:t xml:space="preserve">has a strong background in the design, conduct, and reporting of simulation based evaluations of respondent-driven sampling methodologies and of broader approaches to working with network sampled data more generally. His primary research areas concern the development of methods for making more accurate population inferences from data sampled through </w:t>
      </w:r>
      <w:r w:rsidR="009D59C6" w:rsidRPr="003C64BE">
        <w:rPr>
          <w:rFonts w:ascii="Arial" w:hAnsi="Arial" w:cs="Arial"/>
          <w:bCs/>
          <w:i/>
        </w:rPr>
        <w:t xml:space="preserve">social </w:t>
      </w:r>
      <w:r w:rsidR="00BC6A6A" w:rsidRPr="003C64BE">
        <w:rPr>
          <w:rFonts w:ascii="Arial" w:hAnsi="Arial" w:cs="Arial"/>
          <w:bCs/>
          <w:i/>
        </w:rPr>
        <w:t xml:space="preserve">network based </w:t>
      </w:r>
      <w:r w:rsidR="009D59C6" w:rsidRPr="003C64BE">
        <w:rPr>
          <w:rFonts w:ascii="Arial" w:hAnsi="Arial" w:cs="Arial"/>
          <w:bCs/>
          <w:i/>
        </w:rPr>
        <w:t xml:space="preserve">sampling </w:t>
      </w:r>
      <w:r w:rsidR="00BC6A6A" w:rsidRPr="003C64BE">
        <w:rPr>
          <w:rFonts w:ascii="Arial" w:hAnsi="Arial" w:cs="Arial"/>
          <w:bCs/>
          <w:i/>
        </w:rPr>
        <w:t xml:space="preserve">designs, understanding how </w:t>
      </w:r>
      <w:r w:rsidR="009D59C6" w:rsidRPr="003C64BE">
        <w:rPr>
          <w:rFonts w:ascii="Arial" w:hAnsi="Arial" w:cs="Arial"/>
          <w:bCs/>
          <w:i/>
        </w:rPr>
        <w:t xml:space="preserve">kinship and </w:t>
      </w:r>
      <w:r w:rsidR="00BC6A6A" w:rsidRPr="003C64BE">
        <w:rPr>
          <w:rFonts w:ascii="Arial" w:hAnsi="Arial" w:cs="Arial"/>
          <w:bCs/>
          <w:i/>
        </w:rPr>
        <w:t xml:space="preserve">social network ties are the causes </w:t>
      </w:r>
      <w:r w:rsidR="009D59C6" w:rsidRPr="003C64BE">
        <w:rPr>
          <w:rFonts w:ascii="Arial" w:hAnsi="Arial" w:cs="Arial"/>
          <w:bCs/>
          <w:i/>
        </w:rPr>
        <w:t>and consequences of health inequalities and demographic decisions, and how academic collaboration networks influence scholarly productivity and the creation of new knowledge. Drs. Verdery and Hunter will be in close collaboration throughout the project, facilitated by their presence in nearby buildings on the same campus and frequent email communication. With the help of the Population Research Institute’s staff and the mentorship and guidance of Dr. Hunter, Dr. Verdery will oversee all aspects of the project including design, implementation, budgeting, reporting, and final manuscript submission. In year 1, Dr. Verdery’</w:t>
      </w:r>
      <w:r w:rsidR="00561E84" w:rsidRPr="003C64BE">
        <w:rPr>
          <w:rFonts w:ascii="Arial" w:hAnsi="Arial" w:cs="Arial"/>
          <w:bCs/>
          <w:i/>
        </w:rPr>
        <w:t xml:space="preserve">s efforts will focus on planning, coding, and conducting simulation analyses to examine the performance of different approaches to multivariate RDS estimation. During year 2, Dr. Verdery will </w:t>
      </w:r>
      <w:r w:rsidR="00905D44" w:rsidRPr="003C64BE">
        <w:rPr>
          <w:rFonts w:ascii="Arial" w:hAnsi="Arial" w:cs="Arial"/>
          <w:bCs/>
          <w:i/>
        </w:rPr>
        <w:t>prepare manuscripts for journal submission on the basis of the analyses conducted in year 1. During this time, Dr. Verdery will also co-supervise and oversee a</w:t>
      </w:r>
      <w:r w:rsidR="00752CF1">
        <w:rPr>
          <w:rFonts w:ascii="Arial" w:hAnsi="Arial" w:cs="Arial"/>
          <w:bCs/>
          <w:i/>
        </w:rPr>
        <w:t>n advanced graduate student on</w:t>
      </w:r>
      <w:r w:rsidR="00905D44" w:rsidRPr="003C64BE">
        <w:rPr>
          <w:rFonts w:ascii="Arial" w:hAnsi="Arial" w:cs="Arial"/>
          <w:bCs/>
          <w:i/>
        </w:rPr>
        <w:t xml:space="preserve"> summer project</w:t>
      </w:r>
      <w:r w:rsidR="00752CF1">
        <w:rPr>
          <w:rFonts w:ascii="Arial" w:hAnsi="Arial" w:cs="Arial"/>
          <w:bCs/>
          <w:i/>
        </w:rPr>
        <w:t>s</w:t>
      </w:r>
      <w:r w:rsidR="00905D44" w:rsidRPr="003C64BE">
        <w:rPr>
          <w:rFonts w:ascii="Arial" w:hAnsi="Arial" w:cs="Arial"/>
          <w:bCs/>
          <w:i/>
        </w:rPr>
        <w:t xml:space="preserve"> that focuses on preparing the recommended methodological approaches into publicly consumable software in the R and Stata statistical packages for broad release and integration with existing RDS packages in those languages. Dr. Verdery has a history of successful collaboration in several distinct multi-disciplinary teams focused on problems pertaining to social network analysis. </w:t>
      </w:r>
    </w:p>
    <w:p w14:paraId="69CB89DA" w14:textId="0472F4E0" w:rsidR="00564CD6" w:rsidRPr="003C64BE" w:rsidRDefault="00564CD6" w:rsidP="00564CD6">
      <w:pPr>
        <w:rPr>
          <w:rFonts w:ascii="Arial" w:hAnsi="Arial" w:cs="Arial"/>
          <w:b/>
          <w:bCs/>
          <w:i/>
        </w:rPr>
      </w:pPr>
      <w:r w:rsidRPr="003C64BE">
        <w:rPr>
          <w:rFonts w:ascii="Arial" w:hAnsi="Arial" w:cs="Arial"/>
          <w:b/>
          <w:bCs/>
          <w:i/>
        </w:rPr>
        <w:t xml:space="preserve">Dr. David Hunter, Co-Investigator, </w:t>
      </w:r>
      <w:r w:rsidRPr="003C64BE">
        <w:rPr>
          <w:rFonts w:ascii="Arial" w:hAnsi="Arial" w:cs="Arial"/>
          <w:bCs/>
          <w:i/>
        </w:rPr>
        <w:t xml:space="preserve">is budgeted for </w:t>
      </w:r>
      <w:r w:rsidR="001223B7" w:rsidRPr="003C64BE">
        <w:rPr>
          <w:rFonts w:ascii="Arial" w:hAnsi="Arial" w:cs="Arial"/>
          <w:bCs/>
          <w:i/>
        </w:rPr>
        <w:t>0</w:t>
      </w:r>
      <w:r w:rsidRPr="003C64BE">
        <w:rPr>
          <w:rFonts w:ascii="Arial" w:hAnsi="Arial" w:cs="Arial"/>
          <w:bCs/>
          <w:i/>
        </w:rPr>
        <w:t>.</w:t>
      </w:r>
      <w:r w:rsidR="00752CF1">
        <w:rPr>
          <w:rFonts w:ascii="Arial" w:hAnsi="Arial" w:cs="Arial"/>
          <w:bCs/>
          <w:i/>
        </w:rPr>
        <w:t>45</w:t>
      </w:r>
      <w:r w:rsidR="005F3678">
        <w:rPr>
          <w:rFonts w:ascii="Arial" w:hAnsi="Arial" w:cs="Arial"/>
          <w:bCs/>
          <w:i/>
        </w:rPr>
        <w:t xml:space="preserve"> (5</w:t>
      </w:r>
      <w:r w:rsidRPr="003C64BE">
        <w:rPr>
          <w:rFonts w:ascii="Arial" w:hAnsi="Arial" w:cs="Arial"/>
          <w:bCs/>
          <w:i/>
        </w:rPr>
        <w:t xml:space="preserve">%) month AY </w:t>
      </w:r>
      <w:r w:rsidR="00752CF1">
        <w:rPr>
          <w:rFonts w:ascii="Arial" w:hAnsi="Arial" w:cs="Arial"/>
          <w:bCs/>
          <w:i/>
        </w:rPr>
        <w:t xml:space="preserve">in each year </w:t>
      </w:r>
      <w:r w:rsidRPr="003C64BE">
        <w:rPr>
          <w:rFonts w:ascii="Arial" w:hAnsi="Arial" w:cs="Arial"/>
          <w:bCs/>
          <w:i/>
        </w:rPr>
        <w:t>of the project.</w:t>
      </w:r>
      <w:r w:rsidR="003F7E7E">
        <w:rPr>
          <w:rFonts w:ascii="Arial" w:hAnsi="Arial" w:cs="Arial"/>
          <w:bCs/>
          <w:i/>
        </w:rPr>
        <w:t xml:space="preserve"> </w:t>
      </w:r>
      <w:r w:rsidRPr="003C64BE">
        <w:rPr>
          <w:rFonts w:ascii="Arial" w:hAnsi="Arial" w:cs="Arial"/>
          <w:bCs/>
          <w:i/>
        </w:rPr>
        <w:t xml:space="preserve">Dr. Hunter </w:t>
      </w:r>
      <w:r w:rsidR="00405D32" w:rsidRPr="003C64BE">
        <w:rPr>
          <w:rFonts w:ascii="Arial" w:hAnsi="Arial" w:cs="Arial"/>
          <w:bCs/>
          <w:i/>
        </w:rPr>
        <w:t>is a national expert in the statistical modeling of social networks and is well-known for his open-source social network software development and computation. In the first year of the project, he will collaborate with Dr. Verdery on the planning, coding, and conducting of simulation evaluations of the different approaches to multivariate estimation with RDS data. During this time, he will also provide Dr. Verdery with broader mentorship on managing a federal grant and career development. In the second year of the project, he will co-supervise an advanced graduate student with Dr. Verdery who will develop code with the ultimate aim of public release that will implement the recommendations made during the first stage of the project. He will be responsible for helping to select an appropriate student, ensuring best practices for software development are used, and collaboratively developing manuscripts to accompany the software release.</w:t>
      </w:r>
    </w:p>
    <w:p w14:paraId="40745BB8" w14:textId="75E9487D" w:rsidR="00564CD6" w:rsidRPr="003C64BE" w:rsidRDefault="00564CD6" w:rsidP="00564CD6">
      <w:pPr>
        <w:rPr>
          <w:rFonts w:ascii="Arial" w:hAnsi="Arial" w:cs="Arial"/>
          <w:b/>
          <w:bCs/>
          <w:i/>
        </w:rPr>
      </w:pPr>
      <w:r w:rsidRPr="003C64BE">
        <w:rPr>
          <w:rFonts w:ascii="Arial" w:hAnsi="Arial" w:cs="Arial"/>
          <w:bCs/>
          <w:i/>
        </w:rPr>
        <w:t>Dr. Hunter’s actual base salary is over the cap. Salary is request</w:t>
      </w:r>
      <w:r w:rsidR="00CD4C76">
        <w:rPr>
          <w:rFonts w:ascii="Arial" w:hAnsi="Arial" w:cs="Arial"/>
          <w:bCs/>
          <w:i/>
        </w:rPr>
        <w:t>ed</w:t>
      </w:r>
      <w:r w:rsidRPr="003C64BE">
        <w:rPr>
          <w:rFonts w:ascii="Arial" w:hAnsi="Arial" w:cs="Arial"/>
          <w:bCs/>
          <w:i/>
        </w:rPr>
        <w:t xml:space="preserve"> at the NIH salary cap level.</w:t>
      </w:r>
    </w:p>
    <w:p w14:paraId="6E0EA5A0" w14:textId="21640722" w:rsidR="00564CD6" w:rsidRPr="003C64BE" w:rsidRDefault="00564CD6" w:rsidP="00564CD6">
      <w:pPr>
        <w:rPr>
          <w:rFonts w:ascii="Arial" w:hAnsi="Arial" w:cs="Arial"/>
          <w:bCs/>
          <w:i/>
          <w:u w:val="single"/>
        </w:rPr>
      </w:pPr>
      <w:r w:rsidRPr="003C64BE">
        <w:rPr>
          <w:rFonts w:ascii="Arial" w:hAnsi="Arial" w:cs="Arial"/>
          <w:bCs/>
          <w:i/>
          <w:u w:val="single"/>
        </w:rPr>
        <w:t xml:space="preserve">6.2. Other </w:t>
      </w:r>
      <w:r w:rsidR="00E84108">
        <w:rPr>
          <w:rFonts w:ascii="Arial" w:hAnsi="Arial" w:cs="Arial"/>
          <w:bCs/>
          <w:i/>
          <w:u w:val="single"/>
        </w:rPr>
        <w:t>Direct Costs</w:t>
      </w:r>
    </w:p>
    <w:p w14:paraId="035D9974" w14:textId="3BB11674" w:rsidR="008B2BBD" w:rsidRPr="008B2BBD" w:rsidRDefault="008B2BBD" w:rsidP="008B2BBD">
      <w:pPr>
        <w:rPr>
          <w:rFonts w:ascii="Arial" w:hAnsi="Arial" w:cs="Arial"/>
          <w:bCs/>
          <w:i/>
        </w:rPr>
      </w:pPr>
      <w:r w:rsidRPr="008B2BBD">
        <w:rPr>
          <w:rFonts w:ascii="Arial" w:hAnsi="Arial" w:cs="Arial"/>
          <w:b/>
          <w:bCs/>
          <w:i/>
        </w:rPr>
        <w:t xml:space="preserve">Dr. Shawn Bauldry, Consultant, </w:t>
      </w:r>
      <w:r w:rsidRPr="008B2BBD">
        <w:rPr>
          <w:rFonts w:ascii="Arial" w:hAnsi="Arial" w:cs="Arial"/>
          <w:bCs/>
          <w:i/>
        </w:rPr>
        <w:t xml:space="preserve">is budgeted for </w:t>
      </w:r>
      <w:r w:rsidR="00752CF1">
        <w:rPr>
          <w:rFonts w:ascii="Arial" w:hAnsi="Arial" w:cs="Arial"/>
          <w:bCs/>
          <w:i/>
        </w:rPr>
        <w:t xml:space="preserve">1 week over the two years </w:t>
      </w:r>
      <w:r>
        <w:rPr>
          <w:rFonts w:ascii="Arial" w:hAnsi="Arial" w:cs="Arial"/>
          <w:bCs/>
          <w:i/>
        </w:rPr>
        <w:t xml:space="preserve">of the project. Dr. Bauldry is an assistant professor of Sociology at the University of Alabama, Birmingham. In addition to his sociology background, Dr. Bauldry holds an M.S. in statistics from the University of North Carolina at Chapel Hill. His work focuses on the estimation of causal effects and accurate measurement surrounding the causes of poor health, particularly through structural equation modeling and other advanced techniques. He is also known for his release of publicly available software in the Stata programming language and corresponding publications to accompany this software. In the first year of the project, Dr. Bauldry will work with the investigators to plan the tests that will be used to assess the performance of different multivariate RDS estimation approaches. During year 2 of the project, Dr. Bauldry will work with </w:t>
      </w:r>
      <w:r w:rsidR="00351C28">
        <w:rPr>
          <w:rFonts w:ascii="Arial" w:hAnsi="Arial" w:cs="Arial"/>
          <w:bCs/>
          <w:i/>
        </w:rPr>
        <w:t>the other investigators</w:t>
      </w:r>
      <w:r>
        <w:rPr>
          <w:rFonts w:ascii="Arial" w:hAnsi="Arial" w:cs="Arial"/>
          <w:bCs/>
          <w:i/>
        </w:rPr>
        <w:t xml:space="preserve"> to prepare the final release of the Stata version of the multivariate RDS estimation software package and to assist with manuscript preparation.</w:t>
      </w:r>
      <w:r w:rsidR="00351C28">
        <w:rPr>
          <w:rFonts w:ascii="Arial" w:hAnsi="Arial" w:cs="Arial"/>
          <w:bCs/>
          <w:i/>
        </w:rPr>
        <w:t xml:space="preserve"> Dr. Bauldry and Dr. Verdery have an established working relationship that typically operates over email, so no travel funds are requested for Dr. Bauldry’s participation in the project. If additional face-to-face meetings are necessary, Dr. Verdery will pay for Dr. Bauldry’s travel out of his institutional research funds.</w:t>
      </w:r>
    </w:p>
    <w:p w14:paraId="42F4EA21" w14:textId="0C9DA0CB" w:rsidR="00564CD6" w:rsidRDefault="00564CD6" w:rsidP="00564CD6">
      <w:pPr>
        <w:rPr>
          <w:rFonts w:ascii="Arial" w:hAnsi="Arial" w:cs="Arial"/>
          <w:bCs/>
          <w:i/>
        </w:rPr>
      </w:pPr>
      <w:r w:rsidRPr="003C64BE">
        <w:rPr>
          <w:rFonts w:ascii="Arial" w:hAnsi="Arial" w:cs="Arial"/>
          <w:b/>
          <w:bCs/>
          <w:i/>
        </w:rPr>
        <w:t xml:space="preserve">Graduate student summer wages, TBN, </w:t>
      </w:r>
      <w:r w:rsidRPr="003C64BE">
        <w:rPr>
          <w:rFonts w:ascii="Arial" w:hAnsi="Arial" w:cs="Arial"/>
          <w:bCs/>
          <w:i/>
        </w:rPr>
        <w:t xml:space="preserve">is budgeted for 6 weeks in </w:t>
      </w:r>
      <w:r w:rsidR="00752CF1">
        <w:rPr>
          <w:rFonts w:ascii="Arial" w:hAnsi="Arial" w:cs="Arial"/>
          <w:bCs/>
          <w:i/>
        </w:rPr>
        <w:t xml:space="preserve">each </w:t>
      </w:r>
      <w:r w:rsidRPr="003C64BE">
        <w:rPr>
          <w:rFonts w:ascii="Arial" w:hAnsi="Arial" w:cs="Arial"/>
          <w:bCs/>
          <w:i/>
        </w:rPr>
        <w:t>year of the project.</w:t>
      </w:r>
      <w:r w:rsidR="003F7E7E">
        <w:rPr>
          <w:rFonts w:ascii="Arial" w:hAnsi="Arial" w:cs="Arial"/>
          <w:bCs/>
          <w:i/>
        </w:rPr>
        <w:t xml:space="preserve"> </w:t>
      </w:r>
      <w:r w:rsidRPr="003C64BE">
        <w:rPr>
          <w:rFonts w:ascii="Arial" w:hAnsi="Arial" w:cs="Arial"/>
          <w:bCs/>
          <w:i/>
        </w:rPr>
        <w:t xml:space="preserve">The </w:t>
      </w:r>
      <w:r w:rsidR="00897231" w:rsidRPr="003C64BE">
        <w:rPr>
          <w:rFonts w:ascii="Arial" w:hAnsi="Arial" w:cs="Arial"/>
          <w:bCs/>
          <w:i/>
        </w:rPr>
        <w:t xml:space="preserve">advanced graduate </w:t>
      </w:r>
      <w:r w:rsidRPr="003C64BE">
        <w:rPr>
          <w:rFonts w:ascii="Arial" w:hAnsi="Arial" w:cs="Arial"/>
          <w:bCs/>
          <w:i/>
        </w:rPr>
        <w:t xml:space="preserve">student will be responsible for </w:t>
      </w:r>
      <w:r w:rsidR="00897231" w:rsidRPr="003C64BE">
        <w:rPr>
          <w:rFonts w:ascii="Arial" w:hAnsi="Arial" w:cs="Arial"/>
          <w:bCs/>
          <w:i/>
        </w:rPr>
        <w:t xml:space="preserve">implementing the recommended approach to multivariate RDS estimation in the R and Stata software packages, as overseen and ultimately approved by Drs. Verdery and </w:t>
      </w:r>
      <w:r w:rsidR="00897231" w:rsidRPr="003C64BE">
        <w:rPr>
          <w:rFonts w:ascii="Arial" w:hAnsi="Arial" w:cs="Arial"/>
          <w:bCs/>
          <w:i/>
        </w:rPr>
        <w:lastRenderedPageBreak/>
        <w:t>Hunter. This opportunity will benefit the student’s research trajectory by teaching them best practices for software development and open-source software management.</w:t>
      </w:r>
    </w:p>
    <w:p w14:paraId="0E64C4C3" w14:textId="4CA3AB18" w:rsidR="00E84108" w:rsidRPr="00E84108" w:rsidRDefault="00E84108" w:rsidP="00564CD6">
      <w:pPr>
        <w:rPr>
          <w:rFonts w:ascii="Arial" w:hAnsi="Arial" w:cs="Arial"/>
          <w:bCs/>
          <w:i/>
        </w:rPr>
      </w:pPr>
      <w:r>
        <w:rPr>
          <w:rFonts w:ascii="Arial" w:hAnsi="Arial" w:cs="Arial"/>
          <w:b/>
          <w:bCs/>
          <w:i/>
        </w:rPr>
        <w:t xml:space="preserve">Travel </w:t>
      </w:r>
      <w:r>
        <w:rPr>
          <w:rFonts w:ascii="Arial" w:hAnsi="Arial" w:cs="Arial"/>
          <w:bCs/>
          <w:i/>
        </w:rPr>
        <w:t xml:space="preserve">has been budgeted to </w:t>
      </w:r>
      <w:r w:rsidR="005004C1">
        <w:rPr>
          <w:rFonts w:ascii="Arial" w:hAnsi="Arial" w:cs="Arial"/>
          <w:bCs/>
          <w:i/>
        </w:rPr>
        <w:t xml:space="preserve">offset the costs of </w:t>
      </w:r>
      <w:r>
        <w:rPr>
          <w:rFonts w:ascii="Arial" w:hAnsi="Arial" w:cs="Arial"/>
          <w:bCs/>
          <w:i/>
        </w:rPr>
        <w:t>attend</w:t>
      </w:r>
      <w:r w:rsidR="005004C1">
        <w:rPr>
          <w:rFonts w:ascii="Arial" w:hAnsi="Arial" w:cs="Arial"/>
          <w:bCs/>
          <w:i/>
        </w:rPr>
        <w:t>ing</w:t>
      </w:r>
      <w:r>
        <w:rPr>
          <w:rFonts w:ascii="Arial" w:hAnsi="Arial" w:cs="Arial"/>
          <w:bCs/>
          <w:i/>
        </w:rPr>
        <w:t xml:space="preserve"> the annual meeting of the American </w:t>
      </w:r>
      <w:r w:rsidR="005004C1">
        <w:rPr>
          <w:rFonts w:ascii="Arial" w:hAnsi="Arial" w:cs="Arial"/>
          <w:bCs/>
          <w:i/>
        </w:rPr>
        <w:t xml:space="preserve">Public Health </w:t>
      </w:r>
      <w:r>
        <w:rPr>
          <w:rFonts w:ascii="Arial" w:hAnsi="Arial" w:cs="Arial"/>
          <w:bCs/>
          <w:i/>
        </w:rPr>
        <w:t>Association</w:t>
      </w:r>
      <w:r w:rsidR="005004C1">
        <w:rPr>
          <w:rFonts w:ascii="Arial" w:hAnsi="Arial" w:cs="Arial"/>
          <w:bCs/>
          <w:i/>
        </w:rPr>
        <w:t>, which attracts numerous RDS practitioners,</w:t>
      </w:r>
      <w:r>
        <w:rPr>
          <w:rFonts w:ascii="Arial" w:hAnsi="Arial" w:cs="Arial"/>
          <w:bCs/>
          <w:i/>
        </w:rPr>
        <w:t xml:space="preserve"> to present the results of the project, give clear recommendations on how to conduct multivariate regression using RDS data, and discuss the release of the </w:t>
      </w:r>
      <w:r w:rsidR="005004C1">
        <w:rPr>
          <w:rFonts w:ascii="Arial" w:hAnsi="Arial" w:cs="Arial"/>
          <w:bCs/>
          <w:i/>
        </w:rPr>
        <w:t>publicly available software.</w:t>
      </w:r>
      <w:bookmarkStart w:id="0" w:name="_GoBack"/>
      <w:bookmarkEnd w:id="0"/>
    </w:p>
    <w:p w14:paraId="1C8CDAE4" w14:textId="49589DA4" w:rsidR="00564CD6" w:rsidRPr="003C64BE" w:rsidRDefault="00564CD6" w:rsidP="00564CD6">
      <w:pPr>
        <w:rPr>
          <w:rFonts w:ascii="Arial" w:hAnsi="Arial" w:cs="Arial"/>
          <w:bCs/>
          <w:i/>
          <w:u w:val="single"/>
        </w:rPr>
      </w:pPr>
      <w:r w:rsidRPr="003C64BE">
        <w:rPr>
          <w:rFonts w:ascii="Arial" w:hAnsi="Arial" w:cs="Arial"/>
          <w:bCs/>
          <w:i/>
          <w:u w:val="single"/>
        </w:rPr>
        <w:t>6.3. Salaries and Wages</w:t>
      </w:r>
    </w:p>
    <w:p w14:paraId="62B61493" w14:textId="1FD44832" w:rsidR="00564CD6" w:rsidRPr="003C64BE" w:rsidRDefault="00564CD6" w:rsidP="00564CD6">
      <w:pPr>
        <w:rPr>
          <w:rFonts w:ascii="Arial" w:hAnsi="Arial" w:cs="Arial"/>
          <w:bCs/>
          <w:i/>
        </w:rPr>
      </w:pPr>
      <w:r w:rsidRPr="003C64BE">
        <w:rPr>
          <w:rFonts w:ascii="Arial" w:hAnsi="Arial" w:cs="Arial"/>
          <w:bCs/>
          <w:i/>
        </w:rPr>
        <w:t>The key personnel are budgeted at the percentage of time shown using their actual salary in the calculation.</w:t>
      </w:r>
      <w:r w:rsidR="003F7E7E">
        <w:rPr>
          <w:rFonts w:ascii="Arial" w:hAnsi="Arial" w:cs="Arial"/>
          <w:bCs/>
          <w:i/>
        </w:rPr>
        <w:t xml:space="preserve"> </w:t>
      </w:r>
      <w:r w:rsidRPr="003C64BE">
        <w:rPr>
          <w:rFonts w:ascii="Arial" w:hAnsi="Arial" w:cs="Arial"/>
          <w:bCs/>
          <w:i/>
        </w:rPr>
        <w:t>The key personnel's time includes both technical and project management functions.</w:t>
      </w:r>
      <w:r w:rsidR="003F7E7E">
        <w:rPr>
          <w:rFonts w:ascii="Arial" w:hAnsi="Arial" w:cs="Arial"/>
          <w:bCs/>
          <w:i/>
        </w:rPr>
        <w:t xml:space="preserve"> </w:t>
      </w:r>
      <w:r w:rsidRPr="003C64BE">
        <w:rPr>
          <w:rFonts w:ascii="Arial" w:hAnsi="Arial" w:cs="Arial"/>
          <w:bCs/>
          <w:i/>
        </w:rPr>
        <w:t xml:space="preserve">For project time occurring after July 1 of any given year, the salaries have been adjusted at the University approved rate of 2.5%. </w:t>
      </w:r>
    </w:p>
    <w:p w14:paraId="54C058D5" w14:textId="67A48134" w:rsidR="00564CD6" w:rsidRPr="003C64BE" w:rsidRDefault="00564CD6" w:rsidP="00564CD6">
      <w:pPr>
        <w:rPr>
          <w:rFonts w:ascii="Arial" w:hAnsi="Arial" w:cs="Arial"/>
          <w:bCs/>
          <w:i/>
          <w:u w:val="single"/>
        </w:rPr>
      </w:pPr>
      <w:r w:rsidRPr="003C64BE">
        <w:rPr>
          <w:rFonts w:ascii="Arial" w:hAnsi="Arial" w:cs="Arial"/>
          <w:bCs/>
          <w:i/>
          <w:u w:val="single"/>
        </w:rPr>
        <w:t>6.4. Fringe Benefits</w:t>
      </w:r>
    </w:p>
    <w:p w14:paraId="721CB439" w14:textId="77777777" w:rsidR="00564CD6" w:rsidRPr="003C64BE" w:rsidRDefault="00564CD6" w:rsidP="00564CD6">
      <w:pPr>
        <w:rPr>
          <w:rFonts w:ascii="Arial" w:hAnsi="Arial" w:cs="Arial"/>
          <w:bCs/>
          <w:i/>
        </w:rPr>
      </w:pPr>
      <w:bookmarkStart w:id="1" w:name="OLE_LINK1"/>
      <w:bookmarkStart w:id="2" w:name="OLE_LINK2"/>
      <w:r w:rsidRPr="003C64BE">
        <w:rPr>
          <w:rFonts w:ascii="Arial" w:hAnsi="Arial" w:cs="Arial"/>
          <w:bCs/>
          <w:i/>
        </w:rPr>
        <w:t>Fringe benefits are computed using the fixed rates of 37.9% applicable to Category I Salaries, 8.0% applicable to Category III Salaries and Wages for fiscal year 2016 (July 1, 2015, through June 30, 2016). If this proposal is funded, the rates quoted above shall, at the time of funding, be subject to adjustment for any period subsequent to June 30, 2016, if superseding Government approved rates have been established. Fringe benefit rates are negotiated and approved by the Office of Naval Research, Penn State’s cognizant federal agency.</w:t>
      </w:r>
    </w:p>
    <w:p w14:paraId="0DF8D51B" w14:textId="2CFDA5EC" w:rsidR="00564CD6" w:rsidRPr="003C64BE" w:rsidRDefault="00564CD6" w:rsidP="00564CD6">
      <w:pPr>
        <w:rPr>
          <w:rFonts w:ascii="Arial" w:hAnsi="Arial" w:cs="Arial"/>
          <w:bCs/>
          <w:i/>
          <w:iCs/>
          <w:u w:val="single"/>
        </w:rPr>
      </w:pPr>
      <w:r w:rsidRPr="003C64BE">
        <w:rPr>
          <w:rFonts w:ascii="Arial" w:hAnsi="Arial" w:cs="Arial"/>
          <w:bCs/>
          <w:i/>
          <w:iCs/>
          <w:u w:val="single"/>
        </w:rPr>
        <w:t>6.5. F&amp;A – On Campus Research</w:t>
      </w:r>
    </w:p>
    <w:bookmarkEnd w:id="1"/>
    <w:bookmarkEnd w:id="2"/>
    <w:p w14:paraId="1E1430EC" w14:textId="77777777" w:rsidR="00564CD6" w:rsidRPr="003C64BE" w:rsidRDefault="00564CD6" w:rsidP="00564CD6">
      <w:pPr>
        <w:rPr>
          <w:rFonts w:ascii="Arial" w:hAnsi="Arial" w:cs="Arial"/>
          <w:bCs/>
          <w:i/>
        </w:rPr>
      </w:pPr>
      <w:r w:rsidRPr="003C64BE">
        <w:rPr>
          <w:rFonts w:ascii="Arial" w:hAnsi="Arial" w:cs="Arial"/>
          <w:bCs/>
          <w:i/>
        </w:rPr>
        <w:t>F&amp;A rates are negotiated and approved by the Office of Naval Research, Penn State’s cognizant federal agency. Penn State’s current provisional on-campus rate for research is 57.2% of MTDC from July 1, 2015, through June 30, 2016. New awards and new competitive segments with an effective date of July 1, 2016, or later shall be subject to adjustment when superseding Government approved rates are established. Per 2 CFR 200 (Appendix III, Section C.7), the actual F&amp;A rates used will be fixed at the time of the initial award for the duration of the competitive segment.</w:t>
      </w:r>
    </w:p>
    <w:p w14:paraId="07A5857C" w14:textId="77777777" w:rsidR="00564CD6" w:rsidRPr="003C64BE" w:rsidRDefault="00564CD6" w:rsidP="00564CD6">
      <w:pPr>
        <w:rPr>
          <w:rFonts w:ascii="Arial" w:hAnsi="Arial" w:cs="Arial"/>
          <w:bCs/>
          <w:i/>
        </w:rPr>
      </w:pPr>
    </w:p>
    <w:p w14:paraId="7F6A0094" w14:textId="77777777" w:rsidR="007F7ED8" w:rsidRPr="003C64BE" w:rsidRDefault="007F7ED8">
      <w:pPr>
        <w:rPr>
          <w:rFonts w:ascii="Arial" w:hAnsi="Arial" w:cs="Arial"/>
          <w:b/>
        </w:rPr>
      </w:pPr>
      <w:r w:rsidRPr="003C64BE">
        <w:rPr>
          <w:rFonts w:ascii="Arial" w:hAnsi="Arial" w:cs="Arial"/>
          <w:b/>
        </w:rPr>
        <w:br w:type="page"/>
      </w:r>
    </w:p>
    <w:p w14:paraId="5F54DBBD" w14:textId="04BFEDEF" w:rsidR="00DB25F4" w:rsidRPr="003C64BE" w:rsidRDefault="007F7ED8" w:rsidP="007F7ED8">
      <w:pPr>
        <w:pStyle w:val="Bibliography"/>
        <w:rPr>
          <w:rFonts w:ascii="Arial" w:hAnsi="Arial" w:cs="Arial"/>
          <w:b/>
        </w:rPr>
      </w:pPr>
      <w:r w:rsidRPr="003C64BE">
        <w:rPr>
          <w:rFonts w:ascii="Arial" w:hAnsi="Arial" w:cs="Arial"/>
          <w:b/>
        </w:rPr>
        <w:lastRenderedPageBreak/>
        <w:t>7. Research Strategy</w:t>
      </w:r>
    </w:p>
    <w:p w14:paraId="524DAE42" w14:textId="00481A49" w:rsidR="00310A22" w:rsidRPr="003C64BE" w:rsidRDefault="00310A22" w:rsidP="00AB3881">
      <w:pPr>
        <w:spacing w:after="0" w:line="240" w:lineRule="auto"/>
        <w:rPr>
          <w:rFonts w:ascii="Arial" w:hAnsi="Arial" w:cs="Arial"/>
          <w:b/>
        </w:rPr>
      </w:pPr>
      <w:r w:rsidRPr="003C64BE">
        <w:rPr>
          <w:rFonts w:ascii="Arial" w:hAnsi="Arial" w:cs="Arial"/>
          <w:b/>
        </w:rPr>
        <w:t>Specific Aims</w:t>
      </w:r>
    </w:p>
    <w:p w14:paraId="40F81480" w14:textId="4C1AF558" w:rsidR="00837DCC" w:rsidRPr="003C64BE" w:rsidRDefault="00D2451A" w:rsidP="00AB3881">
      <w:pPr>
        <w:spacing w:after="0" w:line="240" w:lineRule="auto"/>
        <w:rPr>
          <w:rFonts w:ascii="Arial" w:hAnsi="Arial" w:cs="Arial"/>
        </w:rPr>
      </w:pPr>
      <w:r w:rsidRPr="003C64BE">
        <w:rPr>
          <w:rFonts w:ascii="Arial" w:hAnsi="Arial" w:cs="Arial"/>
        </w:rPr>
        <w:t xml:space="preserve">Hard to survey </w:t>
      </w:r>
      <w:r w:rsidR="00137159">
        <w:rPr>
          <w:rFonts w:ascii="Arial" w:hAnsi="Arial" w:cs="Arial"/>
        </w:rPr>
        <w:t>sub</w:t>
      </w:r>
      <w:r w:rsidRPr="003C64BE">
        <w:rPr>
          <w:rFonts w:ascii="Arial" w:hAnsi="Arial" w:cs="Arial"/>
        </w:rPr>
        <w:t xml:space="preserve">populations are those which are so rare in the general population that they cannot </w:t>
      </w:r>
      <w:r w:rsidR="00D464BF" w:rsidRPr="003C64BE">
        <w:rPr>
          <w:rFonts w:ascii="Arial" w:hAnsi="Arial" w:cs="Arial"/>
        </w:rPr>
        <w:t xml:space="preserve">effectively </w:t>
      </w:r>
      <w:r w:rsidRPr="003C64BE">
        <w:rPr>
          <w:rFonts w:ascii="Arial" w:hAnsi="Arial" w:cs="Arial"/>
        </w:rPr>
        <w:t xml:space="preserve">be sampled with traditional probability sampling designs or which are characterized by membership in a stigmatized group </w:t>
      </w:r>
      <w:r w:rsidR="002F43EA">
        <w:rPr>
          <w:rFonts w:ascii="Arial" w:hAnsi="Arial" w:cs="Arial"/>
        </w:rPr>
        <w:t xml:space="preserve">that traditionally avoids participating in </w:t>
      </w:r>
      <w:r w:rsidRPr="003C64BE">
        <w:rPr>
          <w:rFonts w:ascii="Arial" w:hAnsi="Arial" w:cs="Arial"/>
        </w:rPr>
        <w:t>public health and other conventional surveys (</w:t>
      </w:r>
      <w:r w:rsidR="00592E17" w:rsidRPr="003C64BE">
        <w:rPr>
          <w:rFonts w:ascii="Arial" w:hAnsi="Arial" w:cs="Arial"/>
        </w:rPr>
        <w:t xml:space="preserve">Kalton </w:t>
      </w:r>
      <w:r w:rsidRPr="003C64BE">
        <w:rPr>
          <w:rFonts w:ascii="Arial" w:hAnsi="Arial" w:cs="Arial"/>
        </w:rPr>
        <w:t>2009). There are several traditional methods for surveying these groups, such as clinic</w:t>
      </w:r>
      <w:r w:rsidR="003843C8" w:rsidRPr="003C64BE">
        <w:rPr>
          <w:rFonts w:ascii="Arial" w:hAnsi="Arial" w:cs="Arial"/>
        </w:rPr>
        <w:t xml:space="preserve"> </w:t>
      </w:r>
      <w:r w:rsidRPr="003C64BE">
        <w:rPr>
          <w:rFonts w:ascii="Arial" w:hAnsi="Arial" w:cs="Arial"/>
        </w:rPr>
        <w:t>based inquiries, ethnography, and targeted sampling, but most approaches lack a</w:t>
      </w:r>
      <w:r w:rsidR="002F43EA">
        <w:rPr>
          <w:rFonts w:ascii="Arial" w:hAnsi="Arial" w:cs="Arial"/>
        </w:rPr>
        <w:t>n inferential</w:t>
      </w:r>
      <w:r w:rsidRPr="003C64BE">
        <w:rPr>
          <w:rFonts w:ascii="Arial" w:hAnsi="Arial" w:cs="Arial"/>
        </w:rPr>
        <w:t xml:space="preserve"> basis, which </w:t>
      </w:r>
      <w:r w:rsidR="002F43EA">
        <w:rPr>
          <w:rFonts w:ascii="Arial" w:hAnsi="Arial" w:cs="Arial"/>
        </w:rPr>
        <w:t>makes it difficult to measure</w:t>
      </w:r>
      <w:r w:rsidRPr="003C64BE">
        <w:rPr>
          <w:rFonts w:ascii="Arial" w:hAnsi="Arial" w:cs="Arial"/>
        </w:rPr>
        <w:t xml:space="preserve"> disease prevalence and risk factors</w:t>
      </w:r>
      <w:r w:rsidR="002F43EA">
        <w:rPr>
          <w:rFonts w:ascii="Arial" w:hAnsi="Arial" w:cs="Arial"/>
        </w:rPr>
        <w:t xml:space="preserve">, </w:t>
      </w:r>
      <w:r w:rsidR="00D5413A" w:rsidRPr="003C64BE">
        <w:rPr>
          <w:rFonts w:ascii="Arial" w:hAnsi="Arial" w:cs="Arial"/>
        </w:rPr>
        <w:t>imped</w:t>
      </w:r>
      <w:r w:rsidR="002F43EA">
        <w:rPr>
          <w:rFonts w:ascii="Arial" w:hAnsi="Arial" w:cs="Arial"/>
        </w:rPr>
        <w:t xml:space="preserve">ing </w:t>
      </w:r>
      <w:r w:rsidR="00D5413A" w:rsidRPr="003C64BE">
        <w:rPr>
          <w:rFonts w:ascii="Arial" w:hAnsi="Arial" w:cs="Arial"/>
        </w:rPr>
        <w:t>public health surveillance</w:t>
      </w:r>
      <w:r w:rsidRPr="003C64BE">
        <w:rPr>
          <w:rFonts w:ascii="Arial" w:hAnsi="Arial" w:cs="Arial"/>
        </w:rPr>
        <w:t xml:space="preserve">. Respondent-driven sampling (RDS) is an innovative approach to studying such hard to survey </w:t>
      </w:r>
      <w:r w:rsidR="00137159">
        <w:rPr>
          <w:rFonts w:ascii="Arial" w:hAnsi="Arial" w:cs="Arial"/>
        </w:rPr>
        <w:t>sub</w:t>
      </w:r>
      <w:r w:rsidRPr="003C64BE">
        <w:rPr>
          <w:rFonts w:ascii="Arial" w:hAnsi="Arial" w:cs="Arial"/>
        </w:rPr>
        <w:t xml:space="preserve">populations which capitalizes on the social networks that link </w:t>
      </w:r>
      <w:r w:rsidR="00137159">
        <w:rPr>
          <w:rFonts w:ascii="Arial" w:hAnsi="Arial" w:cs="Arial"/>
        </w:rPr>
        <w:t xml:space="preserve">subpopulation </w:t>
      </w:r>
      <w:r w:rsidRPr="003C64BE">
        <w:rPr>
          <w:rFonts w:ascii="Arial" w:hAnsi="Arial" w:cs="Arial"/>
        </w:rPr>
        <w:t xml:space="preserve">members by asking and incentivizing respondents to recruit </w:t>
      </w:r>
      <w:r w:rsidR="00137159">
        <w:rPr>
          <w:rFonts w:ascii="Arial" w:hAnsi="Arial" w:cs="Arial"/>
        </w:rPr>
        <w:t xml:space="preserve">their peers </w:t>
      </w:r>
      <w:r w:rsidRPr="003C64BE">
        <w:rPr>
          <w:rFonts w:ascii="Arial" w:hAnsi="Arial" w:cs="Arial"/>
        </w:rPr>
        <w:t>into the survey</w:t>
      </w:r>
      <w:r w:rsidR="00D464BF" w:rsidRPr="003C64BE">
        <w:rPr>
          <w:rFonts w:ascii="Arial" w:hAnsi="Arial" w:cs="Arial"/>
        </w:rPr>
        <w:t xml:space="preserve"> (Heckathorn 1997)</w:t>
      </w:r>
      <w:r w:rsidRPr="003C64BE">
        <w:rPr>
          <w:rFonts w:ascii="Arial" w:hAnsi="Arial" w:cs="Arial"/>
        </w:rPr>
        <w:t xml:space="preserve">. Under certain conditions, </w:t>
      </w:r>
      <w:r w:rsidR="002F43EA">
        <w:rPr>
          <w:rFonts w:ascii="Arial" w:hAnsi="Arial" w:cs="Arial"/>
        </w:rPr>
        <w:t xml:space="preserve">data obtained with </w:t>
      </w:r>
      <w:r w:rsidRPr="003C64BE">
        <w:rPr>
          <w:rFonts w:ascii="Arial" w:hAnsi="Arial" w:cs="Arial"/>
        </w:rPr>
        <w:t xml:space="preserve">RDS can </w:t>
      </w:r>
      <w:r w:rsidR="002F43EA">
        <w:rPr>
          <w:rFonts w:ascii="Arial" w:hAnsi="Arial" w:cs="Arial"/>
        </w:rPr>
        <w:t xml:space="preserve">be used to </w:t>
      </w:r>
      <w:r w:rsidRPr="003C64BE">
        <w:rPr>
          <w:rFonts w:ascii="Arial" w:hAnsi="Arial" w:cs="Arial"/>
        </w:rPr>
        <w:t xml:space="preserve">provide a probability based inferential structure that allows accurate </w:t>
      </w:r>
      <w:r w:rsidR="00CD4C76">
        <w:rPr>
          <w:rFonts w:ascii="Arial" w:hAnsi="Arial" w:cs="Arial"/>
        </w:rPr>
        <w:t xml:space="preserve">estimation of </w:t>
      </w:r>
      <w:r w:rsidRPr="003C64BE">
        <w:rPr>
          <w:rFonts w:ascii="Arial" w:hAnsi="Arial" w:cs="Arial"/>
        </w:rPr>
        <w:t>prevalence and other univariate statistics</w:t>
      </w:r>
      <w:r w:rsidR="00D464BF" w:rsidRPr="003C64BE">
        <w:rPr>
          <w:rFonts w:ascii="Arial" w:hAnsi="Arial" w:cs="Arial"/>
        </w:rPr>
        <w:t xml:space="preserve"> </w:t>
      </w:r>
      <w:r w:rsidR="002F43EA">
        <w:rPr>
          <w:rFonts w:ascii="Arial" w:hAnsi="Arial" w:cs="Arial"/>
        </w:rPr>
        <w:t xml:space="preserve">for such hard to survey subpopulations </w:t>
      </w:r>
      <w:r w:rsidR="00D464BF" w:rsidRPr="003C64BE">
        <w:rPr>
          <w:rFonts w:ascii="Arial" w:hAnsi="Arial" w:cs="Arial"/>
        </w:rPr>
        <w:t>(Volz and Heckathorn 2008; Gile 2011; Lu 2013; Verdery et al</w:t>
      </w:r>
      <w:r w:rsidR="00B33B77" w:rsidRPr="003C64BE">
        <w:rPr>
          <w:rFonts w:ascii="Arial" w:hAnsi="Arial" w:cs="Arial"/>
        </w:rPr>
        <w:t>.,</w:t>
      </w:r>
      <w:r w:rsidR="00D464BF" w:rsidRPr="003C64BE">
        <w:rPr>
          <w:rFonts w:ascii="Arial" w:hAnsi="Arial" w:cs="Arial"/>
        </w:rPr>
        <w:t xml:space="preserve"> 2015)</w:t>
      </w:r>
      <w:r w:rsidRPr="003C64BE">
        <w:rPr>
          <w:rFonts w:ascii="Arial" w:hAnsi="Arial" w:cs="Arial"/>
        </w:rPr>
        <w:t xml:space="preserve">. </w:t>
      </w:r>
      <w:r w:rsidR="00D5413A" w:rsidRPr="003C64BE">
        <w:rPr>
          <w:rFonts w:ascii="Arial" w:hAnsi="Arial" w:cs="Arial"/>
        </w:rPr>
        <w:t xml:space="preserve">The possibility of </w:t>
      </w:r>
      <w:r w:rsidR="002F43EA">
        <w:rPr>
          <w:rFonts w:ascii="Arial" w:hAnsi="Arial" w:cs="Arial"/>
        </w:rPr>
        <w:t xml:space="preserve">obtaining </w:t>
      </w:r>
      <w:r w:rsidR="00D5413A" w:rsidRPr="003C64BE">
        <w:rPr>
          <w:rFonts w:ascii="Arial" w:hAnsi="Arial" w:cs="Arial"/>
        </w:rPr>
        <w:t xml:space="preserve">representative estimates </w:t>
      </w:r>
      <w:r w:rsidR="002F43EA">
        <w:rPr>
          <w:rFonts w:ascii="Arial" w:hAnsi="Arial" w:cs="Arial"/>
        </w:rPr>
        <w:t xml:space="preserve">about the characteristics of such groups </w:t>
      </w:r>
      <w:r w:rsidR="00D5413A" w:rsidRPr="003C64BE">
        <w:rPr>
          <w:rFonts w:ascii="Arial" w:hAnsi="Arial" w:cs="Arial"/>
        </w:rPr>
        <w:t>has made RDS an attractive methodology and led to its use in hundreds of</w:t>
      </w:r>
      <w:r w:rsidR="00837DCC" w:rsidRPr="003C64BE">
        <w:rPr>
          <w:rFonts w:ascii="Arial" w:hAnsi="Arial" w:cs="Arial"/>
        </w:rPr>
        <w:t xml:space="preserve"> studies backed by more than $166</w:t>
      </w:r>
      <w:r w:rsidR="00D5413A" w:rsidRPr="003C64BE">
        <w:rPr>
          <w:rFonts w:ascii="Arial" w:hAnsi="Arial" w:cs="Arial"/>
        </w:rPr>
        <w:t xml:space="preserve"> million in federal funding.</w:t>
      </w:r>
    </w:p>
    <w:p w14:paraId="2062E2E6" w14:textId="6D6641E6" w:rsidR="00D2451A" w:rsidRPr="003C64BE" w:rsidRDefault="00D2451A" w:rsidP="00A75176">
      <w:pPr>
        <w:spacing w:after="0" w:line="240" w:lineRule="auto"/>
        <w:ind w:firstLine="180"/>
        <w:rPr>
          <w:rFonts w:ascii="Arial" w:hAnsi="Arial" w:cs="Arial"/>
        </w:rPr>
      </w:pPr>
      <w:r w:rsidRPr="003C64BE">
        <w:rPr>
          <w:rFonts w:ascii="Arial" w:hAnsi="Arial" w:cs="Arial"/>
        </w:rPr>
        <w:t xml:space="preserve">However, a key limitation of the RDS methodology is that its statistical estimation procedures have not been extended to </w:t>
      </w:r>
      <w:r w:rsidR="00802F18" w:rsidRPr="003C64BE">
        <w:rPr>
          <w:rFonts w:ascii="Arial" w:hAnsi="Arial" w:cs="Arial"/>
        </w:rPr>
        <w:t>multivariate</w:t>
      </w:r>
      <w:r w:rsidRPr="003C64BE">
        <w:rPr>
          <w:rFonts w:ascii="Arial" w:hAnsi="Arial" w:cs="Arial"/>
        </w:rPr>
        <w:t xml:space="preserve"> regression, which means that </w:t>
      </w:r>
      <w:r w:rsidR="00850B28" w:rsidRPr="003C64BE">
        <w:rPr>
          <w:rFonts w:ascii="Arial" w:hAnsi="Arial" w:cs="Arial"/>
        </w:rPr>
        <w:t>researchers cannot accurately capture relationship</w:t>
      </w:r>
      <w:r w:rsidR="00B33B77" w:rsidRPr="003C64BE">
        <w:rPr>
          <w:rFonts w:ascii="Arial" w:hAnsi="Arial" w:cs="Arial"/>
        </w:rPr>
        <w:t xml:space="preserve">s between variables of interest, conduct hypothesis testing in a </w:t>
      </w:r>
      <w:r w:rsidR="00802F18" w:rsidRPr="003C64BE">
        <w:rPr>
          <w:rFonts w:ascii="Arial" w:hAnsi="Arial" w:cs="Arial"/>
        </w:rPr>
        <w:t>multivariate</w:t>
      </w:r>
      <w:r w:rsidR="00B33B77" w:rsidRPr="003C64BE">
        <w:rPr>
          <w:rFonts w:ascii="Arial" w:hAnsi="Arial" w:cs="Arial"/>
        </w:rPr>
        <w:t xml:space="preserve"> framework, or </w:t>
      </w:r>
      <w:r w:rsidR="00850B28" w:rsidRPr="003C64BE">
        <w:rPr>
          <w:rFonts w:ascii="Arial" w:hAnsi="Arial" w:cs="Arial"/>
        </w:rPr>
        <w:t>understand how specific risk factors contribute to greater likelihoods of disease.</w:t>
      </w:r>
      <w:r w:rsidR="002F43EA">
        <w:rPr>
          <w:rFonts w:ascii="Arial" w:hAnsi="Arial" w:cs="Arial"/>
        </w:rPr>
        <w:t xml:space="preserve"> A</w:t>
      </w:r>
      <w:r w:rsidR="00850B28" w:rsidRPr="003C64BE">
        <w:rPr>
          <w:rFonts w:ascii="Arial" w:hAnsi="Arial" w:cs="Arial"/>
        </w:rPr>
        <w:t xml:space="preserve"> </w:t>
      </w:r>
      <w:r w:rsidR="00A20365" w:rsidRPr="00137159">
        <w:rPr>
          <w:rFonts w:ascii="Arial" w:hAnsi="Arial" w:cs="Arial"/>
          <w:i/>
        </w:rPr>
        <w:t>Web of Science</w:t>
      </w:r>
      <w:r w:rsidR="00A20365" w:rsidRPr="003C64BE">
        <w:rPr>
          <w:rFonts w:ascii="Arial" w:hAnsi="Arial" w:cs="Arial"/>
        </w:rPr>
        <w:t xml:space="preserve"> </w:t>
      </w:r>
      <w:r w:rsidR="002F43EA">
        <w:rPr>
          <w:rFonts w:ascii="Arial" w:hAnsi="Arial" w:cs="Arial"/>
        </w:rPr>
        <w:t xml:space="preserve">search identifies </w:t>
      </w:r>
      <w:r w:rsidR="00A20365" w:rsidRPr="003C64BE">
        <w:rPr>
          <w:rFonts w:ascii="Arial" w:hAnsi="Arial" w:cs="Arial"/>
        </w:rPr>
        <w:t xml:space="preserve">624 English language articles published </w:t>
      </w:r>
      <w:r w:rsidR="00A72B41" w:rsidRPr="003C64BE">
        <w:rPr>
          <w:rFonts w:ascii="Arial" w:hAnsi="Arial" w:cs="Arial"/>
        </w:rPr>
        <w:t xml:space="preserve">with the phrase </w:t>
      </w:r>
      <w:r w:rsidR="00A20365" w:rsidRPr="003C64BE">
        <w:rPr>
          <w:rFonts w:ascii="Arial" w:hAnsi="Arial" w:cs="Arial"/>
        </w:rPr>
        <w:t xml:space="preserve">“respondent-driven sampling” </w:t>
      </w:r>
      <w:r w:rsidR="00A72B41" w:rsidRPr="003C64BE">
        <w:rPr>
          <w:rFonts w:ascii="Arial" w:hAnsi="Arial" w:cs="Arial"/>
        </w:rPr>
        <w:t xml:space="preserve">appearing in the title, abstract, or keywords </w:t>
      </w:r>
      <w:r w:rsidR="00A20365" w:rsidRPr="003C64BE">
        <w:rPr>
          <w:rFonts w:ascii="Arial" w:hAnsi="Arial" w:cs="Arial"/>
        </w:rPr>
        <w:t>(</w:t>
      </w:r>
      <w:r w:rsidR="004752E1" w:rsidRPr="003C64BE">
        <w:rPr>
          <w:rFonts w:ascii="Arial" w:hAnsi="Arial" w:cs="Arial"/>
        </w:rPr>
        <w:t>Thompson Reuters</w:t>
      </w:r>
      <w:r w:rsidR="00A20365" w:rsidRPr="003C64BE">
        <w:rPr>
          <w:rFonts w:ascii="Arial" w:hAnsi="Arial" w:cs="Arial"/>
        </w:rPr>
        <w:t xml:space="preserve"> 2015)</w:t>
      </w:r>
      <w:r w:rsidR="002F43EA">
        <w:rPr>
          <w:rFonts w:ascii="Arial" w:hAnsi="Arial" w:cs="Arial"/>
        </w:rPr>
        <w:t xml:space="preserve">. Approximately </w:t>
      </w:r>
      <w:r w:rsidR="00837DCC" w:rsidRPr="003C64BE">
        <w:rPr>
          <w:rFonts w:ascii="Arial" w:hAnsi="Arial" w:cs="Arial"/>
        </w:rPr>
        <w:t>half</w:t>
      </w:r>
      <w:r w:rsidR="00576ADD" w:rsidRPr="003C64BE">
        <w:rPr>
          <w:rFonts w:ascii="Arial" w:hAnsi="Arial" w:cs="Arial"/>
        </w:rPr>
        <w:t xml:space="preserve"> of the</w:t>
      </w:r>
      <w:r w:rsidR="00137159">
        <w:rPr>
          <w:rFonts w:ascii="Arial" w:hAnsi="Arial" w:cs="Arial"/>
        </w:rPr>
        <w:t>se papers</w:t>
      </w:r>
      <w:r w:rsidR="00576ADD" w:rsidRPr="003C64BE">
        <w:rPr>
          <w:rFonts w:ascii="Arial" w:hAnsi="Arial" w:cs="Arial"/>
        </w:rPr>
        <w:t xml:space="preserve"> present </w:t>
      </w:r>
      <w:r w:rsidR="002F43EA">
        <w:rPr>
          <w:rFonts w:ascii="Arial" w:hAnsi="Arial" w:cs="Arial"/>
        </w:rPr>
        <w:t xml:space="preserve">estimates from </w:t>
      </w:r>
      <w:r w:rsidR="00802F18" w:rsidRPr="003C64BE">
        <w:rPr>
          <w:rFonts w:ascii="Arial" w:hAnsi="Arial" w:cs="Arial"/>
        </w:rPr>
        <w:t>multivariate</w:t>
      </w:r>
      <w:r w:rsidR="00576ADD" w:rsidRPr="003C64BE">
        <w:rPr>
          <w:rFonts w:ascii="Arial" w:hAnsi="Arial" w:cs="Arial"/>
        </w:rPr>
        <w:t xml:space="preserve"> regression models</w:t>
      </w:r>
      <w:r w:rsidR="002F43EA">
        <w:rPr>
          <w:rFonts w:ascii="Arial" w:hAnsi="Arial" w:cs="Arial"/>
        </w:rPr>
        <w:t>, but there is a great deal of uncertainty in how to assess such estimates. Among these papers</w:t>
      </w:r>
      <w:r w:rsidR="00837DCC" w:rsidRPr="003C64BE">
        <w:rPr>
          <w:rFonts w:ascii="Arial" w:hAnsi="Arial" w:cs="Arial"/>
        </w:rPr>
        <w:t xml:space="preserve"> </w:t>
      </w:r>
      <w:r w:rsidR="002F43EA">
        <w:rPr>
          <w:rFonts w:ascii="Arial" w:hAnsi="Arial" w:cs="Arial"/>
        </w:rPr>
        <w:t xml:space="preserve">we identified more </w:t>
      </w:r>
      <w:r w:rsidR="00837DCC" w:rsidRPr="003C64BE">
        <w:rPr>
          <w:rFonts w:ascii="Arial" w:hAnsi="Arial" w:cs="Arial"/>
        </w:rPr>
        <w:t xml:space="preserve">than 10 </w:t>
      </w:r>
      <w:r w:rsidR="002F43EA">
        <w:rPr>
          <w:rFonts w:ascii="Arial" w:hAnsi="Arial" w:cs="Arial"/>
        </w:rPr>
        <w:t xml:space="preserve">different </w:t>
      </w:r>
      <w:r w:rsidR="00837DCC" w:rsidRPr="003C64BE">
        <w:rPr>
          <w:rFonts w:ascii="Arial" w:hAnsi="Arial" w:cs="Arial"/>
        </w:rPr>
        <w:t xml:space="preserve">approaches </w:t>
      </w:r>
      <w:r w:rsidR="007E7EE9">
        <w:rPr>
          <w:rFonts w:ascii="Arial" w:hAnsi="Arial" w:cs="Arial"/>
        </w:rPr>
        <w:t>researchers are using</w:t>
      </w:r>
      <w:r w:rsidR="002F43EA">
        <w:rPr>
          <w:rFonts w:ascii="Arial" w:hAnsi="Arial" w:cs="Arial"/>
        </w:rPr>
        <w:t xml:space="preserve"> to adjust for the complex sampling design associated with RDS data when estimating parameters of multivariate regression models, </w:t>
      </w:r>
      <w:r w:rsidR="00576ADD" w:rsidRPr="003C64BE">
        <w:rPr>
          <w:rFonts w:ascii="Arial" w:hAnsi="Arial" w:cs="Arial"/>
        </w:rPr>
        <w:t xml:space="preserve">reflecting substantial uncertainty about </w:t>
      </w:r>
      <w:r w:rsidR="00A60BCD" w:rsidRPr="003C64BE">
        <w:rPr>
          <w:rFonts w:ascii="Arial" w:hAnsi="Arial" w:cs="Arial"/>
        </w:rPr>
        <w:t>how to make and report estimates</w:t>
      </w:r>
      <w:r w:rsidR="00576ADD" w:rsidRPr="003C64BE">
        <w:rPr>
          <w:rFonts w:ascii="Arial" w:hAnsi="Arial" w:cs="Arial"/>
        </w:rPr>
        <w:t xml:space="preserve">. </w:t>
      </w:r>
      <w:r w:rsidR="00592E17" w:rsidRPr="003C64BE">
        <w:rPr>
          <w:rFonts w:ascii="Arial" w:hAnsi="Arial" w:cs="Arial"/>
        </w:rPr>
        <w:t xml:space="preserve">Our </w:t>
      </w:r>
      <w:r w:rsidR="00A738F0" w:rsidRPr="003C64BE">
        <w:rPr>
          <w:rFonts w:ascii="Arial" w:hAnsi="Arial" w:cs="Arial"/>
        </w:rPr>
        <w:t>goals</w:t>
      </w:r>
      <w:r w:rsidR="00592E17" w:rsidRPr="003C64BE">
        <w:rPr>
          <w:rFonts w:ascii="Arial" w:hAnsi="Arial" w:cs="Arial"/>
        </w:rPr>
        <w:t xml:space="preserve"> in </w:t>
      </w:r>
      <w:r w:rsidR="00344C79">
        <w:rPr>
          <w:rFonts w:ascii="Arial" w:hAnsi="Arial" w:cs="Arial"/>
        </w:rPr>
        <w:t>the</w:t>
      </w:r>
      <w:r w:rsidR="00592E17" w:rsidRPr="003C64BE">
        <w:rPr>
          <w:rFonts w:ascii="Arial" w:hAnsi="Arial" w:cs="Arial"/>
        </w:rPr>
        <w:t xml:space="preserve"> proposed work </w:t>
      </w:r>
      <w:r w:rsidR="00A738F0" w:rsidRPr="003C64BE">
        <w:rPr>
          <w:rFonts w:ascii="Arial" w:hAnsi="Arial" w:cs="Arial"/>
        </w:rPr>
        <w:t xml:space="preserve">are </w:t>
      </w:r>
      <w:r w:rsidR="00344C79">
        <w:rPr>
          <w:rFonts w:ascii="Arial" w:hAnsi="Arial" w:cs="Arial"/>
        </w:rPr>
        <w:t xml:space="preserve">(1) to evaluate the performance of the various </w:t>
      </w:r>
      <w:r w:rsidR="00802F18" w:rsidRPr="003C64BE">
        <w:rPr>
          <w:rFonts w:ascii="Arial" w:hAnsi="Arial" w:cs="Arial"/>
        </w:rPr>
        <w:t>multivariate</w:t>
      </w:r>
      <w:r w:rsidR="00592E17" w:rsidRPr="003C64BE">
        <w:rPr>
          <w:rFonts w:ascii="Arial" w:hAnsi="Arial" w:cs="Arial"/>
        </w:rPr>
        <w:t xml:space="preserve"> regression </w:t>
      </w:r>
      <w:r w:rsidR="00344C79">
        <w:rPr>
          <w:rFonts w:ascii="Arial" w:hAnsi="Arial" w:cs="Arial"/>
        </w:rPr>
        <w:t xml:space="preserve">estimators and approaches </w:t>
      </w:r>
      <w:r w:rsidR="00320967">
        <w:rPr>
          <w:rFonts w:ascii="Arial" w:hAnsi="Arial" w:cs="Arial"/>
        </w:rPr>
        <w:t xml:space="preserve">used </w:t>
      </w:r>
      <w:r w:rsidR="00A738F0" w:rsidRPr="003C64BE">
        <w:rPr>
          <w:rFonts w:ascii="Arial" w:hAnsi="Arial" w:cs="Arial"/>
        </w:rPr>
        <w:t>on data sets collected with the</w:t>
      </w:r>
      <w:r w:rsidR="00592E17" w:rsidRPr="003C64BE">
        <w:rPr>
          <w:rFonts w:ascii="Arial" w:hAnsi="Arial" w:cs="Arial"/>
        </w:rPr>
        <w:t xml:space="preserve"> RDS </w:t>
      </w:r>
      <w:r w:rsidR="00A738F0" w:rsidRPr="003C64BE">
        <w:rPr>
          <w:rFonts w:ascii="Arial" w:hAnsi="Arial" w:cs="Arial"/>
        </w:rPr>
        <w:t xml:space="preserve">methodology </w:t>
      </w:r>
      <w:r w:rsidR="00320967">
        <w:rPr>
          <w:rFonts w:ascii="Arial" w:hAnsi="Arial" w:cs="Arial"/>
        </w:rPr>
        <w:t>via</w:t>
      </w:r>
      <w:r w:rsidR="00615C0C" w:rsidRPr="003C64BE">
        <w:rPr>
          <w:rFonts w:ascii="Arial" w:hAnsi="Arial" w:cs="Arial"/>
        </w:rPr>
        <w:t xml:space="preserve"> </w:t>
      </w:r>
      <w:r w:rsidR="00137159">
        <w:rPr>
          <w:rFonts w:ascii="Arial" w:hAnsi="Arial" w:cs="Arial"/>
        </w:rPr>
        <w:t xml:space="preserve">a simulation evaluation framework </w:t>
      </w:r>
      <w:r w:rsidR="00320967">
        <w:rPr>
          <w:rFonts w:ascii="Arial" w:hAnsi="Arial" w:cs="Arial"/>
        </w:rPr>
        <w:t xml:space="preserve">and (2) to expand the </w:t>
      </w:r>
      <w:r w:rsidR="00B33B77" w:rsidRPr="003C64BE">
        <w:rPr>
          <w:rFonts w:ascii="Arial" w:hAnsi="Arial" w:cs="Arial"/>
        </w:rPr>
        <w:t xml:space="preserve">usefulness of RDS for public health and social scientific research </w:t>
      </w:r>
      <w:r w:rsidR="00592E17" w:rsidRPr="003C64BE">
        <w:rPr>
          <w:rFonts w:ascii="Arial" w:hAnsi="Arial" w:cs="Arial"/>
        </w:rPr>
        <w:t xml:space="preserve">by moving considerations of </w:t>
      </w:r>
      <w:r w:rsidR="00802F18" w:rsidRPr="003C64BE">
        <w:rPr>
          <w:rFonts w:ascii="Arial" w:hAnsi="Arial" w:cs="Arial"/>
        </w:rPr>
        <w:t>multivariate</w:t>
      </w:r>
      <w:r w:rsidR="00592E17" w:rsidRPr="003C64BE">
        <w:rPr>
          <w:rFonts w:ascii="Arial" w:hAnsi="Arial" w:cs="Arial"/>
        </w:rPr>
        <w:t xml:space="preserve"> relationships with RDS data to the foreground of contemporary methodological development. </w:t>
      </w:r>
      <w:r w:rsidRPr="003C64BE">
        <w:rPr>
          <w:rFonts w:ascii="Arial" w:hAnsi="Arial" w:cs="Arial"/>
        </w:rPr>
        <w:t xml:space="preserve">This will be accomplished within the framework of </w:t>
      </w:r>
      <w:r w:rsidR="00137159">
        <w:rPr>
          <w:rFonts w:ascii="Arial" w:hAnsi="Arial" w:cs="Arial"/>
        </w:rPr>
        <w:t>two</w:t>
      </w:r>
      <w:r w:rsidRPr="003C64BE">
        <w:rPr>
          <w:rFonts w:ascii="Arial" w:hAnsi="Arial" w:cs="Arial"/>
        </w:rPr>
        <w:t xml:space="preserve"> specific aims:</w:t>
      </w:r>
    </w:p>
    <w:p w14:paraId="6CEE7741" w14:textId="77777777" w:rsidR="00E20DC5" w:rsidRPr="003C64BE" w:rsidRDefault="00E20DC5" w:rsidP="00AB3881">
      <w:pPr>
        <w:spacing w:after="0" w:line="240" w:lineRule="auto"/>
        <w:rPr>
          <w:rFonts w:ascii="Arial" w:hAnsi="Arial" w:cs="Arial"/>
        </w:rPr>
      </w:pPr>
    </w:p>
    <w:p w14:paraId="081E74EF" w14:textId="2DB951BD" w:rsidR="0095710E" w:rsidRPr="003C64BE" w:rsidRDefault="00592E17" w:rsidP="00AB3881">
      <w:pPr>
        <w:spacing w:after="0" w:line="240" w:lineRule="auto"/>
        <w:rPr>
          <w:rFonts w:ascii="Arial" w:hAnsi="Arial" w:cs="Arial"/>
        </w:rPr>
      </w:pPr>
      <w:r w:rsidRPr="003C64BE">
        <w:rPr>
          <w:rFonts w:ascii="Arial" w:hAnsi="Arial" w:cs="Arial"/>
        </w:rPr>
        <w:t xml:space="preserve">A.1. </w:t>
      </w:r>
      <w:r w:rsidR="00371196" w:rsidRPr="003C64BE">
        <w:rPr>
          <w:rFonts w:ascii="Arial" w:hAnsi="Arial" w:cs="Arial"/>
        </w:rPr>
        <w:t xml:space="preserve">To assess </w:t>
      </w:r>
      <w:r w:rsidR="00320967">
        <w:rPr>
          <w:rFonts w:ascii="Arial" w:hAnsi="Arial" w:cs="Arial"/>
        </w:rPr>
        <w:t>the bias and efficiency of various multivariate estimation approaches using RDS data</w:t>
      </w:r>
      <w:r w:rsidR="00371196" w:rsidRPr="003C64BE">
        <w:rPr>
          <w:rFonts w:ascii="Arial" w:hAnsi="Arial" w:cs="Arial"/>
        </w:rPr>
        <w:t xml:space="preserve">. We will </w:t>
      </w:r>
      <w:r w:rsidR="00320967">
        <w:rPr>
          <w:rFonts w:ascii="Arial" w:hAnsi="Arial" w:cs="Arial"/>
        </w:rPr>
        <w:t xml:space="preserve">conduct a series of simulation studies designed to establish which of the various multivariate estimation approaches for RDS data have the best properties with respect to bias and efficiency. The </w:t>
      </w:r>
      <w:r w:rsidR="007E7EE9">
        <w:rPr>
          <w:rFonts w:ascii="Arial" w:hAnsi="Arial" w:cs="Arial"/>
        </w:rPr>
        <w:t xml:space="preserve">proposed </w:t>
      </w:r>
      <w:r w:rsidR="00320967">
        <w:rPr>
          <w:rFonts w:ascii="Arial" w:hAnsi="Arial" w:cs="Arial"/>
        </w:rPr>
        <w:t xml:space="preserve">studies will explore the properties of multivariate estimation approaches for RDS data in </w:t>
      </w:r>
      <w:r w:rsidR="00137159">
        <w:rPr>
          <w:rFonts w:ascii="Arial" w:hAnsi="Arial" w:cs="Arial"/>
        </w:rPr>
        <w:t xml:space="preserve">a </w:t>
      </w:r>
      <w:r w:rsidR="0095710E" w:rsidRPr="003C64BE">
        <w:rPr>
          <w:rFonts w:ascii="Arial" w:hAnsi="Arial" w:cs="Arial"/>
        </w:rPr>
        <w:t xml:space="preserve">simulation </w:t>
      </w:r>
      <w:r w:rsidR="00137159">
        <w:rPr>
          <w:rFonts w:ascii="Arial" w:hAnsi="Arial" w:cs="Arial"/>
        </w:rPr>
        <w:t>evaluation framework</w:t>
      </w:r>
      <w:r w:rsidR="00371196" w:rsidRPr="003C64BE">
        <w:rPr>
          <w:rFonts w:ascii="Arial" w:hAnsi="Arial" w:cs="Arial"/>
        </w:rPr>
        <w:t xml:space="preserve">, under </w:t>
      </w:r>
      <w:r w:rsidR="00320967">
        <w:rPr>
          <w:rFonts w:ascii="Arial" w:hAnsi="Arial" w:cs="Arial"/>
        </w:rPr>
        <w:t xml:space="preserve">both </w:t>
      </w:r>
      <w:r w:rsidR="00371196" w:rsidRPr="003C64BE">
        <w:rPr>
          <w:rFonts w:ascii="Arial" w:hAnsi="Arial" w:cs="Arial"/>
        </w:rPr>
        <w:t xml:space="preserve">theoretically ideal conditions and more realistic conditions likely to be encountered in the field. We will test </w:t>
      </w:r>
      <w:r w:rsidR="007E7EE9">
        <w:rPr>
          <w:rFonts w:ascii="Arial" w:hAnsi="Arial" w:cs="Arial"/>
        </w:rPr>
        <w:t xml:space="preserve">the different approaches to multivariate regression modeling using RDS data </w:t>
      </w:r>
      <w:r w:rsidR="00371196" w:rsidRPr="003C64BE">
        <w:rPr>
          <w:rFonts w:ascii="Arial" w:hAnsi="Arial" w:cs="Arial"/>
        </w:rPr>
        <w:t xml:space="preserve">against </w:t>
      </w:r>
      <w:r w:rsidR="00E47750" w:rsidRPr="003C64BE">
        <w:rPr>
          <w:rFonts w:ascii="Arial" w:hAnsi="Arial" w:cs="Arial"/>
        </w:rPr>
        <w:t>theoretically ideal and realistic</w:t>
      </w:r>
      <w:r w:rsidR="00B33B77" w:rsidRPr="003C64BE">
        <w:rPr>
          <w:rFonts w:ascii="Arial" w:hAnsi="Arial" w:cs="Arial"/>
        </w:rPr>
        <w:t xml:space="preserve"> RDS sampling scenarios in </w:t>
      </w:r>
      <w:r w:rsidR="00371196" w:rsidRPr="003C64BE">
        <w:rPr>
          <w:rFonts w:ascii="Arial" w:hAnsi="Arial" w:cs="Arial"/>
        </w:rPr>
        <w:t xml:space="preserve">a </w:t>
      </w:r>
      <w:r w:rsidR="00615C0C" w:rsidRPr="003C64BE">
        <w:rPr>
          <w:rFonts w:ascii="Arial" w:hAnsi="Arial" w:cs="Arial"/>
        </w:rPr>
        <w:t>set of</w:t>
      </w:r>
      <w:r w:rsidR="00371196" w:rsidRPr="003C64BE">
        <w:rPr>
          <w:rFonts w:ascii="Arial" w:hAnsi="Arial" w:cs="Arial"/>
        </w:rPr>
        <w:t xml:space="preserve"> empirical social networks </w:t>
      </w:r>
      <w:r w:rsidR="00615C0C" w:rsidRPr="003C64BE">
        <w:rPr>
          <w:rFonts w:ascii="Arial" w:hAnsi="Arial" w:cs="Arial"/>
        </w:rPr>
        <w:t>drawn from the National Longitudinal Study of Adolescent Health</w:t>
      </w:r>
      <w:r w:rsidR="00320967">
        <w:rPr>
          <w:rFonts w:ascii="Arial" w:hAnsi="Arial" w:cs="Arial"/>
        </w:rPr>
        <w:t>, an approach</w:t>
      </w:r>
      <w:r w:rsidR="00615C0C" w:rsidRPr="003C64BE">
        <w:rPr>
          <w:rFonts w:ascii="Arial" w:hAnsi="Arial" w:cs="Arial"/>
        </w:rPr>
        <w:t xml:space="preserve"> </w:t>
      </w:r>
      <w:r w:rsidR="00371196" w:rsidRPr="003C64BE">
        <w:rPr>
          <w:rFonts w:ascii="Arial" w:hAnsi="Arial" w:cs="Arial"/>
        </w:rPr>
        <w:t xml:space="preserve">that </w:t>
      </w:r>
      <w:r w:rsidR="00320967">
        <w:rPr>
          <w:rFonts w:ascii="Arial" w:hAnsi="Arial" w:cs="Arial"/>
        </w:rPr>
        <w:t xml:space="preserve">has </w:t>
      </w:r>
      <w:r w:rsidR="00371196" w:rsidRPr="003C64BE">
        <w:rPr>
          <w:rFonts w:ascii="Arial" w:hAnsi="Arial" w:cs="Arial"/>
        </w:rPr>
        <w:t>previously</w:t>
      </w:r>
      <w:r w:rsidR="00320967">
        <w:rPr>
          <w:rFonts w:ascii="Arial" w:hAnsi="Arial" w:cs="Arial"/>
        </w:rPr>
        <w:t xml:space="preserve"> proven useful in calibrating </w:t>
      </w:r>
      <w:r w:rsidR="00371196" w:rsidRPr="003C64BE">
        <w:rPr>
          <w:rFonts w:ascii="Arial" w:hAnsi="Arial" w:cs="Arial"/>
        </w:rPr>
        <w:t xml:space="preserve">univariate statistical </w:t>
      </w:r>
      <w:r w:rsidR="00320967">
        <w:rPr>
          <w:rFonts w:ascii="Arial" w:hAnsi="Arial" w:cs="Arial"/>
        </w:rPr>
        <w:t xml:space="preserve">estimators </w:t>
      </w:r>
      <w:r w:rsidR="00371196" w:rsidRPr="003C64BE">
        <w:rPr>
          <w:rFonts w:ascii="Arial" w:hAnsi="Arial" w:cs="Arial"/>
        </w:rPr>
        <w:t xml:space="preserve">with RDS data. </w:t>
      </w:r>
      <w:r w:rsidR="00320967">
        <w:rPr>
          <w:rFonts w:ascii="Arial" w:hAnsi="Arial" w:cs="Arial"/>
        </w:rPr>
        <w:t xml:space="preserve">The results of the </w:t>
      </w:r>
      <w:r w:rsidR="007E7EE9">
        <w:rPr>
          <w:rFonts w:ascii="Arial" w:hAnsi="Arial" w:cs="Arial"/>
        </w:rPr>
        <w:t xml:space="preserve">proposed </w:t>
      </w:r>
      <w:r w:rsidR="00320967">
        <w:rPr>
          <w:rFonts w:ascii="Arial" w:hAnsi="Arial" w:cs="Arial"/>
        </w:rPr>
        <w:t xml:space="preserve">simulation studies will provide </w:t>
      </w:r>
      <w:r w:rsidR="00615C0C" w:rsidRPr="003C64BE">
        <w:rPr>
          <w:rFonts w:ascii="Arial" w:hAnsi="Arial" w:cs="Arial"/>
        </w:rPr>
        <w:t>guidelines</w:t>
      </w:r>
      <w:r w:rsidR="0095710E" w:rsidRPr="003C64BE">
        <w:rPr>
          <w:rFonts w:ascii="Arial" w:hAnsi="Arial" w:cs="Arial"/>
        </w:rPr>
        <w:t xml:space="preserve"> </w:t>
      </w:r>
      <w:r w:rsidR="00615C0C" w:rsidRPr="003C64BE">
        <w:rPr>
          <w:rFonts w:ascii="Arial" w:hAnsi="Arial" w:cs="Arial"/>
        </w:rPr>
        <w:t xml:space="preserve">for researchers seeking to estimate and report </w:t>
      </w:r>
      <w:r w:rsidR="00802F18" w:rsidRPr="003C64BE">
        <w:rPr>
          <w:rFonts w:ascii="Arial" w:hAnsi="Arial" w:cs="Arial"/>
        </w:rPr>
        <w:t>multivariate</w:t>
      </w:r>
      <w:r w:rsidR="0095710E" w:rsidRPr="003C64BE">
        <w:rPr>
          <w:rFonts w:ascii="Arial" w:hAnsi="Arial" w:cs="Arial"/>
        </w:rPr>
        <w:t xml:space="preserve"> regression </w:t>
      </w:r>
      <w:r w:rsidR="00E47750" w:rsidRPr="003C64BE">
        <w:rPr>
          <w:rFonts w:ascii="Arial" w:hAnsi="Arial" w:cs="Arial"/>
        </w:rPr>
        <w:t>coefficients</w:t>
      </w:r>
      <w:r w:rsidR="00615C0C" w:rsidRPr="003C64BE">
        <w:rPr>
          <w:rFonts w:ascii="Arial" w:hAnsi="Arial" w:cs="Arial"/>
        </w:rPr>
        <w:t xml:space="preserve"> with RDS data.</w:t>
      </w:r>
    </w:p>
    <w:p w14:paraId="2C65EBC9" w14:textId="77777777" w:rsidR="00E20DC5" w:rsidRPr="003C64BE" w:rsidRDefault="00E20DC5" w:rsidP="00AB3881">
      <w:pPr>
        <w:spacing w:after="0" w:line="240" w:lineRule="auto"/>
        <w:rPr>
          <w:rFonts w:ascii="Arial" w:hAnsi="Arial" w:cs="Arial"/>
        </w:rPr>
      </w:pPr>
    </w:p>
    <w:p w14:paraId="1378B99D" w14:textId="2DE6A386" w:rsidR="00867A25" w:rsidRPr="003C64BE" w:rsidRDefault="00137159" w:rsidP="00AB3881">
      <w:pPr>
        <w:spacing w:after="0" w:line="240" w:lineRule="auto"/>
        <w:rPr>
          <w:rFonts w:ascii="Arial" w:hAnsi="Arial" w:cs="Arial"/>
        </w:rPr>
      </w:pPr>
      <w:r>
        <w:rPr>
          <w:rFonts w:ascii="Arial" w:hAnsi="Arial" w:cs="Arial"/>
        </w:rPr>
        <w:t>A2</w:t>
      </w:r>
      <w:r w:rsidR="0095710E" w:rsidRPr="003C64BE">
        <w:rPr>
          <w:rFonts w:ascii="Arial" w:hAnsi="Arial" w:cs="Arial"/>
        </w:rPr>
        <w:t>.</w:t>
      </w:r>
      <w:r w:rsidR="00BD41A0" w:rsidRPr="003C64BE">
        <w:rPr>
          <w:rFonts w:ascii="Arial" w:hAnsi="Arial" w:cs="Arial"/>
        </w:rPr>
        <w:t xml:space="preserve"> </w:t>
      </w:r>
      <w:r w:rsidR="00075356" w:rsidRPr="003C64BE">
        <w:rPr>
          <w:rFonts w:ascii="Arial" w:hAnsi="Arial" w:cs="Arial"/>
        </w:rPr>
        <w:t xml:space="preserve">To </w:t>
      </w:r>
      <w:r w:rsidR="0095710E" w:rsidRPr="003C64BE">
        <w:rPr>
          <w:rFonts w:ascii="Arial" w:hAnsi="Arial" w:cs="Arial"/>
        </w:rPr>
        <w:t>develop</w:t>
      </w:r>
      <w:r w:rsidR="00075356" w:rsidRPr="003C64BE">
        <w:rPr>
          <w:rFonts w:ascii="Arial" w:hAnsi="Arial" w:cs="Arial"/>
        </w:rPr>
        <w:t xml:space="preserve"> </w:t>
      </w:r>
      <w:r w:rsidR="007E7EE9">
        <w:rPr>
          <w:rFonts w:ascii="Arial" w:hAnsi="Arial" w:cs="Arial"/>
        </w:rPr>
        <w:t xml:space="preserve">and distribute </w:t>
      </w:r>
      <w:r w:rsidR="00075356" w:rsidRPr="003C64BE">
        <w:rPr>
          <w:rFonts w:ascii="Arial" w:hAnsi="Arial" w:cs="Arial"/>
        </w:rPr>
        <w:t xml:space="preserve">open source software in </w:t>
      </w:r>
      <w:r w:rsidR="00320967">
        <w:rPr>
          <w:rFonts w:ascii="Arial" w:hAnsi="Arial" w:cs="Arial"/>
        </w:rPr>
        <w:t>two</w:t>
      </w:r>
      <w:r w:rsidR="00075356" w:rsidRPr="003C64BE">
        <w:rPr>
          <w:rFonts w:ascii="Arial" w:hAnsi="Arial" w:cs="Arial"/>
        </w:rPr>
        <w:t xml:space="preserve"> of the most commonly used statistical packages </w:t>
      </w:r>
      <w:r w:rsidR="007E7EE9">
        <w:rPr>
          <w:rFonts w:ascii="Arial" w:hAnsi="Arial" w:cs="Arial"/>
        </w:rPr>
        <w:t xml:space="preserve">in the public health and social science communities </w:t>
      </w:r>
      <w:r w:rsidR="00C41BFB" w:rsidRPr="003C64BE">
        <w:rPr>
          <w:rFonts w:ascii="Arial" w:hAnsi="Arial" w:cs="Arial"/>
        </w:rPr>
        <w:t>(</w:t>
      </w:r>
      <w:r w:rsidR="00576ADD" w:rsidRPr="003C64BE">
        <w:rPr>
          <w:rFonts w:ascii="Arial" w:hAnsi="Arial" w:cs="Arial"/>
        </w:rPr>
        <w:t>R and</w:t>
      </w:r>
      <w:r w:rsidR="00EE71DF" w:rsidRPr="003C64BE">
        <w:rPr>
          <w:rFonts w:ascii="Arial" w:hAnsi="Arial" w:cs="Arial"/>
        </w:rPr>
        <w:t xml:space="preserve"> Stata</w:t>
      </w:r>
      <w:r w:rsidR="00C41BFB" w:rsidRPr="003C64BE">
        <w:rPr>
          <w:rFonts w:ascii="Arial" w:hAnsi="Arial" w:cs="Arial"/>
        </w:rPr>
        <w:t>)</w:t>
      </w:r>
      <w:r w:rsidR="00576ADD" w:rsidRPr="003C64BE">
        <w:rPr>
          <w:rFonts w:ascii="Arial" w:hAnsi="Arial" w:cs="Arial"/>
        </w:rPr>
        <w:t xml:space="preserve"> </w:t>
      </w:r>
      <w:r w:rsidR="00075356" w:rsidRPr="003C64BE">
        <w:rPr>
          <w:rFonts w:ascii="Arial" w:hAnsi="Arial" w:cs="Arial"/>
        </w:rPr>
        <w:t xml:space="preserve">that </w:t>
      </w:r>
      <w:r w:rsidR="00320967">
        <w:rPr>
          <w:rFonts w:ascii="Arial" w:hAnsi="Arial" w:cs="Arial"/>
        </w:rPr>
        <w:t xml:space="preserve">implements the best multivariate estimators for RDS data based </w:t>
      </w:r>
      <w:r w:rsidR="009424B5">
        <w:rPr>
          <w:rFonts w:ascii="Arial" w:hAnsi="Arial" w:cs="Arial"/>
        </w:rPr>
        <w:t>on the results of A.1</w:t>
      </w:r>
      <w:r w:rsidR="00320967">
        <w:rPr>
          <w:rFonts w:ascii="Arial" w:hAnsi="Arial" w:cs="Arial"/>
        </w:rPr>
        <w:t xml:space="preserve">. This software </w:t>
      </w:r>
      <w:r w:rsidR="0095710E" w:rsidRPr="003C64BE">
        <w:rPr>
          <w:rFonts w:ascii="Arial" w:hAnsi="Arial" w:cs="Arial"/>
        </w:rPr>
        <w:t>will allow</w:t>
      </w:r>
      <w:r w:rsidR="00075356" w:rsidRPr="003C64BE">
        <w:rPr>
          <w:rFonts w:ascii="Arial" w:hAnsi="Arial" w:cs="Arial"/>
        </w:rPr>
        <w:t xml:space="preserve"> researchers to conduct rigorous </w:t>
      </w:r>
      <w:r w:rsidR="0095710E" w:rsidRPr="003C64BE">
        <w:rPr>
          <w:rFonts w:ascii="Arial" w:hAnsi="Arial" w:cs="Arial"/>
        </w:rPr>
        <w:t xml:space="preserve">statistical hypothesis testing </w:t>
      </w:r>
      <w:r w:rsidR="00075356" w:rsidRPr="003C64BE">
        <w:rPr>
          <w:rFonts w:ascii="Arial" w:hAnsi="Arial" w:cs="Arial"/>
        </w:rPr>
        <w:t xml:space="preserve">for questions pertaining to </w:t>
      </w:r>
      <w:r w:rsidR="0095710E" w:rsidRPr="003C64BE">
        <w:rPr>
          <w:rFonts w:ascii="Arial" w:hAnsi="Arial" w:cs="Arial"/>
        </w:rPr>
        <w:t xml:space="preserve">hard to survey </w:t>
      </w:r>
      <w:r w:rsidR="00C41BFB" w:rsidRPr="003C64BE">
        <w:rPr>
          <w:rFonts w:ascii="Arial" w:hAnsi="Arial" w:cs="Arial"/>
        </w:rPr>
        <w:t>sub</w:t>
      </w:r>
      <w:r w:rsidR="0095710E" w:rsidRPr="003C64BE">
        <w:rPr>
          <w:rFonts w:ascii="Arial" w:hAnsi="Arial" w:cs="Arial"/>
        </w:rPr>
        <w:t>populations</w:t>
      </w:r>
      <w:r w:rsidR="00320967">
        <w:rPr>
          <w:rFonts w:ascii="Arial" w:hAnsi="Arial" w:cs="Arial"/>
        </w:rPr>
        <w:t xml:space="preserve"> and report results according to best practices</w:t>
      </w:r>
      <w:r w:rsidR="00B33B77" w:rsidRPr="003C64BE">
        <w:rPr>
          <w:rFonts w:ascii="Arial" w:hAnsi="Arial" w:cs="Arial"/>
        </w:rPr>
        <w:t xml:space="preserve">. </w:t>
      </w:r>
      <w:r w:rsidR="00C53F03" w:rsidRPr="003C64BE">
        <w:rPr>
          <w:rFonts w:ascii="Arial" w:hAnsi="Arial" w:cs="Arial"/>
        </w:rPr>
        <w:t xml:space="preserve">The development of appropriate </w:t>
      </w:r>
      <w:r w:rsidR="00802F18" w:rsidRPr="003C64BE">
        <w:rPr>
          <w:rFonts w:ascii="Arial" w:hAnsi="Arial" w:cs="Arial"/>
        </w:rPr>
        <w:t>multivariate</w:t>
      </w:r>
      <w:r w:rsidR="00C53F03" w:rsidRPr="003C64BE">
        <w:rPr>
          <w:rFonts w:ascii="Arial" w:hAnsi="Arial" w:cs="Arial"/>
        </w:rPr>
        <w:t xml:space="preserve"> </w:t>
      </w:r>
      <w:r w:rsidR="00C41BFB" w:rsidRPr="003C64BE">
        <w:rPr>
          <w:rFonts w:ascii="Arial" w:hAnsi="Arial" w:cs="Arial"/>
        </w:rPr>
        <w:t>estimators for</w:t>
      </w:r>
      <w:r w:rsidR="00C53F03" w:rsidRPr="003C64BE">
        <w:rPr>
          <w:rFonts w:ascii="Arial" w:hAnsi="Arial" w:cs="Arial"/>
        </w:rPr>
        <w:t xml:space="preserve"> RDS data </w:t>
      </w:r>
      <w:r w:rsidR="007E7EE9">
        <w:rPr>
          <w:rFonts w:ascii="Arial" w:hAnsi="Arial" w:cs="Arial"/>
        </w:rPr>
        <w:t xml:space="preserve">and appropriate tools to conduct such analyses </w:t>
      </w:r>
      <w:r w:rsidR="00C53F03" w:rsidRPr="003C64BE">
        <w:rPr>
          <w:rFonts w:ascii="Arial" w:hAnsi="Arial" w:cs="Arial"/>
        </w:rPr>
        <w:t>will</w:t>
      </w:r>
      <w:r w:rsidR="00B33B77" w:rsidRPr="003C64BE">
        <w:rPr>
          <w:rFonts w:ascii="Arial" w:hAnsi="Arial" w:cs="Arial"/>
        </w:rPr>
        <w:t xml:space="preserve"> have the added benefit of expanding the usefulness of </w:t>
      </w:r>
      <w:r w:rsidR="00075356" w:rsidRPr="003C64BE">
        <w:rPr>
          <w:rFonts w:ascii="Arial" w:hAnsi="Arial" w:cs="Arial"/>
        </w:rPr>
        <w:t>hundreds of extant RDS data sets</w:t>
      </w:r>
      <w:r w:rsidR="00123CFA" w:rsidRPr="003C64BE">
        <w:rPr>
          <w:rFonts w:ascii="Arial" w:hAnsi="Arial" w:cs="Arial"/>
        </w:rPr>
        <w:t>.</w:t>
      </w:r>
    </w:p>
    <w:p w14:paraId="197565C6" w14:textId="77777777" w:rsidR="00867A25" w:rsidRPr="003C64BE" w:rsidRDefault="00867A25" w:rsidP="00AB3881">
      <w:pPr>
        <w:spacing w:after="0" w:line="240" w:lineRule="auto"/>
        <w:rPr>
          <w:rFonts w:ascii="Arial" w:hAnsi="Arial" w:cs="Arial"/>
        </w:rPr>
      </w:pPr>
      <w:r w:rsidRPr="003C64BE">
        <w:rPr>
          <w:rFonts w:ascii="Arial" w:hAnsi="Arial" w:cs="Arial"/>
        </w:rPr>
        <w:br w:type="page"/>
      </w:r>
    </w:p>
    <w:p w14:paraId="37EEA664" w14:textId="77777777" w:rsidR="00AF41DE" w:rsidRDefault="001A7A1F" w:rsidP="00E6015F">
      <w:pPr>
        <w:spacing w:after="0" w:line="240" w:lineRule="auto"/>
        <w:rPr>
          <w:rFonts w:ascii="Arial" w:hAnsi="Arial" w:cs="Arial"/>
          <w:b/>
        </w:rPr>
      </w:pPr>
      <w:r>
        <w:rPr>
          <w:rFonts w:ascii="Arial" w:hAnsi="Arial" w:cs="Arial"/>
          <w:b/>
        </w:rPr>
        <w:lastRenderedPageBreak/>
        <w:t xml:space="preserve">7. </w:t>
      </w:r>
      <w:r w:rsidR="00B94421" w:rsidRPr="003C64BE">
        <w:rPr>
          <w:rFonts w:ascii="Arial" w:hAnsi="Arial" w:cs="Arial"/>
          <w:b/>
        </w:rPr>
        <w:t>Research Strategy</w:t>
      </w:r>
      <w:r w:rsidR="001B7F7B">
        <w:rPr>
          <w:rFonts w:ascii="Arial" w:hAnsi="Arial" w:cs="Arial"/>
          <w:b/>
        </w:rPr>
        <w:t xml:space="preserve">. </w:t>
      </w:r>
    </w:p>
    <w:p w14:paraId="594DAADF" w14:textId="77777777" w:rsidR="00AF41DE" w:rsidRDefault="007F7ED8" w:rsidP="00E6015F">
      <w:pPr>
        <w:spacing w:after="0" w:line="240" w:lineRule="auto"/>
        <w:rPr>
          <w:rFonts w:ascii="Arial" w:hAnsi="Arial" w:cs="Arial"/>
          <w:b/>
        </w:rPr>
      </w:pPr>
      <w:r w:rsidRPr="003C64BE">
        <w:rPr>
          <w:rFonts w:ascii="Arial" w:hAnsi="Arial" w:cs="Arial"/>
          <w:b/>
        </w:rPr>
        <w:t>7.</w:t>
      </w:r>
      <w:r w:rsidR="00AB3881" w:rsidRPr="003C64BE">
        <w:rPr>
          <w:rFonts w:ascii="Arial" w:hAnsi="Arial" w:cs="Arial"/>
          <w:b/>
        </w:rPr>
        <w:t xml:space="preserve">1. </w:t>
      </w:r>
      <w:r w:rsidR="00F65D33" w:rsidRPr="003C64BE">
        <w:rPr>
          <w:rFonts w:ascii="Arial" w:hAnsi="Arial" w:cs="Arial"/>
          <w:b/>
        </w:rPr>
        <w:t>Significance</w:t>
      </w:r>
    </w:p>
    <w:p w14:paraId="710F12CA" w14:textId="7D6A8AB4" w:rsidR="0064170D" w:rsidRPr="003C64BE" w:rsidRDefault="00D42426" w:rsidP="00E6015F">
      <w:pPr>
        <w:spacing w:after="0" w:line="240" w:lineRule="auto"/>
        <w:rPr>
          <w:rFonts w:ascii="Arial" w:hAnsi="Arial" w:cs="Arial"/>
        </w:rPr>
      </w:pPr>
      <w:r>
        <w:rPr>
          <w:rFonts w:ascii="Arial" w:hAnsi="Arial" w:cs="Arial"/>
        </w:rPr>
        <w:t>This project will result in</w:t>
      </w:r>
      <w:r w:rsidR="0011215E" w:rsidRPr="003C64BE">
        <w:rPr>
          <w:rFonts w:ascii="Arial" w:hAnsi="Arial" w:cs="Arial"/>
        </w:rPr>
        <w:t xml:space="preserve"> clear guidelines </w:t>
      </w:r>
      <w:r>
        <w:rPr>
          <w:rFonts w:ascii="Arial" w:hAnsi="Arial" w:cs="Arial"/>
        </w:rPr>
        <w:t>linked to</w:t>
      </w:r>
      <w:r w:rsidR="00F121E3" w:rsidRPr="003C64BE">
        <w:rPr>
          <w:rFonts w:ascii="Arial" w:hAnsi="Arial" w:cs="Arial"/>
        </w:rPr>
        <w:t xml:space="preserve"> usable software </w:t>
      </w:r>
      <w:r w:rsidR="0011215E" w:rsidRPr="003C64BE">
        <w:rPr>
          <w:rFonts w:ascii="Arial" w:hAnsi="Arial" w:cs="Arial"/>
        </w:rPr>
        <w:t xml:space="preserve">for </w:t>
      </w:r>
      <w:r>
        <w:rPr>
          <w:rFonts w:ascii="Arial" w:hAnsi="Arial" w:cs="Arial"/>
        </w:rPr>
        <w:t xml:space="preserve">estimating </w:t>
      </w:r>
      <w:r w:rsidR="007E7EE9">
        <w:rPr>
          <w:rFonts w:ascii="Arial" w:hAnsi="Arial" w:cs="Arial"/>
        </w:rPr>
        <w:t xml:space="preserve">the </w:t>
      </w:r>
      <w:r>
        <w:rPr>
          <w:rFonts w:ascii="Arial" w:hAnsi="Arial" w:cs="Arial"/>
        </w:rPr>
        <w:t>parameters of</w:t>
      </w:r>
      <w:r w:rsidR="0011215E" w:rsidRPr="003C64BE">
        <w:rPr>
          <w:rFonts w:ascii="Arial" w:hAnsi="Arial" w:cs="Arial"/>
        </w:rPr>
        <w:t xml:space="preserve"> multivariate regression models </w:t>
      </w:r>
      <w:r>
        <w:rPr>
          <w:rFonts w:ascii="Arial" w:hAnsi="Arial" w:cs="Arial"/>
        </w:rPr>
        <w:t>using</w:t>
      </w:r>
      <w:r w:rsidR="0011215E" w:rsidRPr="003C64BE">
        <w:rPr>
          <w:rFonts w:ascii="Arial" w:hAnsi="Arial" w:cs="Arial"/>
        </w:rPr>
        <w:t xml:space="preserve"> data collected with respondent-driven sampling </w:t>
      </w:r>
      <w:r w:rsidR="00E6015F">
        <w:rPr>
          <w:rFonts w:ascii="Arial" w:hAnsi="Arial" w:cs="Arial"/>
        </w:rPr>
        <w:t>(RDS)</w:t>
      </w:r>
      <w:r w:rsidR="00F121E3" w:rsidRPr="003C64BE">
        <w:rPr>
          <w:rFonts w:ascii="Arial" w:hAnsi="Arial" w:cs="Arial"/>
        </w:rPr>
        <w:t xml:space="preserve">, which </w:t>
      </w:r>
      <w:r w:rsidR="00876CE1">
        <w:rPr>
          <w:rFonts w:ascii="Arial" w:hAnsi="Arial" w:cs="Arial"/>
        </w:rPr>
        <w:t>is</w:t>
      </w:r>
      <w:r w:rsidR="00F121E3" w:rsidRPr="003C64BE">
        <w:rPr>
          <w:rFonts w:ascii="Arial" w:hAnsi="Arial" w:cs="Arial"/>
        </w:rPr>
        <w:t xml:space="preserve"> a popular approach to </w:t>
      </w:r>
      <w:r>
        <w:rPr>
          <w:rFonts w:ascii="Arial" w:hAnsi="Arial" w:cs="Arial"/>
        </w:rPr>
        <w:t>obtaining</w:t>
      </w:r>
      <w:r w:rsidR="00F121E3" w:rsidRPr="003C64BE">
        <w:rPr>
          <w:rFonts w:ascii="Arial" w:hAnsi="Arial" w:cs="Arial"/>
        </w:rPr>
        <w:t xml:space="preserve"> data on hard to survey </w:t>
      </w:r>
      <w:r w:rsidR="00876CE1">
        <w:rPr>
          <w:rFonts w:ascii="Arial" w:hAnsi="Arial" w:cs="Arial"/>
        </w:rPr>
        <w:t>sub</w:t>
      </w:r>
      <w:r w:rsidR="00F121E3" w:rsidRPr="003C64BE">
        <w:rPr>
          <w:rFonts w:ascii="Arial" w:hAnsi="Arial" w:cs="Arial"/>
        </w:rPr>
        <w:t>populations</w:t>
      </w:r>
      <w:r w:rsidR="00876CE1" w:rsidRPr="003C64BE">
        <w:rPr>
          <w:rFonts w:ascii="Arial" w:hAnsi="Arial" w:cs="Arial"/>
        </w:rPr>
        <w:t>, such as commercial sex workers or people who inject drugs</w:t>
      </w:r>
      <w:r w:rsidR="00004A76">
        <w:rPr>
          <w:rFonts w:ascii="Arial" w:hAnsi="Arial" w:cs="Arial"/>
        </w:rPr>
        <w:t>. Such subpopulations</w:t>
      </w:r>
      <w:r w:rsidR="00876CE1" w:rsidRPr="003C64BE">
        <w:rPr>
          <w:rFonts w:ascii="Arial" w:hAnsi="Arial" w:cs="Arial"/>
        </w:rPr>
        <w:t xml:space="preserve"> </w:t>
      </w:r>
      <w:r w:rsidR="00876CE1">
        <w:rPr>
          <w:rFonts w:ascii="Arial" w:hAnsi="Arial" w:cs="Arial"/>
        </w:rPr>
        <w:t xml:space="preserve">are </w:t>
      </w:r>
      <w:r w:rsidR="00752CB8" w:rsidRPr="003C64BE">
        <w:rPr>
          <w:rFonts w:ascii="Arial" w:hAnsi="Arial" w:cs="Arial"/>
        </w:rPr>
        <w:t>of particular interest to public health because of their role in the transmission of deadly diseases</w:t>
      </w:r>
      <w:r w:rsidR="00426561" w:rsidRPr="003C64BE">
        <w:rPr>
          <w:rFonts w:ascii="Arial" w:hAnsi="Arial" w:cs="Arial"/>
        </w:rPr>
        <w:t xml:space="preserve"> like HIV/AIDS</w:t>
      </w:r>
      <w:r w:rsidR="00876CE1">
        <w:rPr>
          <w:rFonts w:ascii="Arial" w:hAnsi="Arial" w:cs="Arial"/>
        </w:rPr>
        <w:t>, but they present challenges</w:t>
      </w:r>
      <w:r w:rsidR="003F7E7E">
        <w:rPr>
          <w:rFonts w:ascii="Arial" w:hAnsi="Arial" w:cs="Arial"/>
        </w:rPr>
        <w:t xml:space="preserve"> </w:t>
      </w:r>
      <w:r w:rsidR="00876CE1">
        <w:rPr>
          <w:rFonts w:ascii="Arial" w:hAnsi="Arial" w:cs="Arial"/>
        </w:rPr>
        <w:t xml:space="preserve">for </w:t>
      </w:r>
      <w:r w:rsidR="00E451BE" w:rsidRPr="003C64BE">
        <w:rPr>
          <w:rFonts w:ascii="Arial" w:hAnsi="Arial" w:cs="Arial"/>
        </w:rPr>
        <w:t xml:space="preserve">traditional sampling approaches </w:t>
      </w:r>
      <w:r w:rsidR="00E6015F">
        <w:rPr>
          <w:rFonts w:ascii="Arial" w:hAnsi="Arial" w:cs="Arial"/>
        </w:rPr>
        <w:t>because</w:t>
      </w:r>
      <w:r w:rsidR="00E451BE" w:rsidRPr="003C64BE">
        <w:rPr>
          <w:rFonts w:ascii="Arial" w:hAnsi="Arial" w:cs="Arial"/>
        </w:rPr>
        <w:t xml:space="preserve"> </w:t>
      </w:r>
      <w:r w:rsidR="00E6015F">
        <w:rPr>
          <w:rFonts w:ascii="Arial" w:hAnsi="Arial" w:cs="Arial"/>
        </w:rPr>
        <w:t xml:space="preserve">a) </w:t>
      </w:r>
      <w:r w:rsidR="00E451BE" w:rsidRPr="003C64BE">
        <w:rPr>
          <w:rFonts w:ascii="Arial" w:hAnsi="Arial" w:cs="Arial"/>
        </w:rPr>
        <w:t xml:space="preserve">members of the subpopulation of interest may be difficult to identify </w:t>
      </w:r>
      <w:r w:rsidR="00876CE1">
        <w:rPr>
          <w:rFonts w:ascii="Arial" w:hAnsi="Arial" w:cs="Arial"/>
        </w:rPr>
        <w:t>if</w:t>
      </w:r>
      <w:r w:rsidR="00E451BE" w:rsidRPr="003C64BE">
        <w:rPr>
          <w:rFonts w:ascii="Arial" w:hAnsi="Arial" w:cs="Arial"/>
        </w:rPr>
        <w:t xml:space="preserve"> membership is defined on the basis of engagement in sti</w:t>
      </w:r>
      <w:r w:rsidR="00E6015F">
        <w:rPr>
          <w:rFonts w:ascii="Arial" w:hAnsi="Arial" w:cs="Arial"/>
        </w:rPr>
        <w:t xml:space="preserve">gmatized or illicit activities, and b) </w:t>
      </w:r>
      <w:r w:rsidR="004B0282" w:rsidRPr="003C64BE">
        <w:rPr>
          <w:rFonts w:ascii="Arial" w:hAnsi="Arial" w:cs="Arial"/>
        </w:rPr>
        <w:t xml:space="preserve">even if the subpopulation is well-identified, its members may be so rare that </w:t>
      </w:r>
      <w:r w:rsidR="00876CE1">
        <w:rPr>
          <w:rFonts w:ascii="Arial" w:hAnsi="Arial" w:cs="Arial"/>
        </w:rPr>
        <w:t xml:space="preserve">finding them in the general population through screening methods is </w:t>
      </w:r>
      <w:r w:rsidR="004B0282" w:rsidRPr="003C64BE">
        <w:rPr>
          <w:rFonts w:ascii="Arial" w:hAnsi="Arial" w:cs="Arial"/>
        </w:rPr>
        <w:t xml:space="preserve">expensive and inefficient </w:t>
      </w:r>
      <w:r w:rsidR="00876CE1">
        <w:rPr>
          <w:rFonts w:ascii="Arial" w:hAnsi="Arial" w:cs="Arial"/>
        </w:rPr>
        <w:fldChar w:fldCharType="begin"/>
      </w:r>
      <w:r w:rsidR="00844BAF">
        <w:rPr>
          <w:rFonts w:ascii="Arial" w:hAnsi="Arial" w:cs="Arial"/>
        </w:rPr>
        <w:instrText xml:space="preserve"> ADDIN ZOTERO_ITEM CSL_CITATION {"citationID":"Lj9lxWzV","properties":{"formattedCitation":"(Kalton 2009)","plainCitation":"(Kalton 2009)"},"citationItems":[{"id":1039,"uris":["http://zotero.org/users/51902/items/RG3RK448"],"uri":["http://zotero.org/users/51902/items/RG3RK448"],"itemData":{"id":1039,"type":"article-journal","title":"Methods for oversampling rare subpopulations in social surveys","container-title":"Survey Methodology","page":"125-141","volume":"35","issue":"2","author":[{"family":"Kalton","given":"Graham"}],"issued":{"date-parts":[["2009"]]}}}],"schema":"https://github.com/citation-style-language/schema/raw/master/csl-citation.json"} </w:instrText>
      </w:r>
      <w:r w:rsidR="00876CE1">
        <w:rPr>
          <w:rFonts w:ascii="Arial" w:hAnsi="Arial" w:cs="Arial"/>
        </w:rPr>
        <w:fldChar w:fldCharType="separate"/>
      </w:r>
      <w:r w:rsidR="00876CE1" w:rsidRPr="00876CE1">
        <w:rPr>
          <w:rFonts w:ascii="Arial" w:hAnsi="Arial" w:cs="Arial"/>
        </w:rPr>
        <w:t>(Kalton 2009)</w:t>
      </w:r>
      <w:r w:rsidR="00876CE1">
        <w:rPr>
          <w:rFonts w:ascii="Arial" w:hAnsi="Arial" w:cs="Arial"/>
        </w:rPr>
        <w:fldChar w:fldCharType="end"/>
      </w:r>
      <w:r w:rsidR="004B0282" w:rsidRPr="003C64BE">
        <w:rPr>
          <w:rFonts w:ascii="Arial" w:hAnsi="Arial" w:cs="Arial"/>
        </w:rPr>
        <w:t xml:space="preserve">. For these reasons, </w:t>
      </w:r>
      <w:r w:rsidR="00496BFD" w:rsidRPr="003C64BE">
        <w:rPr>
          <w:rFonts w:ascii="Arial" w:hAnsi="Arial" w:cs="Arial"/>
        </w:rPr>
        <w:t>members of these groups</w:t>
      </w:r>
      <w:r w:rsidR="004B0282" w:rsidRPr="003C64BE">
        <w:rPr>
          <w:rFonts w:ascii="Arial" w:hAnsi="Arial" w:cs="Arial"/>
        </w:rPr>
        <w:t xml:space="preserve"> are called hidden populations </w:t>
      </w:r>
      <w:r w:rsidR="00283E98" w:rsidRPr="003C64BE">
        <w:rPr>
          <w:rFonts w:ascii="Arial" w:hAnsi="Arial" w:cs="Arial"/>
        </w:rPr>
        <w:fldChar w:fldCharType="begin"/>
      </w:r>
      <w:r w:rsidR="009565E6" w:rsidRPr="003C64BE">
        <w:rPr>
          <w:rFonts w:ascii="Arial" w:hAnsi="Arial" w:cs="Arial"/>
        </w:rPr>
        <w:instrText xml:space="preserve"> ADDIN ZOTERO_ITEM CSL_CITATION {"citationID":"pcyEpTy8","properties":{"formattedCitation":"(Heckathorn 1997)","plainCitation":"(Heckathorn 1997)"},"citationItems":[{"id":3,"uris":["http://zotero.org/users/51902/items/29XJQ4J4"],"uri":["http://zotero.org/users/51902/items/29XJQ4J4"],"itemData":{"id":3,"type":"article-journal","title":"Respondent-driven sampling: a new approach to the study of hidden populations","container-title":"Social problems","page":"174-199","volume":"44","issue":"2","author":[{"family":"Heckathorn","given":"Douglas D."}],"issued":{"date-parts":[["1997"]]}}}],"schema":"https://github.com/citation-style-language/schema/raw/master/csl-citation.json"} </w:instrText>
      </w:r>
      <w:r w:rsidR="00283E98" w:rsidRPr="003C64BE">
        <w:rPr>
          <w:rFonts w:ascii="Arial" w:hAnsi="Arial" w:cs="Arial"/>
        </w:rPr>
        <w:fldChar w:fldCharType="separate"/>
      </w:r>
      <w:r w:rsidR="009565E6" w:rsidRPr="003C64BE">
        <w:rPr>
          <w:rFonts w:ascii="Arial" w:hAnsi="Arial" w:cs="Arial"/>
        </w:rPr>
        <w:t>(Heckathorn 1997)</w:t>
      </w:r>
      <w:r w:rsidR="00283E98" w:rsidRPr="003C64BE">
        <w:rPr>
          <w:rFonts w:ascii="Arial" w:hAnsi="Arial" w:cs="Arial"/>
        </w:rPr>
        <w:fldChar w:fldCharType="end"/>
      </w:r>
      <w:r w:rsidR="00283E98" w:rsidRPr="003C64BE">
        <w:rPr>
          <w:rFonts w:ascii="Arial" w:hAnsi="Arial" w:cs="Arial"/>
        </w:rPr>
        <w:t>.</w:t>
      </w:r>
      <w:r w:rsidR="00E6015F">
        <w:rPr>
          <w:rFonts w:ascii="Arial" w:hAnsi="Arial" w:cs="Arial"/>
        </w:rPr>
        <w:t xml:space="preserve"> </w:t>
      </w:r>
      <w:r w:rsidR="00B232FB" w:rsidRPr="003C64BE">
        <w:rPr>
          <w:rFonts w:ascii="Arial" w:hAnsi="Arial" w:cs="Arial"/>
        </w:rPr>
        <w:t xml:space="preserve">While there are particular difficulties and costs </w:t>
      </w:r>
      <w:r w:rsidR="00FE487D">
        <w:rPr>
          <w:rFonts w:ascii="Arial" w:hAnsi="Arial" w:cs="Arial"/>
        </w:rPr>
        <w:t>to</w:t>
      </w:r>
      <w:r w:rsidR="00B232FB" w:rsidRPr="003C64BE">
        <w:rPr>
          <w:rFonts w:ascii="Arial" w:hAnsi="Arial" w:cs="Arial"/>
        </w:rPr>
        <w:t xml:space="preserve"> </w:t>
      </w:r>
      <w:r w:rsidR="00684958" w:rsidRPr="003C64BE">
        <w:rPr>
          <w:rFonts w:ascii="Arial" w:hAnsi="Arial" w:cs="Arial"/>
        </w:rPr>
        <w:t xml:space="preserve">surveying </w:t>
      </w:r>
      <w:r w:rsidR="00B232FB" w:rsidRPr="003C64BE">
        <w:rPr>
          <w:rFonts w:ascii="Arial" w:hAnsi="Arial" w:cs="Arial"/>
        </w:rPr>
        <w:t xml:space="preserve">hidden populations, the public health benefits that can be gained by better understanding these groups have </w:t>
      </w:r>
      <w:r w:rsidR="00684958" w:rsidRPr="003C64BE">
        <w:rPr>
          <w:rFonts w:ascii="Arial" w:hAnsi="Arial" w:cs="Arial"/>
        </w:rPr>
        <w:t>led</w:t>
      </w:r>
      <w:r w:rsidR="00B232FB" w:rsidRPr="003C64BE">
        <w:rPr>
          <w:rFonts w:ascii="Arial" w:hAnsi="Arial" w:cs="Arial"/>
        </w:rPr>
        <w:t xml:space="preserve"> researchers and </w:t>
      </w:r>
      <w:r w:rsidR="00684958" w:rsidRPr="003C64BE">
        <w:rPr>
          <w:rFonts w:ascii="Arial" w:hAnsi="Arial" w:cs="Arial"/>
        </w:rPr>
        <w:t xml:space="preserve">funding agencies to pursue </w:t>
      </w:r>
      <w:r>
        <w:rPr>
          <w:rFonts w:ascii="Arial" w:hAnsi="Arial" w:cs="Arial"/>
        </w:rPr>
        <w:t>alternative</w:t>
      </w:r>
      <w:r w:rsidR="00684958" w:rsidRPr="003C64BE">
        <w:rPr>
          <w:rFonts w:ascii="Arial" w:hAnsi="Arial" w:cs="Arial"/>
        </w:rPr>
        <w:t xml:space="preserve"> approaches to </w:t>
      </w:r>
      <w:r w:rsidR="00FE487D">
        <w:rPr>
          <w:rFonts w:ascii="Arial" w:hAnsi="Arial" w:cs="Arial"/>
        </w:rPr>
        <w:t>sampling them, including many non-probability designs</w:t>
      </w:r>
      <w:r w:rsidR="0064170D" w:rsidRPr="003C64BE">
        <w:rPr>
          <w:rFonts w:ascii="Arial" w:hAnsi="Arial" w:cs="Arial"/>
        </w:rPr>
        <w:t xml:space="preserve">. </w:t>
      </w:r>
      <w:r>
        <w:rPr>
          <w:rFonts w:ascii="Arial" w:hAnsi="Arial" w:cs="Arial"/>
        </w:rPr>
        <w:t>To date, the inferential properties of data obtained from non-probability based designs remain unknown</w:t>
      </w:r>
      <w:r w:rsidR="00E6015F">
        <w:rPr>
          <w:rFonts w:ascii="Arial" w:hAnsi="Arial" w:cs="Arial"/>
        </w:rPr>
        <w:t>, which makes i</w:t>
      </w:r>
      <w:r w:rsidR="00CB1C22" w:rsidRPr="003C64BE">
        <w:rPr>
          <w:rFonts w:ascii="Arial" w:hAnsi="Arial" w:cs="Arial"/>
        </w:rPr>
        <w:t xml:space="preserve">t difficult to assess whether conclusions drawn on the basis of </w:t>
      </w:r>
      <w:r w:rsidR="00E6015F">
        <w:rPr>
          <w:rFonts w:ascii="Arial" w:hAnsi="Arial" w:cs="Arial"/>
        </w:rPr>
        <w:t>a given</w:t>
      </w:r>
      <w:r w:rsidR="00CB1C22" w:rsidRPr="003C64BE">
        <w:rPr>
          <w:rFonts w:ascii="Arial" w:hAnsi="Arial" w:cs="Arial"/>
        </w:rPr>
        <w:t xml:space="preserve"> sample are </w:t>
      </w:r>
      <w:r>
        <w:rPr>
          <w:rFonts w:ascii="Arial" w:hAnsi="Arial" w:cs="Arial"/>
        </w:rPr>
        <w:t>applicable to the subpopulation of interest</w:t>
      </w:r>
      <w:r w:rsidR="003928AE" w:rsidRPr="003C64BE">
        <w:rPr>
          <w:rFonts w:ascii="Arial" w:hAnsi="Arial" w:cs="Arial"/>
        </w:rPr>
        <w:t>. T</w:t>
      </w:r>
      <w:r w:rsidR="00F07240" w:rsidRPr="003C64BE">
        <w:rPr>
          <w:rFonts w:ascii="Arial" w:hAnsi="Arial" w:cs="Arial"/>
        </w:rPr>
        <w:t xml:space="preserve">hat is, </w:t>
      </w:r>
      <w:r w:rsidR="003928AE" w:rsidRPr="003C64BE">
        <w:rPr>
          <w:rFonts w:ascii="Arial" w:hAnsi="Arial" w:cs="Arial"/>
        </w:rPr>
        <w:t xml:space="preserve">it is unclear </w:t>
      </w:r>
      <w:r w:rsidR="00CB1C22" w:rsidRPr="003C64BE">
        <w:rPr>
          <w:rFonts w:ascii="Arial" w:hAnsi="Arial" w:cs="Arial"/>
        </w:rPr>
        <w:t xml:space="preserve">whether </w:t>
      </w:r>
      <w:r w:rsidR="004F13EE">
        <w:rPr>
          <w:rFonts w:ascii="Arial" w:hAnsi="Arial" w:cs="Arial"/>
        </w:rPr>
        <w:t>non-probability designs</w:t>
      </w:r>
      <w:r w:rsidR="00CB1C22" w:rsidRPr="003C64BE">
        <w:rPr>
          <w:rFonts w:ascii="Arial" w:hAnsi="Arial" w:cs="Arial"/>
        </w:rPr>
        <w:t xml:space="preserve"> can tell us </w:t>
      </w:r>
      <w:r w:rsidR="003928AE" w:rsidRPr="003C64BE">
        <w:rPr>
          <w:rFonts w:ascii="Arial" w:hAnsi="Arial" w:cs="Arial"/>
        </w:rPr>
        <w:t xml:space="preserve">something </w:t>
      </w:r>
      <w:r w:rsidR="00CB1C22" w:rsidRPr="003C64BE">
        <w:rPr>
          <w:rFonts w:ascii="Arial" w:hAnsi="Arial" w:cs="Arial"/>
        </w:rPr>
        <w:t xml:space="preserve">about a group of people </w:t>
      </w:r>
      <w:r w:rsidR="00E6015F">
        <w:rPr>
          <w:rFonts w:ascii="Arial" w:hAnsi="Arial" w:cs="Arial"/>
        </w:rPr>
        <w:t xml:space="preserve">beyond the </w:t>
      </w:r>
      <w:r w:rsidR="00CB1C22" w:rsidRPr="003C64BE">
        <w:rPr>
          <w:rFonts w:ascii="Arial" w:hAnsi="Arial" w:cs="Arial"/>
        </w:rPr>
        <w:t xml:space="preserve">sample participants. As most </w:t>
      </w:r>
      <w:r w:rsidR="00E6015F">
        <w:rPr>
          <w:rFonts w:ascii="Arial" w:hAnsi="Arial" w:cs="Arial"/>
        </w:rPr>
        <w:t xml:space="preserve">samples </w:t>
      </w:r>
      <w:r w:rsidR="00CB1C22" w:rsidRPr="003C64BE">
        <w:rPr>
          <w:rFonts w:ascii="Arial" w:hAnsi="Arial" w:cs="Arial"/>
        </w:rPr>
        <w:t>of hidden populations are small, on the order of hundred</w:t>
      </w:r>
      <w:r w:rsidR="00E6015F">
        <w:rPr>
          <w:rFonts w:ascii="Arial" w:hAnsi="Arial" w:cs="Arial"/>
        </w:rPr>
        <w:t>s of</w:t>
      </w:r>
      <w:r w:rsidR="00CB1C22" w:rsidRPr="003C64BE">
        <w:rPr>
          <w:rFonts w:ascii="Arial" w:hAnsi="Arial" w:cs="Arial"/>
        </w:rPr>
        <w:t xml:space="preserve"> cases, </w:t>
      </w:r>
      <w:r w:rsidR="00F07240" w:rsidRPr="003C64BE">
        <w:rPr>
          <w:rFonts w:ascii="Arial" w:hAnsi="Arial" w:cs="Arial"/>
        </w:rPr>
        <w:t xml:space="preserve">it is desirable to know whether results generalize to </w:t>
      </w:r>
      <w:r w:rsidR="00E6015F">
        <w:rPr>
          <w:rFonts w:ascii="Arial" w:hAnsi="Arial" w:cs="Arial"/>
        </w:rPr>
        <w:t>hidden population</w:t>
      </w:r>
      <w:r w:rsidR="0064063E">
        <w:rPr>
          <w:rFonts w:ascii="Arial" w:hAnsi="Arial" w:cs="Arial"/>
        </w:rPr>
        <w:t>s</w:t>
      </w:r>
      <w:r w:rsidR="00E6015F">
        <w:rPr>
          <w:rFonts w:ascii="Arial" w:hAnsi="Arial" w:cs="Arial"/>
        </w:rPr>
        <w:t xml:space="preserve"> of interest</w:t>
      </w:r>
      <w:r w:rsidR="00F07240" w:rsidRPr="003C64BE">
        <w:rPr>
          <w:rFonts w:ascii="Arial" w:hAnsi="Arial" w:cs="Arial"/>
        </w:rPr>
        <w:t xml:space="preserve">. </w:t>
      </w:r>
    </w:p>
    <w:p w14:paraId="02040597" w14:textId="7971DE17" w:rsidR="00A8410D" w:rsidRPr="003C64BE" w:rsidRDefault="0064063E" w:rsidP="001A7A1F">
      <w:pPr>
        <w:spacing w:after="0" w:line="240" w:lineRule="auto"/>
        <w:ind w:firstLine="90"/>
        <w:rPr>
          <w:rFonts w:ascii="Arial" w:hAnsi="Arial" w:cs="Arial"/>
        </w:rPr>
      </w:pPr>
      <w:r>
        <w:rPr>
          <w:rFonts w:ascii="Arial" w:hAnsi="Arial" w:cs="Arial"/>
        </w:rPr>
        <w:t xml:space="preserve">Another set </w:t>
      </w:r>
      <w:r w:rsidR="00F07240" w:rsidRPr="003C64BE">
        <w:rPr>
          <w:rFonts w:ascii="Arial" w:hAnsi="Arial" w:cs="Arial"/>
        </w:rPr>
        <w:t xml:space="preserve">of sampling strategies for hidden populations are considered semi-probability strategies </w:t>
      </w:r>
      <w:r w:rsidR="00305625" w:rsidRPr="003C64BE">
        <w:rPr>
          <w:rFonts w:ascii="Arial" w:hAnsi="Arial" w:cs="Arial"/>
        </w:rPr>
        <w:t>because individuals are sampled in a systematic way with knowable inclusion probabilities if certain assumptions about conditions in the subpopulation and/or implementation of the sampling strategy are met</w:t>
      </w:r>
      <w:r w:rsidR="00A8410D" w:rsidRPr="003C64BE">
        <w:rPr>
          <w:rFonts w:ascii="Arial" w:hAnsi="Arial" w:cs="Arial"/>
        </w:rPr>
        <w:t xml:space="preserve"> </w:t>
      </w:r>
      <w:r w:rsidR="00A8410D" w:rsidRPr="003C64BE">
        <w:rPr>
          <w:rFonts w:ascii="Arial" w:hAnsi="Arial" w:cs="Arial"/>
        </w:rPr>
        <w:fldChar w:fldCharType="begin"/>
      </w:r>
      <w:r w:rsidR="004F13EE">
        <w:rPr>
          <w:rFonts w:ascii="Arial" w:hAnsi="Arial" w:cs="Arial"/>
        </w:rPr>
        <w:instrText xml:space="preserve"> ADDIN ZOTERO_ITEM CSL_CITATION {"citationID":"GthdUggo","properties":{"formattedCitation":"(Lee et al. 2014)","plainCitation":"(Lee et al. 2014)"},"citationItems":[{"id":293,"uris":["http://zotero.org/users/51902/items/9WBJJSMR"],"uri":["http://zotero.org/users/51902/items/9WBJJSMR"],"itemData":{"id":293,"type":"chapter","title":"Recent developments of sampling hard-to-survey populations","container-title":"Hard-to-survey Populations","publisher":"Cambridge University Press","page":"424-444","ISBN":"1-107-03135-4","editor":[{"family":"Tourangeau","given":"Roger"},{"family":"Edwards","given":"Brad"},{"family":"Johnson","given":"Timothy P."},{"family":"Wolter","given":"Kirk M."},{"family":"Bates","given":"Nancy"}],"author":[{"family":"Lee","given":"Sunghee"},{"family":"Wagner","given":"James"},{"family":"Valliant","given":"Richard"},{"family":"Heeringa","given":"Steve"}],"issued":{"date-parts":[["2014"]]}}}],"schema":"https://github.com/citation-style-language/schema/raw/master/csl-citation.json"} </w:instrText>
      </w:r>
      <w:r w:rsidR="00A8410D" w:rsidRPr="003C64BE">
        <w:rPr>
          <w:rFonts w:ascii="Arial" w:hAnsi="Arial" w:cs="Arial"/>
        </w:rPr>
        <w:fldChar w:fldCharType="separate"/>
      </w:r>
      <w:r w:rsidR="00A8410D" w:rsidRPr="003C64BE">
        <w:rPr>
          <w:rFonts w:ascii="Arial" w:hAnsi="Arial" w:cs="Arial"/>
        </w:rPr>
        <w:t>(Lee et al. 2014)</w:t>
      </w:r>
      <w:r w:rsidR="00A8410D" w:rsidRPr="003C64BE">
        <w:rPr>
          <w:rFonts w:ascii="Arial" w:hAnsi="Arial" w:cs="Arial"/>
        </w:rPr>
        <w:fldChar w:fldCharType="end"/>
      </w:r>
      <w:r w:rsidR="00305625" w:rsidRPr="003C64BE">
        <w:rPr>
          <w:rFonts w:ascii="Arial" w:hAnsi="Arial" w:cs="Arial"/>
        </w:rPr>
        <w:t>. These methods include location or venue</w:t>
      </w:r>
      <w:r w:rsidR="003843C8" w:rsidRPr="003C64BE">
        <w:rPr>
          <w:rFonts w:ascii="Arial" w:hAnsi="Arial" w:cs="Arial"/>
        </w:rPr>
        <w:t xml:space="preserve"> </w:t>
      </w:r>
      <w:r w:rsidR="00305625" w:rsidRPr="003C64BE">
        <w:rPr>
          <w:rFonts w:ascii="Arial" w:hAnsi="Arial" w:cs="Arial"/>
        </w:rPr>
        <w:t xml:space="preserve">based sampling strategies and sampling designs </w:t>
      </w:r>
      <w:r w:rsidR="00E6015F">
        <w:rPr>
          <w:rFonts w:ascii="Arial" w:hAnsi="Arial" w:cs="Arial"/>
        </w:rPr>
        <w:t>that</w:t>
      </w:r>
      <w:r w:rsidR="00305625" w:rsidRPr="003C64BE">
        <w:rPr>
          <w:rFonts w:ascii="Arial" w:hAnsi="Arial" w:cs="Arial"/>
        </w:rPr>
        <w:t xml:space="preserve"> </w:t>
      </w:r>
      <w:r w:rsidR="00E6015F">
        <w:rPr>
          <w:rFonts w:ascii="Arial" w:hAnsi="Arial" w:cs="Arial"/>
        </w:rPr>
        <w:t xml:space="preserve">recruit participants through </w:t>
      </w:r>
      <w:r w:rsidR="00124664">
        <w:rPr>
          <w:rFonts w:ascii="Arial" w:hAnsi="Arial" w:cs="Arial"/>
        </w:rPr>
        <w:t>social network</w:t>
      </w:r>
      <w:r w:rsidR="00663366" w:rsidRPr="003C64BE">
        <w:rPr>
          <w:rFonts w:ascii="Arial" w:hAnsi="Arial" w:cs="Arial"/>
        </w:rPr>
        <w:t xml:space="preserve"> ties among subpopulation members.</w:t>
      </w:r>
      <w:r w:rsidR="00A8410D" w:rsidRPr="003C64BE">
        <w:rPr>
          <w:rFonts w:ascii="Arial" w:hAnsi="Arial" w:cs="Arial"/>
        </w:rPr>
        <w:t xml:space="preserve"> </w:t>
      </w:r>
      <w:r w:rsidR="005E7A71" w:rsidRPr="003C64BE">
        <w:rPr>
          <w:rFonts w:ascii="Arial" w:hAnsi="Arial" w:cs="Arial"/>
        </w:rPr>
        <w:t>Such methods hold substantial promise for researchers interested in studying hidd</w:t>
      </w:r>
      <w:r w:rsidR="00373C62" w:rsidRPr="003C64BE">
        <w:rPr>
          <w:rFonts w:ascii="Arial" w:hAnsi="Arial" w:cs="Arial"/>
        </w:rPr>
        <w:t>en populations because, if the</w:t>
      </w:r>
      <w:r w:rsidR="00E6015F">
        <w:rPr>
          <w:rFonts w:ascii="Arial" w:hAnsi="Arial" w:cs="Arial"/>
        </w:rPr>
        <w:t>ir required</w:t>
      </w:r>
      <w:r w:rsidR="005E7A71" w:rsidRPr="003C64BE">
        <w:rPr>
          <w:rFonts w:ascii="Arial" w:hAnsi="Arial" w:cs="Arial"/>
        </w:rPr>
        <w:t xml:space="preserve"> assumptions </w:t>
      </w:r>
      <w:r w:rsidR="00E6015F">
        <w:rPr>
          <w:rFonts w:ascii="Arial" w:hAnsi="Arial" w:cs="Arial"/>
        </w:rPr>
        <w:t xml:space="preserve">for providing </w:t>
      </w:r>
      <w:r w:rsidR="00373C62" w:rsidRPr="003C64BE">
        <w:rPr>
          <w:rFonts w:ascii="Arial" w:hAnsi="Arial" w:cs="Arial"/>
        </w:rPr>
        <w:t xml:space="preserve">a probabilistic framework for inference </w:t>
      </w:r>
      <w:r w:rsidR="005E7A71" w:rsidRPr="003C64BE">
        <w:rPr>
          <w:rFonts w:ascii="Arial" w:hAnsi="Arial" w:cs="Arial"/>
        </w:rPr>
        <w:t xml:space="preserve">are met, </w:t>
      </w:r>
      <w:r w:rsidR="00373C62" w:rsidRPr="003C64BE">
        <w:rPr>
          <w:rFonts w:ascii="Arial" w:hAnsi="Arial" w:cs="Arial"/>
        </w:rPr>
        <w:t xml:space="preserve">samples </w:t>
      </w:r>
      <w:r w:rsidR="00E6015F">
        <w:rPr>
          <w:rFonts w:ascii="Arial" w:hAnsi="Arial" w:cs="Arial"/>
        </w:rPr>
        <w:t>collected</w:t>
      </w:r>
      <w:r w:rsidR="00373C62" w:rsidRPr="003C64BE">
        <w:rPr>
          <w:rFonts w:ascii="Arial" w:hAnsi="Arial" w:cs="Arial"/>
        </w:rPr>
        <w:t xml:space="preserve"> with them can be used as a basis </w:t>
      </w:r>
      <w:r w:rsidR="00A31EC1" w:rsidRPr="003C64BE">
        <w:rPr>
          <w:rFonts w:ascii="Arial" w:hAnsi="Arial" w:cs="Arial"/>
        </w:rPr>
        <w:t xml:space="preserve">to generalize </w:t>
      </w:r>
      <w:r w:rsidR="00A925E5" w:rsidRPr="003C64BE">
        <w:rPr>
          <w:rFonts w:ascii="Arial" w:hAnsi="Arial" w:cs="Arial"/>
        </w:rPr>
        <w:t xml:space="preserve">estimates of disease prevalence, risk behaviors, and health dynamics to the subpopulation of interest. On the basis of such results, researchers can </w:t>
      </w:r>
      <w:r w:rsidR="00426561" w:rsidRPr="003C64BE">
        <w:rPr>
          <w:rFonts w:ascii="Arial" w:hAnsi="Arial" w:cs="Arial"/>
        </w:rPr>
        <w:t>describe</w:t>
      </w:r>
      <w:r w:rsidR="00075E12" w:rsidRPr="003C64BE">
        <w:rPr>
          <w:rFonts w:ascii="Arial" w:hAnsi="Arial" w:cs="Arial"/>
        </w:rPr>
        <w:t>,</w:t>
      </w:r>
      <w:r w:rsidR="00426561" w:rsidRPr="003C64BE">
        <w:rPr>
          <w:rFonts w:ascii="Arial" w:hAnsi="Arial" w:cs="Arial"/>
        </w:rPr>
        <w:t xml:space="preserve"> improve the surveillance of</w:t>
      </w:r>
      <w:r w:rsidR="00075E12" w:rsidRPr="003C64BE">
        <w:rPr>
          <w:rFonts w:ascii="Arial" w:hAnsi="Arial" w:cs="Arial"/>
        </w:rPr>
        <w:t>, and develop interventions for</w:t>
      </w:r>
      <w:r w:rsidR="00426561" w:rsidRPr="003C64BE">
        <w:rPr>
          <w:rFonts w:ascii="Arial" w:hAnsi="Arial" w:cs="Arial"/>
        </w:rPr>
        <w:t xml:space="preserve"> hidden populations at elevated risk of HIV/AIDS and other infectious diseases.</w:t>
      </w:r>
    </w:p>
    <w:p w14:paraId="4D218568" w14:textId="14B87435" w:rsidR="00060015" w:rsidRPr="00124664" w:rsidRDefault="00A8410D" w:rsidP="001A7A1F">
      <w:pPr>
        <w:spacing w:after="0" w:line="240" w:lineRule="auto"/>
        <w:ind w:firstLine="90"/>
        <w:rPr>
          <w:rFonts w:ascii="Arial" w:hAnsi="Arial" w:cs="Arial"/>
        </w:rPr>
      </w:pPr>
      <w:r w:rsidRPr="003C64BE">
        <w:rPr>
          <w:rFonts w:ascii="Arial" w:hAnsi="Arial" w:cs="Arial"/>
        </w:rPr>
        <w:t xml:space="preserve">RDS </w:t>
      </w:r>
      <w:r w:rsidR="00A925E5" w:rsidRPr="003C64BE">
        <w:rPr>
          <w:rFonts w:ascii="Arial" w:hAnsi="Arial" w:cs="Arial"/>
        </w:rPr>
        <w:t>is a network</w:t>
      </w:r>
      <w:r w:rsidR="003843C8" w:rsidRPr="003C64BE">
        <w:rPr>
          <w:rFonts w:ascii="Arial" w:hAnsi="Arial" w:cs="Arial"/>
        </w:rPr>
        <w:t xml:space="preserve"> </w:t>
      </w:r>
      <w:r w:rsidR="00A925E5" w:rsidRPr="003C64BE">
        <w:rPr>
          <w:rFonts w:ascii="Arial" w:hAnsi="Arial" w:cs="Arial"/>
        </w:rPr>
        <w:t xml:space="preserve">based approach that </w:t>
      </w:r>
      <w:r w:rsidRPr="003C64BE">
        <w:rPr>
          <w:rFonts w:ascii="Arial" w:hAnsi="Arial" w:cs="Arial"/>
        </w:rPr>
        <w:t>is the most popular form of semi-probability sampling methods for surveying hidden populations</w:t>
      </w:r>
      <w:r w:rsidR="00D40113" w:rsidRPr="003C64BE">
        <w:rPr>
          <w:rFonts w:ascii="Arial" w:hAnsi="Arial" w:cs="Arial"/>
        </w:rPr>
        <w:t>, particularly for implementing biological or behavioral HIV/AIDS surveys</w:t>
      </w:r>
      <w:r w:rsidRPr="003C64BE">
        <w:rPr>
          <w:rFonts w:ascii="Arial" w:hAnsi="Arial" w:cs="Arial"/>
        </w:rPr>
        <w:t xml:space="preserve">. A recent search of </w:t>
      </w:r>
      <w:r w:rsidR="00592DC9">
        <w:rPr>
          <w:rFonts w:ascii="Arial" w:hAnsi="Arial" w:cs="Arial"/>
        </w:rPr>
        <w:t>the</w:t>
      </w:r>
      <w:r w:rsidRPr="003C64BE">
        <w:rPr>
          <w:rFonts w:ascii="Arial" w:hAnsi="Arial" w:cs="Arial"/>
        </w:rPr>
        <w:t xml:space="preserve"> </w:t>
      </w:r>
      <w:r w:rsidRPr="003C64BE">
        <w:rPr>
          <w:rFonts w:ascii="Arial" w:hAnsi="Arial" w:cs="Arial"/>
          <w:i/>
        </w:rPr>
        <w:t>Web of Science</w:t>
      </w:r>
      <w:r w:rsidRPr="003C64BE">
        <w:rPr>
          <w:rFonts w:ascii="Arial" w:hAnsi="Arial" w:cs="Arial"/>
        </w:rPr>
        <w:t xml:space="preserve"> database </w:t>
      </w:r>
      <w:r w:rsidR="0064063E">
        <w:rPr>
          <w:rFonts w:ascii="Arial" w:hAnsi="Arial" w:cs="Arial"/>
        </w:rPr>
        <w:t>identifies</w:t>
      </w:r>
      <w:r w:rsidRPr="003C64BE">
        <w:rPr>
          <w:rFonts w:ascii="Arial" w:hAnsi="Arial" w:cs="Arial"/>
        </w:rPr>
        <w:t xml:space="preserve"> 624 English language articles published </w:t>
      </w:r>
      <w:r w:rsidR="00B40578" w:rsidRPr="003C64BE">
        <w:rPr>
          <w:rFonts w:ascii="Arial" w:hAnsi="Arial" w:cs="Arial"/>
          <w:bCs/>
        </w:rPr>
        <w:t>with the phrase “respondent-driven sampling” appearing in the title, abstr</w:t>
      </w:r>
      <w:r w:rsidR="004F13EE">
        <w:rPr>
          <w:rFonts w:ascii="Arial" w:hAnsi="Arial" w:cs="Arial"/>
          <w:bCs/>
        </w:rPr>
        <w:t>act, or keywords of the article. B</w:t>
      </w:r>
      <w:r w:rsidR="00B40578" w:rsidRPr="003C64BE">
        <w:rPr>
          <w:rFonts w:ascii="Arial" w:hAnsi="Arial" w:cs="Arial"/>
          <w:bCs/>
        </w:rPr>
        <w:t xml:space="preserve">y contrast, </w:t>
      </w:r>
      <w:r w:rsidR="00B06AA4" w:rsidRPr="003C64BE">
        <w:rPr>
          <w:rFonts w:ascii="Arial" w:hAnsi="Arial" w:cs="Arial"/>
          <w:bCs/>
        </w:rPr>
        <w:t xml:space="preserve">searches with </w:t>
      </w:r>
      <w:r w:rsidR="00B40578" w:rsidRPr="003C64BE">
        <w:rPr>
          <w:rFonts w:ascii="Arial" w:hAnsi="Arial" w:cs="Arial"/>
          <w:bCs/>
        </w:rPr>
        <w:t>“venue</w:t>
      </w:r>
      <w:r w:rsidR="003843C8" w:rsidRPr="003C64BE">
        <w:rPr>
          <w:rFonts w:ascii="Arial" w:hAnsi="Arial" w:cs="Arial"/>
          <w:bCs/>
        </w:rPr>
        <w:t xml:space="preserve"> </w:t>
      </w:r>
      <w:r w:rsidR="00B40578" w:rsidRPr="003C64BE">
        <w:rPr>
          <w:rFonts w:ascii="Arial" w:hAnsi="Arial" w:cs="Arial"/>
          <w:bCs/>
        </w:rPr>
        <w:t>based sampling” and “time</w:t>
      </w:r>
      <w:r w:rsidR="003843C8" w:rsidRPr="003C64BE">
        <w:rPr>
          <w:rFonts w:ascii="Arial" w:hAnsi="Arial" w:cs="Arial"/>
          <w:bCs/>
        </w:rPr>
        <w:t xml:space="preserve"> </w:t>
      </w:r>
      <w:r w:rsidR="00B40578" w:rsidRPr="003C64BE">
        <w:rPr>
          <w:rFonts w:ascii="Arial" w:hAnsi="Arial" w:cs="Arial"/>
          <w:bCs/>
        </w:rPr>
        <w:t>location sampling”, two other common</w:t>
      </w:r>
      <w:r w:rsidR="004F13EE">
        <w:rPr>
          <w:rFonts w:ascii="Arial" w:hAnsi="Arial" w:cs="Arial"/>
          <w:bCs/>
        </w:rPr>
        <w:t xml:space="preserve"> </w:t>
      </w:r>
      <w:r w:rsidR="00B40578" w:rsidRPr="003C64BE">
        <w:rPr>
          <w:rFonts w:ascii="Arial" w:hAnsi="Arial" w:cs="Arial"/>
          <w:bCs/>
        </w:rPr>
        <w:t xml:space="preserve">semi-probability approaches, yield only 75 and 82 English language articles, respectively </w:t>
      </w:r>
      <w:r w:rsidR="00B40578" w:rsidRPr="003C64BE">
        <w:rPr>
          <w:rFonts w:ascii="Arial" w:hAnsi="Arial" w:cs="Arial"/>
          <w:bCs/>
        </w:rPr>
        <w:fldChar w:fldCharType="begin"/>
      </w:r>
      <w:r w:rsidR="004F13EE">
        <w:rPr>
          <w:rFonts w:ascii="Arial" w:hAnsi="Arial" w:cs="Arial"/>
          <w:bCs/>
        </w:rPr>
        <w:instrText xml:space="preserve"> ADDIN ZOTERO_ITEM CSL_CITATION {"citationID":"fFURWOFB","properties":{"formattedCitation":"(Thompson Reuters 2015)","plainCitation":"(Thompson Reuters 2015)"},"citationItems":[{"id":288,"uris":["http://zotero.org/users/51902/items/8EGSGBZN"],"uri":["http://zotero.org/users/51902/items/8EGSGBZN"],"itemData":{"id":288,"type":"book","title":"Web of Science","author":[{"literal":"Thompson Reuters"}],"issued":{"date-parts":[["2015",9,21]]}}}],"schema":"https://github.com/citation-style-language/schema/raw/master/csl-citation.json"} </w:instrText>
      </w:r>
      <w:r w:rsidR="00B40578" w:rsidRPr="003C64BE">
        <w:rPr>
          <w:rFonts w:ascii="Arial" w:hAnsi="Arial" w:cs="Arial"/>
          <w:bCs/>
        </w:rPr>
        <w:fldChar w:fldCharType="separate"/>
      </w:r>
      <w:r w:rsidR="00B40578" w:rsidRPr="003C64BE">
        <w:rPr>
          <w:rFonts w:ascii="Arial" w:hAnsi="Arial" w:cs="Arial"/>
        </w:rPr>
        <w:t>(Thompson Reuters 2015)</w:t>
      </w:r>
      <w:r w:rsidR="00B40578" w:rsidRPr="003C64BE">
        <w:rPr>
          <w:rFonts w:ascii="Arial" w:hAnsi="Arial" w:cs="Arial"/>
          <w:bCs/>
        </w:rPr>
        <w:fldChar w:fldCharType="end"/>
      </w:r>
      <w:r w:rsidR="00B40578" w:rsidRPr="003C64BE">
        <w:rPr>
          <w:rFonts w:ascii="Arial" w:hAnsi="Arial" w:cs="Arial"/>
          <w:bCs/>
        </w:rPr>
        <w:t xml:space="preserve">. </w:t>
      </w:r>
      <w:r w:rsidR="00060015" w:rsidRPr="003C64BE">
        <w:rPr>
          <w:rFonts w:ascii="Arial" w:hAnsi="Arial" w:cs="Arial"/>
        </w:rPr>
        <w:t xml:space="preserve">An older review of the literature looked at 123 </w:t>
      </w:r>
      <w:r w:rsidR="00592DC9">
        <w:rPr>
          <w:rFonts w:ascii="Arial" w:hAnsi="Arial" w:cs="Arial"/>
        </w:rPr>
        <w:t xml:space="preserve">non-U.S. </w:t>
      </w:r>
      <w:r w:rsidR="00060015" w:rsidRPr="003C64BE">
        <w:rPr>
          <w:rFonts w:ascii="Arial" w:hAnsi="Arial" w:cs="Arial"/>
        </w:rPr>
        <w:t xml:space="preserve">RDS samples and found that </w:t>
      </w:r>
      <w:r w:rsidR="00592DC9">
        <w:rPr>
          <w:rFonts w:ascii="Arial" w:hAnsi="Arial" w:cs="Arial"/>
        </w:rPr>
        <w:t>over</w:t>
      </w:r>
      <w:r w:rsidR="00060015" w:rsidRPr="003C64BE">
        <w:rPr>
          <w:rFonts w:ascii="Arial" w:hAnsi="Arial" w:cs="Arial"/>
        </w:rPr>
        <w:t xml:space="preserve"> 32,000 high-risk </w:t>
      </w:r>
      <w:r w:rsidR="00592DC9">
        <w:rPr>
          <w:rFonts w:ascii="Arial" w:hAnsi="Arial" w:cs="Arial"/>
        </w:rPr>
        <w:t xml:space="preserve">individuals had participated </w:t>
      </w:r>
      <w:r w:rsidR="00060015" w:rsidRPr="003C64BE">
        <w:rPr>
          <w:rFonts w:ascii="Arial" w:hAnsi="Arial" w:cs="Arial"/>
        </w:rPr>
        <w:fldChar w:fldCharType="begin"/>
      </w:r>
      <w:r w:rsidR="004F13EE">
        <w:rPr>
          <w:rFonts w:ascii="Arial" w:hAnsi="Arial" w:cs="Arial"/>
        </w:rPr>
        <w:instrText xml:space="preserve"> ADDIN ZOTERO_ITEM CSL_CITATION {"citationID":"lsn2scXq","properties":{"formattedCitation":"(Malekinejad et al. 2008)","plainCitation":"(Malekinejad et al. 2008)"},"citationItems":[{"id":110,"uris":["http://zotero.org/users/51902/items/M637KNGB"],"uri":["http://zotero.org/users/51902/items/M637KNGB"],"itemData":{"id":110,"type":"article-journal","title":"Using respondent-driven sampling methodology for HIV biological and behavioral surveillance in international settings: a systematic review","container-title":"AIDS and Behavior","page":"105-130","volume":"12","issue":"1","author":[{"family":"Malekinejad","given":"Mohsen"},{"family":"Johnston","given":"Lisa Grazina"},{"family":"Kendall","given":"Carl"},{"family":"Kerr","given":"Ligia Regina Franco Sansigolo"},{"family":"Rifkin","given":"Marina Raven"},{"family":"Rutherford","given":"George W."}],"issued":{"date-parts":[["2008"]]}}}],"schema":"https://github.com/citation-style-language/schema/raw/master/csl-citation.json"} </w:instrText>
      </w:r>
      <w:r w:rsidR="00060015" w:rsidRPr="003C64BE">
        <w:rPr>
          <w:rFonts w:ascii="Arial" w:hAnsi="Arial" w:cs="Arial"/>
        </w:rPr>
        <w:fldChar w:fldCharType="separate"/>
      </w:r>
      <w:r w:rsidR="00060015" w:rsidRPr="003C64BE">
        <w:rPr>
          <w:rFonts w:ascii="Arial" w:hAnsi="Arial" w:cs="Arial"/>
        </w:rPr>
        <w:t>(Malekinejad et al. 2008)</w:t>
      </w:r>
      <w:r w:rsidR="00060015" w:rsidRPr="003C64BE">
        <w:rPr>
          <w:rFonts w:ascii="Arial" w:hAnsi="Arial" w:cs="Arial"/>
        </w:rPr>
        <w:fldChar w:fldCharType="end"/>
      </w:r>
      <w:r w:rsidR="00060015" w:rsidRPr="003C64BE">
        <w:rPr>
          <w:rFonts w:ascii="Arial" w:hAnsi="Arial" w:cs="Arial"/>
        </w:rPr>
        <w:t xml:space="preserve">. </w:t>
      </w:r>
      <w:r w:rsidR="00032F55">
        <w:rPr>
          <w:rFonts w:ascii="Arial" w:hAnsi="Arial" w:cs="Arial"/>
        </w:rPr>
        <w:t xml:space="preserve">On the basis of </w:t>
      </w:r>
      <w:r w:rsidR="00060015" w:rsidRPr="003C64BE">
        <w:rPr>
          <w:rFonts w:ascii="Arial" w:hAnsi="Arial" w:cs="Arial"/>
        </w:rPr>
        <w:t>our review of the 624 published papers about RDS</w:t>
      </w:r>
      <w:r w:rsidR="00032F55">
        <w:rPr>
          <w:rFonts w:ascii="Arial" w:hAnsi="Arial" w:cs="Arial"/>
        </w:rPr>
        <w:t xml:space="preserve">, </w:t>
      </w:r>
      <w:r w:rsidR="00060015" w:rsidRPr="003C64BE">
        <w:rPr>
          <w:rFonts w:ascii="Arial" w:hAnsi="Arial" w:cs="Arial"/>
        </w:rPr>
        <w:t xml:space="preserve">517 </w:t>
      </w:r>
      <w:r w:rsidR="00032F55">
        <w:rPr>
          <w:rFonts w:ascii="Arial" w:hAnsi="Arial" w:cs="Arial"/>
        </w:rPr>
        <w:t xml:space="preserve">of which are </w:t>
      </w:r>
      <w:r w:rsidR="00060015" w:rsidRPr="003C64BE">
        <w:rPr>
          <w:rFonts w:ascii="Arial" w:hAnsi="Arial" w:cs="Arial"/>
        </w:rPr>
        <w:t>empirically focused (excluding reviews and purely methodological papers)</w:t>
      </w:r>
      <w:r w:rsidR="00032F55">
        <w:rPr>
          <w:rFonts w:ascii="Arial" w:hAnsi="Arial" w:cs="Arial"/>
        </w:rPr>
        <w:t>, we believe this number is now an order of magnitude larger</w:t>
      </w:r>
      <w:r w:rsidR="00E6015F">
        <w:rPr>
          <w:rFonts w:ascii="Arial" w:hAnsi="Arial" w:cs="Arial"/>
        </w:rPr>
        <w:t>. Other</w:t>
      </w:r>
      <w:r w:rsidR="004F13EE">
        <w:rPr>
          <w:rFonts w:ascii="Arial" w:hAnsi="Arial" w:cs="Arial"/>
        </w:rPr>
        <w:t xml:space="preserve"> recent </w:t>
      </w:r>
      <w:r w:rsidR="00E6015F">
        <w:rPr>
          <w:rFonts w:ascii="Arial" w:hAnsi="Arial" w:cs="Arial"/>
        </w:rPr>
        <w:t xml:space="preserve">work shows </w:t>
      </w:r>
      <w:r w:rsidR="00060015" w:rsidRPr="003C64BE">
        <w:rPr>
          <w:rFonts w:ascii="Arial" w:hAnsi="Arial" w:cs="Arial"/>
        </w:rPr>
        <w:t xml:space="preserve">that RDS studies have now been conducted in 69 countries </w:t>
      </w:r>
      <w:r w:rsidR="00060015" w:rsidRPr="003C64BE">
        <w:rPr>
          <w:rFonts w:ascii="Arial" w:hAnsi="Arial" w:cs="Arial"/>
        </w:rPr>
        <w:fldChar w:fldCharType="begin"/>
      </w:r>
      <w:r w:rsidR="004F13EE">
        <w:rPr>
          <w:rFonts w:ascii="Arial" w:hAnsi="Arial" w:cs="Arial"/>
        </w:rPr>
        <w:instrText xml:space="preserve"> ADDIN ZOTERO_ITEM CSL_CITATION {"citationID":"hqguZdQb","properties":{"formattedCitation":"(White et al. 2015)","plainCitation":"(White et al. 2015)"},"citationItems":[{"id":945,"uris":["http://zotero.org/users/51902/items/KT598HDW"],"uri":["http://zotero.org/users/51902/items/KT598HDW"],"itemData":{"id":945,"type":"article-journal","title":"Strengthening the Reporting of Observational Studies in Epidemiology for respondent-driven sampling studies: “STROBE-RDS” statement","container-title":"Journal of Clinical Epidemiology","source":"CrossRef","URL":"http://linkinghub.elsevier.com/retrieve/pii/S0895435615001717","DOI":"10.1016/j.jclinepi.2015.04.002","ISSN":"08954356","shortTitle":"Strengthening the Reporting of Observational Studies in Epidemiology for respondent-driven sampling studies","language":"en","author":[{"family":"White","given":"Richard G."},{"family":"Hakim","given":"Avi J."},{"family":"Salganik","given":"Matthew J."},{"family":"Spiller","given":"Michael W."},{"family":"Johnston","given":"Lisa G."},{"family":"Kerr","given":"Ligia"},{"family":"Kendall","given":"Carl"},{"family":"Drake","given":"Amy"},{"family":"Wilson","given":"David"},{"family":"Orroth","given":"Kate"},{"family":"Egger","given":"Matthias"},{"family":"Hladik","given":"Wolfgang"}],"issued":{"date-parts":[["2015",5]]},"accessed":{"date-parts":[["2015",9,22]]}}}],"schema":"https://github.com/citation-style-language/schema/raw/master/csl-citation.json"} </w:instrText>
      </w:r>
      <w:r w:rsidR="00060015" w:rsidRPr="003C64BE">
        <w:rPr>
          <w:rFonts w:ascii="Arial" w:hAnsi="Arial" w:cs="Arial"/>
        </w:rPr>
        <w:fldChar w:fldCharType="separate"/>
      </w:r>
      <w:r w:rsidR="00060015" w:rsidRPr="003C64BE">
        <w:rPr>
          <w:rFonts w:ascii="Arial" w:hAnsi="Arial" w:cs="Arial"/>
        </w:rPr>
        <w:t>(White et al. 2015)</w:t>
      </w:r>
      <w:r w:rsidR="00060015" w:rsidRPr="003C64BE">
        <w:rPr>
          <w:rFonts w:ascii="Arial" w:hAnsi="Arial" w:cs="Arial"/>
        </w:rPr>
        <w:fldChar w:fldCharType="end"/>
      </w:r>
      <w:r w:rsidR="00E6015F">
        <w:rPr>
          <w:rFonts w:ascii="Arial" w:hAnsi="Arial" w:cs="Arial"/>
        </w:rPr>
        <w:t xml:space="preserve">, supported </w:t>
      </w:r>
      <w:r w:rsidR="00592DC9">
        <w:rPr>
          <w:rFonts w:ascii="Arial" w:hAnsi="Arial" w:cs="Arial"/>
        </w:rPr>
        <w:t xml:space="preserve">by </w:t>
      </w:r>
      <w:r w:rsidR="00592DC9" w:rsidRPr="003C64BE">
        <w:rPr>
          <w:rFonts w:ascii="Arial" w:hAnsi="Arial" w:cs="Arial"/>
        </w:rPr>
        <w:t>more than $166 million in grants and contracts</w:t>
      </w:r>
      <w:r w:rsidR="00592DC9">
        <w:rPr>
          <w:rFonts w:ascii="Arial" w:hAnsi="Arial" w:cs="Arial"/>
        </w:rPr>
        <w:t xml:space="preserve"> from</w:t>
      </w:r>
      <w:r w:rsidR="00E6015F">
        <w:rPr>
          <w:rFonts w:ascii="Arial" w:hAnsi="Arial" w:cs="Arial"/>
        </w:rPr>
        <w:t xml:space="preserve"> </w:t>
      </w:r>
      <w:r w:rsidR="00060015" w:rsidRPr="003C64BE">
        <w:rPr>
          <w:rFonts w:ascii="Arial" w:hAnsi="Arial" w:cs="Arial"/>
        </w:rPr>
        <w:t>13 NIH institutes and centers</w:t>
      </w:r>
      <w:r w:rsidR="00592DC9">
        <w:rPr>
          <w:rFonts w:ascii="Arial" w:hAnsi="Arial" w:cs="Arial"/>
        </w:rPr>
        <w:t xml:space="preserve"> as can be seen by querying the NIH’s RePORTER database </w:t>
      </w:r>
      <w:r w:rsidR="00060015" w:rsidRPr="003C64BE">
        <w:rPr>
          <w:rFonts w:ascii="Arial" w:hAnsi="Arial" w:cs="Arial"/>
        </w:rPr>
        <w:fldChar w:fldCharType="begin"/>
      </w:r>
      <w:r w:rsidR="004F13EE">
        <w:rPr>
          <w:rFonts w:ascii="Arial" w:hAnsi="Arial" w:cs="Arial"/>
        </w:rPr>
        <w:instrText xml:space="preserve"> ADDIN ZOTERO_ITEM CSL_CITATION {"citationID":"wZZNTgdn","properties":{"formattedCitation":"(NIH 2015)","plainCitation":"(NIH 2015)"},"citationItems":[{"id":944,"uris":["http://zotero.org/users/51902/items/GGKZCX7D"],"uri":["http://zotero.org/users/51902/items/GGKZCX7D"],"itemData":{"id":944,"type":"post-weblog","title":"Search Query: \"respondent driven sampling\" OR \"respondent driven sample\" OR \"respondent-driven sampling\" OR \"respondent-driven sample\"","container-title":"RePORTER Database","URL":"http://tinyurl.com/m76bze2","author":[{"literal":"NIH"}],"accessed":{"date-parts":[["2015",9,21]]}}}],"schema":"https://github.com/citation-style-language/schema/raw/master/csl-citation.json"} </w:instrText>
      </w:r>
      <w:r w:rsidR="00060015" w:rsidRPr="003C64BE">
        <w:rPr>
          <w:rFonts w:ascii="Arial" w:hAnsi="Arial" w:cs="Arial"/>
        </w:rPr>
        <w:fldChar w:fldCharType="separate"/>
      </w:r>
      <w:r w:rsidR="004F13EE" w:rsidRPr="004F13EE">
        <w:rPr>
          <w:rFonts w:ascii="Arial" w:hAnsi="Arial" w:cs="Arial"/>
        </w:rPr>
        <w:t>(NIH 2015)</w:t>
      </w:r>
      <w:r w:rsidR="00060015" w:rsidRPr="003C64BE">
        <w:rPr>
          <w:rFonts w:ascii="Arial" w:hAnsi="Arial" w:cs="Arial"/>
        </w:rPr>
        <w:fldChar w:fldCharType="end"/>
      </w:r>
      <w:r w:rsidR="00060015" w:rsidRPr="003C64BE">
        <w:rPr>
          <w:rFonts w:ascii="Arial" w:hAnsi="Arial" w:cs="Arial"/>
        </w:rPr>
        <w:t>.</w:t>
      </w:r>
    </w:p>
    <w:p w14:paraId="7B03873D" w14:textId="43BEEF70" w:rsidR="00F507A2" w:rsidRPr="003C64BE" w:rsidRDefault="00352C48" w:rsidP="001A7A1F">
      <w:pPr>
        <w:spacing w:after="0" w:line="240" w:lineRule="auto"/>
        <w:ind w:firstLine="90"/>
        <w:rPr>
          <w:rFonts w:ascii="Arial" w:hAnsi="Arial" w:cs="Arial"/>
          <w:bCs/>
        </w:rPr>
      </w:pPr>
      <w:r w:rsidRPr="003C64BE">
        <w:rPr>
          <w:rFonts w:ascii="Arial" w:hAnsi="Arial" w:cs="Arial"/>
          <w:bCs/>
        </w:rPr>
        <w:t xml:space="preserve">RDS </w:t>
      </w:r>
      <w:r w:rsidR="0064063E">
        <w:rPr>
          <w:rFonts w:ascii="Arial" w:hAnsi="Arial" w:cs="Arial"/>
          <w:bCs/>
        </w:rPr>
        <w:t>refers to</w:t>
      </w:r>
      <w:r w:rsidRPr="003C64BE">
        <w:rPr>
          <w:rFonts w:ascii="Arial" w:hAnsi="Arial" w:cs="Arial"/>
          <w:bCs/>
        </w:rPr>
        <w:t xml:space="preserve"> a suite of methodologies </w:t>
      </w:r>
      <w:r w:rsidR="00366487" w:rsidRPr="003C64BE">
        <w:rPr>
          <w:rFonts w:ascii="Arial" w:hAnsi="Arial" w:cs="Arial"/>
          <w:bCs/>
        </w:rPr>
        <w:t>focused on two problems</w:t>
      </w:r>
      <w:r w:rsidR="002B75DD" w:rsidRPr="003C64BE">
        <w:rPr>
          <w:rFonts w:ascii="Arial" w:hAnsi="Arial" w:cs="Arial"/>
          <w:bCs/>
        </w:rPr>
        <w:t>,</w:t>
      </w:r>
      <w:r w:rsidR="00366487" w:rsidRPr="003C64BE">
        <w:rPr>
          <w:rFonts w:ascii="Arial" w:hAnsi="Arial" w:cs="Arial"/>
          <w:bCs/>
        </w:rPr>
        <w:t xml:space="preserve"> data collection and statistical estimation</w:t>
      </w:r>
      <w:r w:rsidR="002C2850" w:rsidRPr="003C64BE">
        <w:rPr>
          <w:rFonts w:ascii="Arial" w:hAnsi="Arial" w:cs="Arial"/>
          <w:bCs/>
        </w:rPr>
        <w:t xml:space="preserve"> </w:t>
      </w:r>
      <w:r w:rsidR="002C2850" w:rsidRPr="003C64BE">
        <w:rPr>
          <w:rFonts w:ascii="Arial" w:hAnsi="Arial" w:cs="Arial"/>
          <w:bCs/>
        </w:rPr>
        <w:fldChar w:fldCharType="begin"/>
      </w:r>
      <w:r w:rsidR="004F13EE">
        <w:rPr>
          <w:rFonts w:ascii="Arial" w:hAnsi="Arial" w:cs="Arial"/>
          <w:bCs/>
        </w:rPr>
        <w:instrText xml:space="preserve"> ADDIN ZOTERO_ITEM CSL_CITATION {"citationID":"J8YWcu6m","properties":{"formattedCitation":"(White et al. 2012)","plainCitation":"(White et al. 2012)"},"citationItems":[{"id":160,"uris":["http://zotero.org/users/51902/items/U47I4QAJ"],"uri":["http://zotero.org/users/51902/items/U47I4QAJ"],"itemData":{"id":160,"type":"article-journal","title":"Respondent driven sampling—where we are and where should we be going?","container-title":"Sexually transmitted infections","page":"397-399","volume":"88","issue":"6","author":[{"family":"White","given":"Richard G."},{"family":"Lansky","given":"Amy"},{"family":"Goel","given":"Sharad"},{"family":"Wilson","given":"David"},{"family":"Hladik","given":"Wolfgang"},{"family":"Hakim","given":"Avi"},{"family":"Frost","given":"Simon DW"}],"issued":{"date-parts":[["2012"]]}}}],"schema":"https://github.com/citation-style-language/schema/raw/master/csl-citation.json"} </w:instrText>
      </w:r>
      <w:r w:rsidR="002C2850" w:rsidRPr="003C64BE">
        <w:rPr>
          <w:rFonts w:ascii="Arial" w:hAnsi="Arial" w:cs="Arial"/>
          <w:bCs/>
        </w:rPr>
        <w:fldChar w:fldCharType="separate"/>
      </w:r>
      <w:r w:rsidR="002C2850" w:rsidRPr="003C64BE">
        <w:rPr>
          <w:rFonts w:ascii="Arial" w:hAnsi="Arial" w:cs="Arial"/>
        </w:rPr>
        <w:t>(White et al. 2012)</w:t>
      </w:r>
      <w:r w:rsidR="002C2850" w:rsidRPr="003C64BE">
        <w:rPr>
          <w:rFonts w:ascii="Arial" w:hAnsi="Arial" w:cs="Arial"/>
          <w:bCs/>
        </w:rPr>
        <w:fldChar w:fldCharType="end"/>
      </w:r>
      <w:r w:rsidR="0064063E">
        <w:rPr>
          <w:rFonts w:ascii="Arial" w:hAnsi="Arial" w:cs="Arial"/>
          <w:bCs/>
        </w:rPr>
        <w:t>. T</w:t>
      </w:r>
      <w:r w:rsidR="002B75DD" w:rsidRPr="003C64BE">
        <w:rPr>
          <w:rFonts w:ascii="Arial" w:hAnsi="Arial" w:cs="Arial"/>
          <w:bCs/>
        </w:rPr>
        <w:t xml:space="preserve">he critical assumption </w:t>
      </w:r>
      <w:r w:rsidR="0064063E">
        <w:rPr>
          <w:rFonts w:ascii="Arial" w:hAnsi="Arial" w:cs="Arial"/>
          <w:bCs/>
        </w:rPr>
        <w:t xml:space="preserve">underlying the logic of the method </w:t>
      </w:r>
      <w:r w:rsidR="002B75DD" w:rsidRPr="003C64BE">
        <w:rPr>
          <w:rFonts w:ascii="Arial" w:hAnsi="Arial" w:cs="Arial"/>
          <w:bCs/>
        </w:rPr>
        <w:t>is that members of the targeted s</w:t>
      </w:r>
      <w:r w:rsidR="000F7DB2">
        <w:rPr>
          <w:rFonts w:ascii="Arial" w:hAnsi="Arial" w:cs="Arial"/>
          <w:bCs/>
        </w:rPr>
        <w:t xml:space="preserve">ubpopulation are likely to know and </w:t>
      </w:r>
      <w:r w:rsidR="002B75DD" w:rsidRPr="003C64BE">
        <w:rPr>
          <w:rFonts w:ascii="Arial" w:hAnsi="Arial" w:cs="Arial"/>
          <w:bCs/>
        </w:rPr>
        <w:t xml:space="preserve">be able to identify </w:t>
      </w:r>
      <w:r w:rsidR="00060015" w:rsidRPr="003C64BE">
        <w:rPr>
          <w:rFonts w:ascii="Arial" w:hAnsi="Arial" w:cs="Arial"/>
          <w:bCs/>
        </w:rPr>
        <w:t xml:space="preserve">and recruit </w:t>
      </w:r>
      <w:r w:rsidR="002B75DD" w:rsidRPr="003C64BE">
        <w:rPr>
          <w:rFonts w:ascii="Arial" w:hAnsi="Arial" w:cs="Arial"/>
          <w:bCs/>
        </w:rPr>
        <w:t xml:space="preserve">other </w:t>
      </w:r>
      <w:r w:rsidR="000F7DB2">
        <w:rPr>
          <w:rFonts w:ascii="Arial" w:hAnsi="Arial" w:cs="Arial"/>
          <w:bCs/>
        </w:rPr>
        <w:t xml:space="preserve">subpopulation </w:t>
      </w:r>
      <w:r w:rsidR="002B75DD" w:rsidRPr="003C64BE">
        <w:rPr>
          <w:rFonts w:ascii="Arial" w:hAnsi="Arial" w:cs="Arial"/>
          <w:bCs/>
        </w:rPr>
        <w:t xml:space="preserve">members. If </w:t>
      </w:r>
      <w:r w:rsidR="0064063E">
        <w:rPr>
          <w:rFonts w:ascii="Arial" w:hAnsi="Arial" w:cs="Arial"/>
          <w:bCs/>
        </w:rPr>
        <w:t xml:space="preserve">this assumption is </w:t>
      </w:r>
      <w:r w:rsidR="002B75DD" w:rsidRPr="003C64BE">
        <w:rPr>
          <w:rFonts w:ascii="Arial" w:hAnsi="Arial" w:cs="Arial"/>
          <w:bCs/>
        </w:rPr>
        <w:t xml:space="preserve">met and the subpopulation is connected through chains of social ties, then an RDS sample can follow </w:t>
      </w:r>
      <w:r w:rsidR="00060015" w:rsidRPr="003C64BE">
        <w:rPr>
          <w:rFonts w:ascii="Arial" w:hAnsi="Arial" w:cs="Arial"/>
          <w:bCs/>
        </w:rPr>
        <w:t xml:space="preserve">social network </w:t>
      </w:r>
      <w:r w:rsidR="002B75DD" w:rsidRPr="003C64BE">
        <w:rPr>
          <w:rFonts w:ascii="Arial" w:hAnsi="Arial" w:cs="Arial"/>
          <w:bCs/>
        </w:rPr>
        <w:t xml:space="preserve">links among </w:t>
      </w:r>
      <w:r w:rsidR="000F7DB2">
        <w:rPr>
          <w:rFonts w:ascii="Arial" w:hAnsi="Arial" w:cs="Arial"/>
          <w:bCs/>
        </w:rPr>
        <w:t>sub</w:t>
      </w:r>
      <w:r w:rsidR="002B75DD" w:rsidRPr="003C64BE">
        <w:rPr>
          <w:rFonts w:ascii="Arial" w:hAnsi="Arial" w:cs="Arial"/>
          <w:bCs/>
        </w:rPr>
        <w:t xml:space="preserve">population members to </w:t>
      </w:r>
      <w:r w:rsidR="00075E12" w:rsidRPr="003C64BE">
        <w:rPr>
          <w:rFonts w:ascii="Arial" w:hAnsi="Arial" w:cs="Arial"/>
          <w:bCs/>
        </w:rPr>
        <w:t xml:space="preserve">draw </w:t>
      </w:r>
      <w:r w:rsidR="002B75DD" w:rsidRPr="003C64BE">
        <w:rPr>
          <w:rFonts w:ascii="Arial" w:hAnsi="Arial" w:cs="Arial"/>
          <w:bCs/>
        </w:rPr>
        <w:t>a sample.</w:t>
      </w:r>
      <w:r w:rsidR="00060015" w:rsidRPr="003C64BE">
        <w:rPr>
          <w:rFonts w:ascii="Arial" w:hAnsi="Arial" w:cs="Arial"/>
          <w:bCs/>
        </w:rPr>
        <w:t xml:space="preserve"> </w:t>
      </w:r>
      <w:r w:rsidR="0064063E">
        <w:rPr>
          <w:rFonts w:ascii="Arial" w:hAnsi="Arial" w:cs="Arial"/>
          <w:bCs/>
        </w:rPr>
        <w:t>Additional</w:t>
      </w:r>
      <w:r w:rsidR="00060015" w:rsidRPr="003C64BE">
        <w:rPr>
          <w:rFonts w:ascii="Arial" w:hAnsi="Arial" w:cs="Arial"/>
          <w:bCs/>
        </w:rPr>
        <w:t xml:space="preserve"> assumptions are needed to make generalizable </w:t>
      </w:r>
      <w:r w:rsidR="004F13EE">
        <w:rPr>
          <w:rFonts w:ascii="Arial" w:hAnsi="Arial" w:cs="Arial"/>
          <w:bCs/>
        </w:rPr>
        <w:t xml:space="preserve">univariate </w:t>
      </w:r>
      <w:r w:rsidR="00060015" w:rsidRPr="003C64BE">
        <w:rPr>
          <w:rFonts w:ascii="Arial" w:hAnsi="Arial" w:cs="Arial"/>
          <w:bCs/>
        </w:rPr>
        <w:t xml:space="preserve">inferences </w:t>
      </w:r>
      <w:r w:rsidR="004F13EE">
        <w:rPr>
          <w:rFonts w:ascii="Arial" w:hAnsi="Arial" w:cs="Arial"/>
          <w:bCs/>
        </w:rPr>
        <w:t xml:space="preserve">from the </w:t>
      </w:r>
      <w:r w:rsidR="00060015" w:rsidRPr="003C64BE">
        <w:rPr>
          <w:rFonts w:ascii="Arial" w:hAnsi="Arial" w:cs="Arial"/>
          <w:bCs/>
        </w:rPr>
        <w:t>sample, however</w:t>
      </w:r>
      <w:r w:rsidR="000F7DB2">
        <w:rPr>
          <w:rFonts w:ascii="Arial" w:hAnsi="Arial" w:cs="Arial"/>
          <w:bCs/>
        </w:rPr>
        <w:t xml:space="preserve"> </w:t>
      </w:r>
      <w:r w:rsidR="000F7DB2">
        <w:rPr>
          <w:rFonts w:ascii="Arial" w:hAnsi="Arial" w:cs="Arial"/>
          <w:bCs/>
        </w:rPr>
        <w:fldChar w:fldCharType="begin"/>
      </w:r>
      <w:r w:rsidR="004F13EE">
        <w:rPr>
          <w:rFonts w:ascii="Arial" w:hAnsi="Arial" w:cs="Arial"/>
          <w:bCs/>
        </w:rPr>
        <w:instrText xml:space="preserve"> ADDIN ZOTERO_ITEM CSL_CITATION {"citationID":"DeCT6q3S","properties":{"formattedCitation":"(Volz and Heckathorn 2008)","plainCitation":"(Volz and Heckathorn 2008)"},"citationItems":[{"id":144,"uris":["http://zotero.org/users/51902/items/RV6DM9M8"],"uri":["http://zotero.org/users/51902/items/RV6DM9M8"],"itemData":{"id":144,"type":"article-journal","title":"Probability based estimation theory for respondent driven sampling","container-title":"Journal of Official Statistics","page":"79","volume":"24","issue":"1","author":[{"family":"Volz","given":"Erik"},{"family":"Heckathorn","given":"Douglas D."}],"issued":{"date-parts":[["2008"]]}}}],"schema":"https://github.com/citation-style-language/schema/raw/master/csl-citation.json"} </w:instrText>
      </w:r>
      <w:r w:rsidR="000F7DB2">
        <w:rPr>
          <w:rFonts w:ascii="Arial" w:hAnsi="Arial" w:cs="Arial"/>
          <w:bCs/>
        </w:rPr>
        <w:fldChar w:fldCharType="separate"/>
      </w:r>
      <w:r w:rsidR="000F7DB2" w:rsidRPr="000F7DB2">
        <w:rPr>
          <w:rFonts w:ascii="Arial" w:hAnsi="Arial" w:cs="Arial"/>
        </w:rPr>
        <w:t>(Volz and Heckathorn 2008)</w:t>
      </w:r>
      <w:r w:rsidR="000F7DB2">
        <w:rPr>
          <w:rFonts w:ascii="Arial" w:hAnsi="Arial" w:cs="Arial"/>
          <w:bCs/>
        </w:rPr>
        <w:fldChar w:fldCharType="end"/>
      </w:r>
      <w:r w:rsidR="00060015" w:rsidRPr="003C64BE">
        <w:rPr>
          <w:rFonts w:ascii="Arial" w:hAnsi="Arial" w:cs="Arial"/>
          <w:bCs/>
        </w:rPr>
        <w:t>.</w:t>
      </w:r>
    </w:p>
    <w:p w14:paraId="47120A0D" w14:textId="7D0AF9DE" w:rsidR="00352C48" w:rsidRPr="003C64BE" w:rsidRDefault="00366487" w:rsidP="001A7A1F">
      <w:pPr>
        <w:spacing w:after="0" w:line="240" w:lineRule="auto"/>
        <w:ind w:firstLine="90"/>
        <w:rPr>
          <w:rFonts w:ascii="Arial" w:hAnsi="Arial" w:cs="Arial"/>
          <w:bCs/>
        </w:rPr>
      </w:pPr>
      <w:r w:rsidRPr="003C64BE">
        <w:rPr>
          <w:rFonts w:ascii="Arial" w:hAnsi="Arial" w:cs="Arial"/>
          <w:bCs/>
        </w:rPr>
        <w:t xml:space="preserve">For data collection, </w:t>
      </w:r>
      <w:r w:rsidR="001F1C62" w:rsidRPr="003C64BE">
        <w:rPr>
          <w:rFonts w:ascii="Arial" w:hAnsi="Arial" w:cs="Arial"/>
          <w:bCs/>
        </w:rPr>
        <w:t xml:space="preserve">the RDS protocol recommends initiating the sample </w:t>
      </w:r>
      <w:r w:rsidRPr="003C64BE">
        <w:rPr>
          <w:rFonts w:ascii="Arial" w:hAnsi="Arial" w:cs="Arial"/>
          <w:bCs/>
        </w:rPr>
        <w:t xml:space="preserve">by identifying, often through convenience sampling, </w:t>
      </w:r>
      <w:r w:rsidR="004934DA" w:rsidRPr="003C64BE">
        <w:rPr>
          <w:rFonts w:ascii="Arial" w:hAnsi="Arial" w:cs="Arial"/>
          <w:bCs/>
        </w:rPr>
        <w:t>eight to ten</w:t>
      </w:r>
      <w:r w:rsidRPr="003C64BE">
        <w:rPr>
          <w:rFonts w:ascii="Arial" w:hAnsi="Arial" w:cs="Arial"/>
          <w:bCs/>
        </w:rPr>
        <w:t xml:space="preserve"> members of the targeted hidden population who are willing to participate in the survey</w:t>
      </w:r>
      <w:r w:rsidR="001F1C62" w:rsidRPr="003C64BE">
        <w:rPr>
          <w:rFonts w:ascii="Arial" w:hAnsi="Arial" w:cs="Arial"/>
          <w:bCs/>
        </w:rPr>
        <w:t xml:space="preserve">, have large personal networks </w:t>
      </w:r>
      <w:r w:rsidR="003F7E7E">
        <w:rPr>
          <w:rFonts w:ascii="Arial" w:hAnsi="Arial" w:cs="Arial"/>
          <w:bCs/>
        </w:rPr>
        <w:t>with</w:t>
      </w:r>
      <w:r w:rsidR="001F1C62" w:rsidRPr="003C64BE">
        <w:rPr>
          <w:rFonts w:ascii="Arial" w:hAnsi="Arial" w:cs="Arial"/>
          <w:bCs/>
        </w:rPr>
        <w:t xml:space="preserve"> other members of the target population, and who are diverse with respect to focal attributes relevant to the population of interest, such as number of years injecting drugs </w:t>
      </w:r>
      <w:r w:rsidR="001F1C62" w:rsidRPr="003C64BE">
        <w:rPr>
          <w:rFonts w:ascii="Arial" w:hAnsi="Arial" w:cs="Arial"/>
          <w:bCs/>
        </w:rPr>
        <w:fldChar w:fldCharType="begin"/>
      </w:r>
      <w:r w:rsidR="00844BAF">
        <w:rPr>
          <w:rFonts w:ascii="Arial" w:hAnsi="Arial" w:cs="Arial"/>
          <w:bCs/>
        </w:rPr>
        <w:instrText xml:space="preserve"> ADDIN ZOTERO_ITEM CSL_CITATION {"citationID":"olX7iRDC","properties":{"formattedCitation":"{\\rtf (WHO 2013, 71\\uc0\\u8211{}82)}","plainCitation":"(WHO 2013, 71–82)"},"citationItems":[{"id":972,"uris":["http://zotero.org/users/51902/items/FSWF462T"],"uri":["http://zotero.org/users/51902/items/FSWF462T"],"itemData":{"id":972,"type":"book","title":"Introduction to HIV/AIDS and sexually transmitted infection surveillance: Module 4: Introduction to Respondent Driven Sampling.","publisher":"World Health Organization","publisher-place":"Geneva, Switzerland","source":"apps.who.int","event-place":"Geneva, Switzerland","abstract":"Surveillance is the systematic, regular collection of information on the occurrence, distribution and trends of a specific infection, disease or other health-related event. HIV surveillance is designed to collect and integrate data reported from a variety of sources, including behavioural surveillance, case reporting, seroprevalence surveillance, and sexually transmitted infections surveillance. The goals of second generation HIV surveillance are to help countries better understand the HIV epidemic trends over time, to better understand the behaviours driving the epidemic, to focus on subpopulations at highest risk for infection and to better use surveillance data for planning the response to the epidemic. HIV surveillance in the Eastern Mediterranean Region needs to be strengthened in order to fill the gaps in our understanding of the dynamics of the epidemic and to be in a better situation to plan appropriately for an effective response. This training course is part of a series of 4 training modules and has been adapted to the regional context from a module originally developed by the Centers for Disease Control and Prevention, USA. It describes how to plan and implement a respondent-driven sampling (RDS) survey. The course is intended for university and ministry of health staff, public and private public health researchers, and surveillance officers, who will be involved in the planning, organizing, monitoring or implementing of biological and/or behavioural surveillance surveys on HIV/AIDS and associated risk factors in key populations at higher risk of HIV exposure. Countries are free to further adapt these modules or to translate them into local use","URL":"http://www.who.int/iris/handle/10665/116864","language":"en","author":[{"literal":"WHO"}],"issued":{"date-parts":[["2013"]]},"accessed":{"date-parts":[["2015",9,28]]}},"locator":"71-82","label":"page"}],"schema":"https://github.com/citation-style-language/schema/raw/master/csl-citation.json"} </w:instrText>
      </w:r>
      <w:r w:rsidR="001F1C62" w:rsidRPr="003C64BE">
        <w:rPr>
          <w:rFonts w:ascii="Arial" w:hAnsi="Arial" w:cs="Arial"/>
          <w:bCs/>
        </w:rPr>
        <w:fldChar w:fldCharType="separate"/>
      </w:r>
      <w:r w:rsidR="00844BAF" w:rsidRPr="00844BAF">
        <w:rPr>
          <w:rFonts w:ascii="Arial" w:hAnsi="Arial" w:cs="Arial"/>
          <w:szCs w:val="24"/>
        </w:rPr>
        <w:t>(WHO 2013, 71–82)</w:t>
      </w:r>
      <w:r w:rsidR="001F1C62" w:rsidRPr="003C64BE">
        <w:rPr>
          <w:rFonts w:ascii="Arial" w:hAnsi="Arial" w:cs="Arial"/>
          <w:bCs/>
        </w:rPr>
        <w:fldChar w:fldCharType="end"/>
      </w:r>
      <w:r w:rsidRPr="003C64BE">
        <w:rPr>
          <w:rFonts w:ascii="Arial" w:hAnsi="Arial" w:cs="Arial"/>
          <w:bCs/>
        </w:rPr>
        <w:t xml:space="preserve">. After these “seed” members respond to the survey, researchers ask them to recruit other subpopulation members by distributing a fixed number of uniquely coded coupons that </w:t>
      </w:r>
      <w:r w:rsidR="00324B23">
        <w:rPr>
          <w:rFonts w:ascii="Arial" w:hAnsi="Arial" w:cs="Arial"/>
          <w:bCs/>
        </w:rPr>
        <w:t xml:space="preserve">previously </w:t>
      </w:r>
      <w:r w:rsidR="003F7E7E">
        <w:rPr>
          <w:rFonts w:ascii="Arial" w:hAnsi="Arial" w:cs="Arial"/>
          <w:bCs/>
        </w:rPr>
        <w:t xml:space="preserve">unsampled </w:t>
      </w:r>
      <w:r w:rsidRPr="003C64BE">
        <w:rPr>
          <w:rFonts w:ascii="Arial" w:hAnsi="Arial" w:cs="Arial"/>
          <w:bCs/>
        </w:rPr>
        <w:t xml:space="preserve">peers of the initial respondents can redeem for monetary incentives if </w:t>
      </w:r>
      <w:r w:rsidR="003F7E7E">
        <w:rPr>
          <w:rFonts w:ascii="Arial" w:hAnsi="Arial" w:cs="Arial"/>
          <w:bCs/>
        </w:rPr>
        <w:t xml:space="preserve">they </w:t>
      </w:r>
      <w:r w:rsidRPr="003C64BE">
        <w:rPr>
          <w:rFonts w:ascii="Arial" w:hAnsi="Arial" w:cs="Arial"/>
          <w:bCs/>
        </w:rPr>
        <w:t xml:space="preserve">report to the study site, participate in the survey, and are members of the targeted subpopulation. </w:t>
      </w:r>
      <w:r w:rsidR="003F7E7E">
        <w:rPr>
          <w:rFonts w:ascii="Arial" w:hAnsi="Arial" w:cs="Arial"/>
          <w:bCs/>
        </w:rPr>
        <w:t>N</w:t>
      </w:r>
      <w:r w:rsidR="002C2850" w:rsidRPr="003C64BE">
        <w:rPr>
          <w:rFonts w:ascii="Arial" w:hAnsi="Arial" w:cs="Arial"/>
          <w:bCs/>
        </w:rPr>
        <w:t xml:space="preserve">ew </w:t>
      </w:r>
      <w:r w:rsidR="003F7E7E">
        <w:rPr>
          <w:rFonts w:ascii="Arial" w:hAnsi="Arial" w:cs="Arial"/>
          <w:bCs/>
        </w:rPr>
        <w:t>survey participants are also</w:t>
      </w:r>
      <w:r w:rsidR="002C2850" w:rsidRPr="003C64BE">
        <w:rPr>
          <w:rFonts w:ascii="Arial" w:hAnsi="Arial" w:cs="Arial"/>
          <w:bCs/>
        </w:rPr>
        <w:t xml:space="preserve"> awarded coupons to distribute to their peers, a process which repeats recursively until data collection </w:t>
      </w:r>
      <w:r w:rsidR="003F7E7E">
        <w:rPr>
          <w:rFonts w:ascii="Arial" w:hAnsi="Arial" w:cs="Arial"/>
          <w:bCs/>
        </w:rPr>
        <w:t>terminates</w:t>
      </w:r>
      <w:r w:rsidR="002C2850" w:rsidRPr="003C64BE">
        <w:rPr>
          <w:rFonts w:ascii="Arial" w:hAnsi="Arial" w:cs="Arial"/>
          <w:bCs/>
        </w:rPr>
        <w:t xml:space="preserve">. </w:t>
      </w:r>
      <w:r w:rsidR="00544F80" w:rsidRPr="003C64BE">
        <w:rPr>
          <w:rFonts w:ascii="Arial" w:hAnsi="Arial" w:cs="Arial"/>
          <w:bCs/>
        </w:rPr>
        <w:t xml:space="preserve">The </w:t>
      </w:r>
      <w:r w:rsidR="00544F80" w:rsidRPr="003C64BE">
        <w:rPr>
          <w:rFonts w:ascii="Arial" w:hAnsi="Arial" w:cs="Arial"/>
          <w:bCs/>
        </w:rPr>
        <w:lastRenderedPageBreak/>
        <w:t xml:space="preserve">unique tracking codes on the </w:t>
      </w:r>
      <w:r w:rsidRPr="003C64BE">
        <w:rPr>
          <w:rFonts w:ascii="Arial" w:hAnsi="Arial" w:cs="Arial"/>
          <w:bCs/>
        </w:rPr>
        <w:t xml:space="preserve">coupons are </w:t>
      </w:r>
      <w:r w:rsidR="00544F80" w:rsidRPr="003C64BE">
        <w:rPr>
          <w:rFonts w:ascii="Arial" w:hAnsi="Arial" w:cs="Arial"/>
          <w:bCs/>
        </w:rPr>
        <w:t xml:space="preserve">used to </w:t>
      </w:r>
      <w:r w:rsidR="002C2850" w:rsidRPr="003C64BE">
        <w:rPr>
          <w:rFonts w:ascii="Arial" w:hAnsi="Arial" w:cs="Arial"/>
          <w:bCs/>
        </w:rPr>
        <w:t xml:space="preserve">monitor, in a confidential way, who recruited whom and to </w:t>
      </w:r>
      <w:r w:rsidR="003F7E7E">
        <w:rPr>
          <w:rFonts w:ascii="Arial" w:hAnsi="Arial" w:cs="Arial"/>
          <w:bCs/>
        </w:rPr>
        <w:t>facilitate</w:t>
      </w:r>
      <w:r w:rsidR="002C2850" w:rsidRPr="003C64BE">
        <w:rPr>
          <w:rFonts w:ascii="Arial" w:hAnsi="Arial" w:cs="Arial"/>
          <w:bCs/>
        </w:rPr>
        <w:t xml:space="preserve"> </w:t>
      </w:r>
      <w:r w:rsidR="003F7E7E">
        <w:rPr>
          <w:rFonts w:ascii="Arial" w:hAnsi="Arial" w:cs="Arial"/>
          <w:bCs/>
        </w:rPr>
        <w:t xml:space="preserve">additional </w:t>
      </w:r>
      <w:r w:rsidR="002C2850" w:rsidRPr="003C64BE">
        <w:rPr>
          <w:rFonts w:ascii="Arial" w:hAnsi="Arial" w:cs="Arial"/>
          <w:bCs/>
        </w:rPr>
        <w:t xml:space="preserve">compensation </w:t>
      </w:r>
      <w:r w:rsidR="003F7E7E">
        <w:rPr>
          <w:rFonts w:ascii="Arial" w:hAnsi="Arial" w:cs="Arial"/>
          <w:bCs/>
        </w:rPr>
        <w:t xml:space="preserve">for </w:t>
      </w:r>
      <w:r w:rsidR="002C2850" w:rsidRPr="003C64BE">
        <w:rPr>
          <w:rFonts w:ascii="Arial" w:hAnsi="Arial" w:cs="Arial"/>
          <w:bCs/>
        </w:rPr>
        <w:t xml:space="preserve">respondents who successfully recruit others. </w:t>
      </w:r>
      <w:r w:rsidR="00F507A2" w:rsidRPr="003C64BE">
        <w:rPr>
          <w:rFonts w:ascii="Arial" w:hAnsi="Arial" w:cs="Arial"/>
          <w:bCs/>
        </w:rPr>
        <w:t xml:space="preserve">This </w:t>
      </w:r>
      <w:r w:rsidR="002C2850" w:rsidRPr="003C64BE">
        <w:rPr>
          <w:rFonts w:ascii="Arial" w:hAnsi="Arial" w:cs="Arial"/>
          <w:bCs/>
        </w:rPr>
        <w:t>dual incentive structure, where respondents</w:t>
      </w:r>
      <w:r w:rsidR="00F507A2" w:rsidRPr="003C64BE">
        <w:rPr>
          <w:rFonts w:ascii="Arial" w:hAnsi="Arial" w:cs="Arial"/>
          <w:bCs/>
        </w:rPr>
        <w:t xml:space="preserve"> are incentivized for participation in the survey as well as for recruiting others, is what enables RDS to be “respondent-driven”, and it has proven effective at generating large</w:t>
      </w:r>
      <w:r w:rsidR="00501C84" w:rsidRPr="003C64BE">
        <w:rPr>
          <w:rFonts w:ascii="Arial" w:hAnsi="Arial" w:cs="Arial"/>
          <w:bCs/>
        </w:rPr>
        <w:t xml:space="preserve"> and diverse</w:t>
      </w:r>
      <w:r w:rsidR="00F507A2" w:rsidRPr="003C64BE">
        <w:rPr>
          <w:rFonts w:ascii="Arial" w:hAnsi="Arial" w:cs="Arial"/>
          <w:bCs/>
        </w:rPr>
        <w:t xml:space="preserve"> samples quickly, confidentially, cost-effectively, and with minimal intervention </w:t>
      </w:r>
      <w:r w:rsidR="00EB1035">
        <w:rPr>
          <w:rFonts w:ascii="Arial" w:hAnsi="Arial" w:cs="Arial"/>
          <w:bCs/>
        </w:rPr>
        <w:t xml:space="preserve">required from the </w:t>
      </w:r>
      <w:r w:rsidR="00F507A2" w:rsidRPr="003C64BE">
        <w:rPr>
          <w:rFonts w:ascii="Arial" w:hAnsi="Arial" w:cs="Arial"/>
          <w:bCs/>
        </w:rPr>
        <w:t xml:space="preserve">survey team </w:t>
      </w:r>
      <w:r w:rsidR="00501C84" w:rsidRPr="003C64BE">
        <w:rPr>
          <w:rFonts w:ascii="Arial" w:hAnsi="Arial" w:cs="Arial"/>
          <w:bCs/>
        </w:rPr>
        <w:t xml:space="preserve">for </w:t>
      </w:r>
      <w:r w:rsidR="00EB1035">
        <w:rPr>
          <w:rFonts w:ascii="Arial" w:hAnsi="Arial" w:cs="Arial"/>
          <w:bCs/>
        </w:rPr>
        <w:t xml:space="preserve">many </w:t>
      </w:r>
      <w:r w:rsidR="00501C84" w:rsidRPr="003C64BE">
        <w:rPr>
          <w:rFonts w:ascii="Arial" w:hAnsi="Arial" w:cs="Arial"/>
          <w:bCs/>
        </w:rPr>
        <w:t xml:space="preserve">hidden populations of interest </w:t>
      </w:r>
      <w:r w:rsidR="00F507A2" w:rsidRPr="003C64BE">
        <w:rPr>
          <w:rFonts w:ascii="Arial" w:hAnsi="Arial" w:cs="Arial"/>
          <w:bCs/>
        </w:rPr>
        <w:fldChar w:fldCharType="begin"/>
      </w:r>
      <w:r w:rsidR="004F13EE">
        <w:rPr>
          <w:rFonts w:ascii="Arial" w:hAnsi="Arial" w:cs="Arial"/>
          <w:bCs/>
        </w:rPr>
        <w:instrText xml:space="preserve"> ADDIN ZOTERO_ITEM CSL_CITATION {"citationID":"vB3PvxUt","properties":{"formattedCitation":"(Wejnert and Heckathorn 2008; Wang et al. 2007; Heckathorn and Jeffri 2001; Johnston et al. 2008; Johnston et al. 2006; Iguchi et al. 2009; Ramirez-Valles et al. 2005)","plainCitation":"(Wejnert and Heckathorn 2008; Wang et al. 2007; Heckathorn and Jeffri 2001; Johnston et al. 2008; Johnston et al. 2006; Iguchi et al. 2009; Ramirez-Valles et al. 2005)"},"citationItems":[{"id":95,"uris":["http://zotero.org/users/51902/items/HZHDGW3R"],"uri":["http://zotero.org/users/51902/items/HZHDGW3R"],"itemData":{"id":95,"type":"article-journal","title":"Web-Based Network Sampling: Efficiency and Efficacy of Respondent-Driven Sampling for Online Research","container-title":"Sociological Methods &amp; Research","source":"smr.sagepub.com","abstract":"This study tests the feasibility, effectiveness, and efficiency of respondent-driven sampling (RDS) as a Web-based sampling method. Web-based RDS (WebRDS) is found to be highly efficient and effective. The online nature of WebRDS allows referral chains to progress very quickly, such that studies with large samples can be expected to proceed up to 20 times faster than with traditional sampling methods. Additionally, the unhidden nature of the study population allows comparison of RDS estimators to institutional data. Results indicate that RDS estimates are reasonable but not precise. This is likely due to bias associated with the random recruitment assumption and small sample size of the study. Finally, this article presents methods for testing the validity of assumptions required by RDS estimation.","URL":"http://smr.sagepub.com/content/early/2008/06/10/0049124108318333","DOI":"10.1177/0049124108318333","ISSN":"0049-1241, 1552-8294","shortTitle":"Web-Based Network Sampling","journalAbbreviation":"Sociological Methods &amp; Research","language":"en","author":[{"family":"Wejnert","given":"Cyprian"},{"family":"Heckathorn","given":"Douglas D."}],"issued":{"date-parts":[["2008",6,10]]},"accessed":{"date-parts":[["2014",11,17]]}},"label":"page"},{"id":406,"uris":["http://zotero.org/users/51902/items/CPBG5WH6"],"uri":["http://zotero.org/users/51902/items/CPBG5WH6"],"itemData":{"id":406,"type":"article-journal","title":"Respondent-driven sampling in the recruitment of illicit stimulant drug users in a rural setting: Findings and technical issues","container-title":"Addictive Behaviors","page":"924-937","volume":"32","issue":"5","abstract":"Increasingly, respondent-driven sampling (RDS) is being applied to study not-in-treatment users of illicit drugs. Although RDS has been successftilly applied in recruiting active users in densely-populated, metropolitan areas, its utility with hidden populations in rural areas has yet to be determined. This study critically evaluates the sample of not-in-treatment, illicit stimulant drug users (n = 249) recruited from the application of RDS in three rural counties in west-central Ohio. The findings of this study largely support the results of earlier studies in urban areas and suggest that RDS is a useful method of sampling hidden drug using populations in less densely populated rural areas. Some limitations of RDS are also discussed. (c) 2006 Elsevier Ltd. All rights reserved.","DOI":"10.1016/j.addbeh.2006.06.031","author":[{"family":"Wang","given":"Jichuan"},{"family":"Falck","given":"Russel S."},{"family":"Li","given":"Linna"},{"family":"Rahman","given":"Alunmed"},{"family":"Carlson","given":"Robert G."}],"issued":{"date-parts":[["2007",5]]}},"label":"page"},{"id":442,"uris":["http://zotero.org/users/51902/items/R67KQ4CR"],"uri":["http://zotero.org/users/51902/items/R67KQ4CR"],"itemData":{"id":442,"type":"article-journal","title":"Finding the beat: Using respondent-driven sampling to study jazz musicians","container-title":"Poetics","page":"307-329","volume":"28","issue":"4","abstract":"This paper describes the use of respondent-driven sampling (RDS) to identify and survey jazz musicians in four U.S. cities-Detroit, New Orleans, New York and San Francisco. RDS has been used previously to sample injection drug users as part of a study of HIV prevention education and services. Through a mechanism of long referral chains and modest incentives, RDS will help to identify the social structure of the jazz musicians' community in the four study cities and their patterns of affiliation. It will also help to document everyday practice and to identify areas of greatest need for living jazz musicians. (c) 2001 Elsevier Science B.V. All rights reserved.","DOI":"10.1016/S0304-422X(01)80006-1","author":[{"family":"Heckathorn","given":"Douglas D."},{"family":"Jeffri","given":"J."}],"issued":{"date-parts":[["2001",2]]}},"label":"page"},{"id":390,"uris":["http://zotero.org/users/51902/items/2JK6NBS8"],"uri":["http://zotero.org/users/51902/items/2JK6NBS8"],"itemData":{"id":390,"type":"article-journal","title":"The effectiveness of respondent driven sampling for recruiting males who have sex with males in Dhaka, Bangladesh","container-title":"Aids and Behavior","page":"294-304","volume":"12","issue":"2","abstract":"This paper evaluates the effectiveness of respondent driven sampling (RDS) to sample males who have sex with males (MSM) in Dhaka, Bangladesh. A major objective for conducting this survey was to determine whether RDS can be a viable sampling method for future routine serologic and behavioral surveillance of MSM as well as other socially networked, hard to reach populations in Bangladesh. We assessed the feasibility of RDS (survey duration; MSM social network properties; number and types of initial recruits) to recruit a diverse group of MSM, the efficacy of an innovative technique (systematic coupon reduction) to manage the implementation and completion of the RDS recruitment process and reasons why MSM participated or did not participate. The findings provide useful information for improving RDS field techniques and demonstrate that RDS is an effective sampling method for recruiting diverse groups of MSM to participate in HIV related serologic and behavioral surveys in Dhaka.","DOI":"10.1007/s10461-007-9300-1","author":[{"family":"Johnston","given":"Lisa Grazina"},{"family":"Khanam","given":"Rasheda"},{"family":"Reza","given":"Masud"},{"family":"Khan","given":"Sharful Islam"},{"family":"Banu","given":"Sarah"},{"family":"Alam","given":"Md Shah"},{"family":"Rahman","given":"Mahmudur"},{"family":"Azim","given":"Tasnim"}],"issued":{"date-parts":[["2008",3]]}},"label":"page"},{"id":416,"uris":["http://zotero.org/users/51902/items/8JD6UQWF"],"uri":["http://zotero.org/users/51902/items/8JD6UQWF"],"itemData":{"id":416,"type":"article-journal","title":"Assessment of respondent driven sampling for recruiting female sex workers in two Vietnamese cities: Reaching the unseen sex worker","container-title":"Journal of Urban Health-Bulletin of the New York Academy of Medicine","page":"I16-I28","volume":"83","issue":"6","abstract":"Respondent driven sampling (RDS) is a relatively new method to sample hard-to-reach populations. Until this study, female sex workers (FSWs) in Vietnam were sampled using a variety of methods, including time location sampling (TLS), which may not access the more hidden types of FSWs. This paper Presents an analysis from an HIV biological and behavioral surveillance survey to assess the feasibility and effectiveness of RDS to sample FSWs, to determine if RDS can reach otherwise inaccessible FSWs in Vietnam and to compare RDS findings of HIV risk factors with a theoretical TLS. Through face-to-face interviews with FSWs in Ho Chi Minh City (HCMC) and Hai Pbong (HP), data were collected about the venues where they most often solicit their clients. These data were used to create three variables to assess whether FSWs solicit their clients in locations that are visible, semi-visible and non-visible. For this analysis, the visible group simulates a sample captured using TLS. Survey results in HIV prevalence and related risk factors and service utilization, adjusted for sampling methodology, were compared across each of the three FSW visibility groups to assess potential bias in TLS relative to RDS. The number of self-reported visible FSWs (HCMC: n = 311; HP: n = 162) was much larger than those of the semi-visible (HCMC: n = 65; HP: n = 43) and non-visible (HCMC: n = 3 7; HP: n = 10) FSWs in HCMC and HP. Non-visible FSWs in both cities were just as likely as visible and semi-visible FSWs to be HIV positive (HCMC: visible 14.5%, semi-visible 13.8%, non-visible 13.5%, p value = 0.982; HP: visible 35.2%, semi-visible 30.2%, non-visible 30.0%, p value = 0.801), to practice behaviors that put them at risk for contracting and transmitting HIV (injecting drug use-HCMC: visible 13.8%, semi-visible 12.3%, non-visible 5.4%, p value = 0.347; HP: visible 38.9%, semi-visible 23.3%, non-visible 30.0%, p value = 0.378, to have no condom use in the past month -HCMC only: visible 52.7%, semi-visible 63.1%, non-visible 48.6%, p value = 0.249) and to have symptoms of a sexually transmitted infection (STI) in the past year (HCMC: visible 16.1%, semi-visible 12.3%, non-visible 16.2%, p value = 0.742; HP: visible 13.6%, semi-visible 18.6%, non-visible 20.0%, p value = 0.640). There was a difference found among the visible, semi-visible and non-visible groups in HP for no past month condom use (visible 53.1%, semi-visible 79.1%, non-visible 60.0%, p value = 0.009). This study found that RDS was successful at recruiting hidden types of FSWs in Vietnam. Past reports of FSWs in Vietnam have assessed the more visible FSWs as being the most vulnerable and at risk for HIV. Although the number of visible FSWs is much higher than those of the semi and non-visible groups, this study found that the non-visible FSWs are very vulnerable to HIV infection. If prevention programs are targeting and responding to those who are most likely to be assessed (e.g., more visible types of FSWs) then this analysis indicates that a significant proportion of the FSW population at risk for HIV may not be receiving optimal HIV information and services.","DOI":"10.1007/s11524-006-9099-5","author":[{"family":"Johnston","given":"Lisa Grazina"},{"family":"Sabin","given":"Keith"},{"family":"Hien","given":"Mai Thu"},{"family":"Huong","given":"Pham Thi"}],"issued":{"date-parts":[["2006",11]]}},"label":"page"},{"id":342,"uris":["http://zotero.org/users/51902/items/GE24M6JD"],"uri":["http://zotero.org/users/51902/items/GE24M6JD"],"itemData":{"id":342,"type":"article-journal","title":"Simultaneous Recruitment of Drug Users and Men Who Have Sex with Men in the United States and Russia Using Respondent-Driven Sampling: Sampling Methods and Implications","container-title":"Journal of Urban Health-Bulletin of the New York Academy of Medicine","page":"S5-S31","volume":"86","abstract":"The Sexual Acquisition and Transmission of HIV Cooperative Agreement Program (SATHCAP) examined the role of drug use in the sexual transmission of the human immunodeficiency virus (HIV) from traditional high-risk groups, such as men who have sex with men (MSM) and drug users (D U), to lower risk groups in three US cities and in St. Petersburg, Russia. SATHCAP employed respondent-driven sampling (RDS) and a dual high-risk group sampling approach that relied oil peer recruitment for a combined, overlapping sample of MSM and D U. The goal of the sampling approach was to recruit an RDS sample of MSM, D U, and individuals who were both MSM and D U (MSM/DU), as well as a sample of sex partners of MSM, D U, and MSM/DU and sex partners of sex partners. The approach efficiently yielded a sample of 8,355 participants, including sex partners, across all four sites. At the US sites-Los Angeles, Chicago, and Raleigh-Durham-the sample consisted of older (mean age=41 years), primarily black MSM and D U (both injecting and non-injecting); in St. Petersburg, the sample consisted of primarily younger (mean age=28 years) MSM and DU (injecting). The US sites recruited a large proportion of men who have sex with men and with women, an important group with high potential for establishing a generalized HIV epidemic involving women. The advantage of using the dual high-risk group approach and RDS was, for the most part, the large, efficiently recruited samples of MSM, DU, and MSM/DU. The disadvantages were a recruitment bias by race/ethnicity and income status (at the US sites) and under-enrollment of MSM samples because of short recruitment chains (at the Russian site).","DOI":"10.1007/s11524-009-9365-4","author":[{"family":"Iguchi","given":"Martin Y."},{"family":"Ober","given":"Allison J."},{"family":"Berry","given":"Sandra H."},{"family":"Fain","given":"Terry"},{"family":"Heckathorn","given":"Douglas D."},{"family":"Gorbach","given":"Pamina M."},{"family":"Heimer","given":"Robert"},{"family":"Kozlov","given":"Andrei"},{"family":"Ouellet","given":"Lawrence J."},{"family":"Shoptaw","given":"Steven"},{"family":"Zule","given":"William A."}],"issued":{"date-parts":[["2009",7]]}},"label":"page"},{"id":431,"uris":["http://zotero.org/users/51902/items/HQRCJFPF"],"uri":["http://zotero.org/users/51902/items/HQRCJFPF"],"itemData":{"id":431,"type":"article-journal","title":"From networks to populations: The development and application of respondent-driven sampling among IDUs and Latino gay men","container-title":"Aids and Behavior","page":"387-402","volume":"9","issue":"4","abstract":"One of the challenges in studying HIV-risk behaviors among gay men is gathering information from a non-biased sample, as traditional probability sampling methods cannot be applied in gay populations. Respondent-Driven Sampling (RDS) has been proposed as a reliable and bias-free method to recruit \"hidden\" populations, such as gay men. The aim of this study is to assess the feasibility and effectiveness of RDS to sample Latino gay men and transgender persons. This was carried out when we used RDS to recruit participants into a study that investigated community involvement on HIVAIDS sexual risk behaviors among Latino gay and bisexual men, and transgender (male-to-female) persons in Chicago and San Francisco. The population coverage of RDS was then compared to simulated time-location sampling (TLS). Recruitment differences were observed across cities, but the samples were comparable. RDS showed broader population coverage than TLS, especially among individuals at high risk for HIV.","DOI":"10.1007/s10461-005-9012-3","author":[{"family":"Ramirez-Valles","given":"J."},{"family":"Heckathorn","given":"D. D."},{"family":"Vazquez","given":"R."},{"family":"Diaz","given":"R. M."},{"family":"Campbell","given":"R. T."}],"issued":{"date-parts":[["2005",12]]}},"label":"page"}],"schema":"https://github.com/citation-style-language/schema/raw/master/csl-citation.json"} </w:instrText>
      </w:r>
      <w:r w:rsidR="00F507A2" w:rsidRPr="003C64BE">
        <w:rPr>
          <w:rFonts w:ascii="Arial" w:hAnsi="Arial" w:cs="Arial"/>
          <w:bCs/>
        </w:rPr>
        <w:fldChar w:fldCharType="separate"/>
      </w:r>
      <w:r w:rsidR="00EB1035" w:rsidRPr="00EB1035">
        <w:rPr>
          <w:rFonts w:ascii="Arial" w:hAnsi="Arial" w:cs="Arial"/>
        </w:rPr>
        <w:t>(Wejnert and Heckathorn 2008; Wang et al. 2007; Heckathorn and Jeffri 2001; Johnston et al. 2008; Johnston et al. 2006; Iguchi et al. 2009; Ramirez-Valles et al. 2005)</w:t>
      </w:r>
      <w:r w:rsidR="00F507A2" w:rsidRPr="003C64BE">
        <w:rPr>
          <w:rFonts w:ascii="Arial" w:hAnsi="Arial" w:cs="Arial"/>
          <w:bCs/>
        </w:rPr>
        <w:fldChar w:fldCharType="end"/>
      </w:r>
      <w:r w:rsidR="00501C84" w:rsidRPr="003C64BE">
        <w:rPr>
          <w:rFonts w:ascii="Arial" w:hAnsi="Arial" w:cs="Arial"/>
          <w:bCs/>
        </w:rPr>
        <w:t>.</w:t>
      </w:r>
    </w:p>
    <w:p w14:paraId="412108FC" w14:textId="00147FBE" w:rsidR="00EB655F" w:rsidRPr="003C64BE" w:rsidRDefault="00294D31" w:rsidP="001A7A1F">
      <w:pPr>
        <w:spacing w:after="0" w:line="240" w:lineRule="auto"/>
        <w:ind w:firstLine="90"/>
        <w:rPr>
          <w:rFonts w:ascii="Arial" w:hAnsi="Arial" w:cs="Arial"/>
          <w:bCs/>
        </w:rPr>
      </w:pPr>
      <w:r w:rsidRPr="003C64BE">
        <w:rPr>
          <w:rFonts w:ascii="Arial" w:hAnsi="Arial" w:cs="Arial"/>
          <w:bCs/>
        </w:rPr>
        <w:t xml:space="preserve">RDS also </w:t>
      </w:r>
      <w:r w:rsidR="00EE51A5" w:rsidRPr="003C64BE">
        <w:rPr>
          <w:rFonts w:ascii="Arial" w:hAnsi="Arial" w:cs="Arial"/>
          <w:bCs/>
        </w:rPr>
        <w:t>comprises a set of methods for statistical estimation</w:t>
      </w:r>
      <w:r w:rsidR="00622057" w:rsidRPr="003C64BE">
        <w:rPr>
          <w:rFonts w:ascii="Arial" w:hAnsi="Arial" w:cs="Arial"/>
          <w:bCs/>
        </w:rPr>
        <w:t xml:space="preserve"> with data collected according to its sampling protocol</w:t>
      </w:r>
      <w:r w:rsidR="00060015" w:rsidRPr="003C64BE">
        <w:rPr>
          <w:rFonts w:ascii="Arial" w:hAnsi="Arial" w:cs="Arial"/>
          <w:bCs/>
        </w:rPr>
        <w:t xml:space="preserve"> with the goal of yielding asymptotically unbiased, generalizable estimates of population parameters</w:t>
      </w:r>
      <w:r w:rsidR="00EE51A5" w:rsidRPr="003C64BE">
        <w:rPr>
          <w:rFonts w:ascii="Arial" w:hAnsi="Arial" w:cs="Arial"/>
          <w:bCs/>
        </w:rPr>
        <w:t xml:space="preserve">. </w:t>
      </w:r>
      <w:r w:rsidR="00622057" w:rsidRPr="003C64BE">
        <w:rPr>
          <w:rFonts w:ascii="Arial" w:hAnsi="Arial" w:cs="Arial"/>
          <w:bCs/>
        </w:rPr>
        <w:t xml:space="preserve">The statistical aspects of the RDS approach focus on two questions. The first concerns accurate and efficient estimation of the population mean from the sample. </w:t>
      </w:r>
      <w:r w:rsidR="003F7E7E">
        <w:rPr>
          <w:rFonts w:ascii="Arial" w:hAnsi="Arial" w:cs="Arial"/>
          <w:bCs/>
        </w:rPr>
        <w:t>Numerous</w:t>
      </w:r>
      <w:r w:rsidR="00622057" w:rsidRPr="003C64BE">
        <w:rPr>
          <w:rFonts w:ascii="Arial" w:hAnsi="Arial" w:cs="Arial"/>
          <w:bCs/>
        </w:rPr>
        <w:t xml:space="preserve"> mean estimators have been developed for RDS, which are described and evaluated in several papers </w:t>
      </w:r>
      <w:r w:rsidR="00622057" w:rsidRPr="003C64BE">
        <w:rPr>
          <w:rFonts w:ascii="Arial" w:hAnsi="Arial" w:cs="Arial"/>
          <w:bCs/>
        </w:rPr>
        <w:fldChar w:fldCharType="begin"/>
      </w:r>
      <w:r w:rsidR="004F13EE">
        <w:rPr>
          <w:rFonts w:ascii="Arial" w:hAnsi="Arial" w:cs="Arial"/>
          <w:bCs/>
        </w:rPr>
        <w:instrText xml:space="preserve"> ADDIN ZOTERO_ITEM CSL_CITATION {"citationID":"9JCPuIF4","properties":{"formattedCitation":"(Volz and Heckathorn 2008; Tomas and Gile 2011; Verdery et al. 2015)","plainCitation":"(Volz and Heckathorn 2008; Tomas and Gile 2011; Verdery et al. 2015)"},"citationItems":[{"id":144,"uris":["http://zotero.org/users/51902/items/RV6DM9M8"],"uri":["http://zotero.org/users/51902/items/RV6DM9M8"],"itemData":{"id":144,"type":"article-journal","title":"Probability based estimation theory for respondent driven sampling","container-title":"Journal of Official Statistics","page":"79","volume":"24","issue":"1","author":[{"family":"Volz","given":"Erik"},{"family":"Heckathorn","given":"Douglas D."}],"issued":{"date-parts":[["2008"]]}},"label":"page"},{"id":105,"uris":["http://zotero.org/users/51902/items/K94BVM95"],"uri":["http://zotero.org/users/51902/items/K94BVM95"],"itemData":{"id":105,"type":"article-journal","title":"The effect of differential recruitment, non-response and non-recruitment on estimators for respondent-driven sampling","container-title":"Electronic Journal of Statistics","page":"899-934","volume":"5","author":[{"family":"Tomas","given":"Amber"},{"family":"Gile","given":"Krista J."}],"issued":{"date-parts":[["2011"]]}},"label":"page"},{"id":446,"uris":["http://zotero.org/users/51902/items/V54UIQCQ"],"uri":["http://zotero.org/users/51902/items/V54UIQCQ"],"itemData":{"id":446,"type":"article-journal","title":"Respondent-driven Sampling Estimators Under Real and Theoretical Recruitment Conditions of Female Sex Workers in China","container-title":"Epidemiology","page":"661-665","volume":"26","issue":"5","author":[{"family":"Verdery","given":"Ashton M."},{"family":"Merli","given":"M. Giovanna"},{"family":"Moody","given":"James"},{"family":"Smith","given":"Jeffrey A."},{"family":"Fisher","given":"Jacob C."}],"issued":{"date-parts":[["2015",9]]}},"label":"page"}],"schema":"https://github.com/citation-style-language/schema/raw/master/csl-citation.json"} </w:instrText>
      </w:r>
      <w:r w:rsidR="00622057" w:rsidRPr="003C64BE">
        <w:rPr>
          <w:rFonts w:ascii="Arial" w:hAnsi="Arial" w:cs="Arial"/>
          <w:bCs/>
        </w:rPr>
        <w:fldChar w:fldCharType="separate"/>
      </w:r>
      <w:r w:rsidR="00631F56" w:rsidRPr="003C64BE">
        <w:rPr>
          <w:rFonts w:ascii="Arial" w:hAnsi="Arial" w:cs="Arial"/>
        </w:rPr>
        <w:t>(Volz and Heckathorn 2008; Tomas and Gile 2011; Verdery et al. 2015)</w:t>
      </w:r>
      <w:r w:rsidR="00622057" w:rsidRPr="003C64BE">
        <w:rPr>
          <w:rFonts w:ascii="Arial" w:hAnsi="Arial" w:cs="Arial"/>
          <w:bCs/>
        </w:rPr>
        <w:fldChar w:fldCharType="end"/>
      </w:r>
      <w:r w:rsidR="00622057" w:rsidRPr="003C64BE">
        <w:rPr>
          <w:rFonts w:ascii="Arial" w:hAnsi="Arial" w:cs="Arial"/>
          <w:bCs/>
        </w:rPr>
        <w:t>. Pu</w:t>
      </w:r>
      <w:r w:rsidR="00C9301A">
        <w:rPr>
          <w:rFonts w:ascii="Arial" w:hAnsi="Arial" w:cs="Arial"/>
          <w:bCs/>
        </w:rPr>
        <w:t xml:space="preserve">t simply, RDS mean estimators </w:t>
      </w:r>
      <w:r w:rsidR="00622057" w:rsidRPr="003C64BE">
        <w:rPr>
          <w:rFonts w:ascii="Arial" w:hAnsi="Arial" w:cs="Arial"/>
          <w:bCs/>
        </w:rPr>
        <w:t xml:space="preserve">weight sampled cases to account for </w:t>
      </w:r>
      <w:r w:rsidR="00060015" w:rsidRPr="003C64BE">
        <w:rPr>
          <w:rFonts w:ascii="Arial" w:hAnsi="Arial" w:cs="Arial"/>
          <w:bCs/>
        </w:rPr>
        <w:t>respondents’</w:t>
      </w:r>
      <w:r w:rsidR="00622057" w:rsidRPr="003C64BE">
        <w:rPr>
          <w:rFonts w:ascii="Arial" w:hAnsi="Arial" w:cs="Arial"/>
          <w:bCs/>
        </w:rPr>
        <w:t xml:space="preserve"> non-uniform inclusion probabilities</w:t>
      </w:r>
      <w:r w:rsidR="00F07B8A" w:rsidRPr="003C64BE">
        <w:rPr>
          <w:rFonts w:ascii="Arial" w:hAnsi="Arial" w:cs="Arial"/>
          <w:bCs/>
        </w:rPr>
        <w:t xml:space="preserve"> and produce a univariate estimate of the population mean</w:t>
      </w:r>
      <w:r w:rsidR="001F4E81" w:rsidRPr="003C64BE">
        <w:rPr>
          <w:rFonts w:ascii="Arial" w:hAnsi="Arial" w:cs="Arial"/>
          <w:bCs/>
        </w:rPr>
        <w:t xml:space="preserve"> </w:t>
      </w:r>
      <w:r w:rsidR="001F4E81" w:rsidRPr="003C64BE">
        <w:rPr>
          <w:rFonts w:ascii="Arial" w:hAnsi="Arial" w:cs="Arial"/>
          <w:bCs/>
        </w:rPr>
        <w:fldChar w:fldCharType="begin"/>
      </w:r>
      <w:r w:rsidR="004F13EE">
        <w:rPr>
          <w:rFonts w:ascii="Arial" w:hAnsi="Arial" w:cs="Arial"/>
          <w:bCs/>
        </w:rPr>
        <w:instrText xml:space="preserve"> ADDIN ZOTERO_ITEM CSL_CITATION {"citationID":"tEIBP4FO","properties":{"formattedCitation":"(Gile and Handcock 2010a)","plainCitation":"(Gile and Handcock 2010a)"},"citationItems":[{"id":56,"uris":["http://zotero.org/users/51902/items/B6J6T64Q"],"uri":["http://zotero.org/users/51902/items/B6J6T64Q"],"itemData":{"id":56,"type":"article-journal","title":"RESPONDENT</w:instrText>
      </w:r>
      <w:r w:rsidR="004F13EE">
        <w:rPr>
          <w:rFonts w:ascii="Cambria Math" w:hAnsi="Cambria Math" w:cs="Cambria Math"/>
          <w:bCs/>
        </w:rPr>
        <w:instrText>‐</w:instrText>
      </w:r>
      <w:r w:rsidR="004F13EE">
        <w:rPr>
          <w:rFonts w:ascii="Arial" w:hAnsi="Arial" w:cs="Arial"/>
          <w:bCs/>
        </w:rPr>
        <w:instrText xml:space="preserve">DRIVEN SAMPLING: AN ASSESSMENT OF CURRENT METHODOLOGY","container-title":"Sociological methodology","page":"285-327","volume":"40","issue":"1","author":[{"family":"Gile","given":"Krista J."},{"family":"Handcock","given":"Mark S."}],"issued":{"date-parts":[["2010"]]}},"label":"page"}],"schema":"https://github.com/citation-style-language/schema/raw/master/csl-citation.json"} </w:instrText>
      </w:r>
      <w:r w:rsidR="001F4E81" w:rsidRPr="003C64BE">
        <w:rPr>
          <w:rFonts w:ascii="Arial" w:hAnsi="Arial" w:cs="Arial"/>
          <w:bCs/>
        </w:rPr>
        <w:fldChar w:fldCharType="separate"/>
      </w:r>
      <w:r w:rsidR="004D5553" w:rsidRPr="003C64BE">
        <w:rPr>
          <w:rFonts w:ascii="Arial" w:hAnsi="Arial" w:cs="Arial"/>
        </w:rPr>
        <w:t>(Gile and Handcock 2010a)</w:t>
      </w:r>
      <w:r w:rsidR="001F4E81" w:rsidRPr="003C64BE">
        <w:rPr>
          <w:rFonts w:ascii="Arial" w:hAnsi="Arial" w:cs="Arial"/>
          <w:bCs/>
        </w:rPr>
        <w:fldChar w:fldCharType="end"/>
      </w:r>
      <w:r w:rsidR="00622057" w:rsidRPr="003C64BE">
        <w:rPr>
          <w:rFonts w:ascii="Arial" w:hAnsi="Arial" w:cs="Arial"/>
          <w:bCs/>
        </w:rPr>
        <w:t xml:space="preserve">. </w:t>
      </w:r>
      <w:r w:rsidR="00D40113" w:rsidRPr="003C64BE">
        <w:rPr>
          <w:rFonts w:ascii="Arial" w:hAnsi="Arial" w:cs="Arial"/>
          <w:bCs/>
        </w:rPr>
        <w:t xml:space="preserve">Most RDS mean estimators derive their principles from graph theory and work on random walks and Markov chains </w:t>
      </w:r>
      <w:r w:rsidR="00D40113" w:rsidRPr="003C64BE">
        <w:rPr>
          <w:rFonts w:ascii="Arial" w:hAnsi="Arial" w:cs="Arial"/>
          <w:bCs/>
        </w:rPr>
        <w:fldChar w:fldCharType="begin"/>
      </w:r>
      <w:r w:rsidR="004F13EE">
        <w:rPr>
          <w:rFonts w:ascii="Arial" w:hAnsi="Arial" w:cs="Arial"/>
          <w:bCs/>
        </w:rPr>
        <w:instrText xml:space="preserve"> ADDIN ZOTERO_ITEM CSL_CITATION {"citationID":"3hkg8HR5","properties":{"formattedCitation":"{\\rtf (Lov\\uc0\\u225{}sz 1993; Goel and Salganik 2009a; Neely 2009)}","plainCitation":"(Lovász 1993; Goel and Salganik 2009a; Neely 2009)"},"citationItems":[{"id":72,"uris":["http://zotero.org/users/51902/items/E5PDI32R"],"uri":["http://zotero.org/users/51902/items/E5PDI32R"],"itemData":{"id":72,"type":"article-journal","title":"Random walks on graphs: A survey","container-title":"Combinatorics, Paul erdos is eighty","page":"1-46","volume":"2","issue":"1","author":[{"family":"Lovász","given":"László"}],"issued":{"date-parts":[["1993"]]}},"label":"page"},{"id":187,"uris":["http://zotero.org/users/51902/items/ZUJB492W"],"uri":["http://zotero.org/users/51902/items/ZUJB492W"],"itemData":{"id":187,"type":"article-journal","title":"Respondent</w:instrText>
      </w:r>
      <w:r w:rsidR="004F13EE">
        <w:rPr>
          <w:rFonts w:ascii="Cambria Math" w:hAnsi="Cambria Math" w:cs="Cambria Math"/>
          <w:bCs/>
        </w:rPr>
        <w:instrText>‐</w:instrText>
      </w:r>
      <w:r w:rsidR="004F13EE">
        <w:rPr>
          <w:rFonts w:ascii="Arial" w:hAnsi="Arial" w:cs="Arial"/>
          <w:bCs/>
        </w:rPr>
        <w:instrText xml:space="preserve">driven sampling as Markov chain Monte Carlo","container-title":"Statistics in medicine","page":"2202-2229","volume":"28","issue":"17","author":[{"family":"Goel","given":"Sharad"},{"family":"Salganik","given":"Matthew J."}],"issued":{"date-parts":[["2009"]]}},"label":"page"},{"id":946,"uris":["http://zotero.org/users/51902/items/Q39RRT2K"],"uri":["http://zotero.org/users/51902/items/Q39RRT2K"],"itemData":{"id":946,"type":"thesis","title":"Statistical theory for respondent-driven sampling","publisher":"The University of Wisconsin - Madison","publisher-place":"United States -- Wisconsin","number-of-pages":"122","genre":"Ph.D.","source":"ProQuest","event-place":"United States -- Wisconsin","abstract":"This dissertation presents a critical examination of Respondent-Driven Sampling (RDS) from the perspective of mathematical statistics and the theory of survey sampling. RDS is a variant of snowball sampling that has gained popularity as a method for studying populations at high risk of HIV infection. Statistical estimation of population characteristics from data collected using RDS is theoretically possible provided that one makes strong assumptions about RDS as a sampling process. However, to-date there has been no review of these assumptions from the perspective of mathematical statistics. This dissertation provides such a review. The primary conclusions of this review are that (1) the model implicitly used for computing sampling probabilities and in the RDS literature can only be valid for an extremely limited class of highly interconnected populations and (2) random variation in key parameters in this model must be taken into account when carrying out supportable inference with RDS data.","URL":"http://search.proquest.com.libproxy.lib.unc.edu/pqdtglobal/docview/305033289/abstract/96BB2CDA89994EB2PQ/1","language":"English","author":[{"family":"Neely","given":"William Whipple"}],"issued":{"date-parts":[["2009"]]},"accessed":{"date-parts":[["2015",9,22]]}},"label":"page"}],"schema":"https://github.com/citation-style-language/schema/raw/master/csl-citation.json"} </w:instrText>
      </w:r>
      <w:r w:rsidR="00D40113" w:rsidRPr="003C64BE">
        <w:rPr>
          <w:rFonts w:ascii="Arial" w:hAnsi="Arial" w:cs="Arial"/>
          <w:bCs/>
        </w:rPr>
        <w:fldChar w:fldCharType="separate"/>
      </w:r>
      <w:r w:rsidR="00D40113" w:rsidRPr="003C64BE">
        <w:rPr>
          <w:rFonts w:ascii="Arial" w:hAnsi="Arial" w:cs="Arial"/>
        </w:rPr>
        <w:t>(Lovász 1993; Goel and Salganik 2009a; Neely 2009)</w:t>
      </w:r>
      <w:r w:rsidR="00D40113" w:rsidRPr="003C64BE">
        <w:rPr>
          <w:rFonts w:ascii="Arial" w:hAnsi="Arial" w:cs="Arial"/>
          <w:bCs/>
        </w:rPr>
        <w:fldChar w:fldCharType="end"/>
      </w:r>
      <w:r w:rsidR="00D40113" w:rsidRPr="003C64BE">
        <w:rPr>
          <w:rFonts w:ascii="Arial" w:hAnsi="Arial" w:cs="Arial"/>
          <w:bCs/>
        </w:rPr>
        <w:t xml:space="preserve">, and as such </w:t>
      </w:r>
      <w:r w:rsidR="0004025B" w:rsidRPr="003C64BE">
        <w:rPr>
          <w:rFonts w:ascii="Arial" w:hAnsi="Arial" w:cs="Arial"/>
          <w:bCs/>
        </w:rPr>
        <w:t>they tend to</w:t>
      </w:r>
      <w:r w:rsidR="00D40113" w:rsidRPr="003C64BE">
        <w:rPr>
          <w:rFonts w:ascii="Arial" w:hAnsi="Arial" w:cs="Arial"/>
          <w:bCs/>
        </w:rPr>
        <w:t xml:space="preserve"> reweight cases according to measure</w:t>
      </w:r>
      <w:r w:rsidR="0004025B" w:rsidRPr="003C64BE">
        <w:rPr>
          <w:rFonts w:ascii="Arial" w:hAnsi="Arial" w:cs="Arial"/>
          <w:bCs/>
        </w:rPr>
        <w:t>s</w:t>
      </w:r>
      <w:r w:rsidR="00D40113" w:rsidRPr="003C64BE">
        <w:rPr>
          <w:rFonts w:ascii="Arial" w:hAnsi="Arial" w:cs="Arial"/>
          <w:bCs/>
        </w:rPr>
        <w:t xml:space="preserve"> of respondent popularity in the network</w:t>
      </w:r>
      <w:r w:rsidR="00500B3B" w:rsidRPr="003C64BE">
        <w:rPr>
          <w:rFonts w:ascii="Arial" w:hAnsi="Arial" w:cs="Arial"/>
          <w:bCs/>
        </w:rPr>
        <w:t>, operationalized as response</w:t>
      </w:r>
      <w:r w:rsidR="003F7E7E">
        <w:rPr>
          <w:rFonts w:ascii="Arial" w:hAnsi="Arial" w:cs="Arial"/>
          <w:bCs/>
        </w:rPr>
        <w:t>s</w:t>
      </w:r>
      <w:r w:rsidR="00500B3B" w:rsidRPr="003C64BE">
        <w:rPr>
          <w:rFonts w:ascii="Arial" w:hAnsi="Arial" w:cs="Arial"/>
          <w:bCs/>
        </w:rPr>
        <w:t xml:space="preserve"> to </w:t>
      </w:r>
      <w:r w:rsidR="006B52A4" w:rsidRPr="003C64BE">
        <w:rPr>
          <w:rFonts w:ascii="Arial" w:hAnsi="Arial" w:cs="Arial"/>
          <w:bCs/>
        </w:rPr>
        <w:t xml:space="preserve">questions </w:t>
      </w:r>
      <w:r w:rsidR="003F7E7E">
        <w:rPr>
          <w:rFonts w:ascii="Arial" w:hAnsi="Arial" w:cs="Arial"/>
          <w:bCs/>
        </w:rPr>
        <w:t xml:space="preserve">like </w:t>
      </w:r>
      <w:r w:rsidR="00500B3B" w:rsidRPr="003C64BE">
        <w:rPr>
          <w:rFonts w:ascii="Arial" w:hAnsi="Arial" w:cs="Arial"/>
          <w:bCs/>
        </w:rPr>
        <w:t xml:space="preserve">“how many </w:t>
      </w:r>
      <w:r w:rsidR="006B52A4" w:rsidRPr="003C64BE">
        <w:rPr>
          <w:rFonts w:ascii="Arial" w:hAnsi="Arial" w:cs="Arial"/>
          <w:bCs/>
        </w:rPr>
        <w:t xml:space="preserve">people do you know (you know their name and they know yours) who have exchanged sex for money in the past six months?” </w:t>
      </w:r>
      <w:r w:rsidR="006B52A4" w:rsidRPr="003C64BE">
        <w:rPr>
          <w:rFonts w:ascii="Arial" w:hAnsi="Arial" w:cs="Arial"/>
          <w:bCs/>
        </w:rPr>
        <w:fldChar w:fldCharType="begin"/>
      </w:r>
      <w:r w:rsidR="00844BAF">
        <w:rPr>
          <w:rFonts w:ascii="Arial" w:hAnsi="Arial" w:cs="Arial"/>
          <w:bCs/>
        </w:rPr>
        <w:instrText xml:space="preserve"> ADDIN ZOTERO_ITEM CSL_CITATION {"citationID":"MB2tpQHa","properties":{"formattedCitation":"(WHO 2013, 147)","plainCitation":"(WHO 2013, 147)"},"citationItems":[{"id":972,"uris":["http://zotero.org/users/51902/items/FSWF462T"],"uri":["http://zotero.org/users/51902/items/FSWF462T"],"itemData":{"id":972,"type":"book","title":"Introduction to HIV/AIDS and sexually transmitted infection surveillance: Module 4: Introduction to Respondent Driven Sampling.","publisher":"World Health Organization","publisher-place":"Geneva, Switzerland","source":"apps.who.int","event-place":"Geneva, Switzerland","abstract":"Surveillance is the systematic, regular collection of information on the occurrence, distribution and trends of a specific infection, disease or other health-related event. HIV surveillance is designed to collect and integrate data reported from a variety of sources, including behavioural surveillance, case reporting, seroprevalence surveillance, and sexually transmitted infections surveillance. The goals of second generation HIV surveillance are to help countries better understand the HIV epidemic trends over time, to better understand the behaviours driving the epidemic, to focus on subpopulations at highest risk for infection and to better use surveillance data for planning the response to the epidemic. HIV surveillance in the Eastern Mediterranean Region needs to be strengthened in order to fill the gaps in our understanding of the dynamics of the epidemic and to be in a better situation to plan appropriately for an effective response. This training course is part of a series of 4 training modules and has been adapted to the regional context from a module originally developed by the Centers for Disease Control and Prevention, USA. It describes how to plan and implement a respondent-driven sampling (RDS) survey. The course is intended for university and ministry of health staff, public and private public health researchers, and surveillance officers, who will be involved in the planning, organizing, monitoring or implementing of biological and/or behavioural surveillance surveys on HIV/AIDS and associated risk factors in key populations at higher risk of HIV exposure. Countries are free to further adapt these modules or to translate them into local use","URL":"http://www.who.int/iris/handle/10665/116864","language":"en","author":[{"literal":"WHO"}],"issued":{"date-parts":[["2013"]]},"accessed":{"date-parts":[["2015",9,28]]}},"locator":"147","label":"page"}],"schema":"https://github.com/citation-style-language/schema/raw/master/csl-citation.json"} </w:instrText>
      </w:r>
      <w:r w:rsidR="006B52A4" w:rsidRPr="003C64BE">
        <w:rPr>
          <w:rFonts w:ascii="Arial" w:hAnsi="Arial" w:cs="Arial"/>
          <w:bCs/>
        </w:rPr>
        <w:fldChar w:fldCharType="separate"/>
      </w:r>
      <w:r w:rsidR="00844BAF" w:rsidRPr="00844BAF">
        <w:rPr>
          <w:rFonts w:ascii="Arial" w:hAnsi="Arial" w:cs="Arial"/>
        </w:rPr>
        <w:t>(WHO 2013, 147)</w:t>
      </w:r>
      <w:r w:rsidR="006B52A4" w:rsidRPr="003C64BE">
        <w:rPr>
          <w:rFonts w:ascii="Arial" w:hAnsi="Arial" w:cs="Arial"/>
          <w:bCs/>
        </w:rPr>
        <w:fldChar w:fldCharType="end"/>
      </w:r>
      <w:r w:rsidR="00D40113" w:rsidRPr="003C64BE">
        <w:rPr>
          <w:rFonts w:ascii="Arial" w:hAnsi="Arial" w:cs="Arial"/>
          <w:bCs/>
        </w:rPr>
        <w:t xml:space="preserve">. </w:t>
      </w:r>
      <w:r w:rsidR="00F07B8A" w:rsidRPr="003C64BE">
        <w:rPr>
          <w:rFonts w:ascii="Arial" w:hAnsi="Arial" w:cs="Arial"/>
          <w:bCs/>
        </w:rPr>
        <w:t>The second question that RDS statistical approaches address is the sampling variance</w:t>
      </w:r>
      <w:r w:rsidR="00060015" w:rsidRPr="003C64BE">
        <w:rPr>
          <w:rFonts w:ascii="Arial" w:hAnsi="Arial" w:cs="Arial"/>
          <w:bCs/>
        </w:rPr>
        <w:t xml:space="preserve"> of mean estimators</w:t>
      </w:r>
      <w:r w:rsidR="00F07B8A" w:rsidRPr="003C64BE">
        <w:rPr>
          <w:rFonts w:ascii="Arial" w:hAnsi="Arial" w:cs="Arial"/>
          <w:bCs/>
        </w:rPr>
        <w:t xml:space="preserve">, which is a measure of dispersion in the distribution of mean estimates that would </w:t>
      </w:r>
      <w:r w:rsidR="003F7E7E">
        <w:rPr>
          <w:rFonts w:ascii="Arial" w:hAnsi="Arial" w:cs="Arial"/>
          <w:bCs/>
        </w:rPr>
        <w:t xml:space="preserve">theoretically </w:t>
      </w:r>
      <w:r w:rsidR="00F07B8A" w:rsidRPr="003C64BE">
        <w:rPr>
          <w:rFonts w:ascii="Arial" w:hAnsi="Arial" w:cs="Arial"/>
          <w:bCs/>
        </w:rPr>
        <w:t xml:space="preserve">be obtained if </w:t>
      </w:r>
      <w:r w:rsidR="003F7E7E">
        <w:rPr>
          <w:rFonts w:ascii="Arial" w:hAnsi="Arial" w:cs="Arial"/>
          <w:bCs/>
        </w:rPr>
        <w:t xml:space="preserve">researchers repeatedly sampled a </w:t>
      </w:r>
      <w:r w:rsidR="003F7E7E" w:rsidRPr="003C64BE">
        <w:rPr>
          <w:rFonts w:ascii="Arial" w:hAnsi="Arial" w:cs="Arial"/>
          <w:bCs/>
        </w:rPr>
        <w:t xml:space="preserve">hidden population of interest </w:t>
      </w:r>
      <w:r w:rsidR="003F7E7E">
        <w:rPr>
          <w:rFonts w:ascii="Arial" w:hAnsi="Arial" w:cs="Arial"/>
          <w:bCs/>
        </w:rPr>
        <w:t>using RDS</w:t>
      </w:r>
      <w:r w:rsidR="00F07B8A" w:rsidRPr="003C64BE">
        <w:rPr>
          <w:rFonts w:ascii="Arial" w:hAnsi="Arial" w:cs="Arial"/>
          <w:bCs/>
        </w:rPr>
        <w:t xml:space="preserve"> </w:t>
      </w:r>
      <w:r w:rsidR="00F07B8A" w:rsidRPr="003C64BE">
        <w:rPr>
          <w:rFonts w:ascii="Arial" w:hAnsi="Arial" w:cs="Arial"/>
          <w:bCs/>
        </w:rPr>
        <w:fldChar w:fldCharType="begin"/>
      </w:r>
      <w:r w:rsidR="004F13EE">
        <w:rPr>
          <w:rFonts w:ascii="Arial" w:hAnsi="Arial" w:cs="Arial"/>
          <w:bCs/>
        </w:rPr>
        <w:instrText xml:space="preserve"> ADDIN ZOTERO_ITEM CSL_CITATION {"citationID":"Up1aE1a5","properties":{"formattedCitation":"(Salganik 2006; Volz and Heckathorn 2008)","plainCitation":"(Salganik 2006; Volz and Heckathorn 2008)"},"citationItems":[{"id":47,"uris":["http://zotero.org/users/51902/items/9VHUTPJZ"],"uri":["http://zotero.org/users/51902/items/9VHUTPJZ"],"itemData":{"id":47,"type":"article-journal","title":"Variance estimation, design effects, and sample size calculations for respondent-driven sampling","container-title":"Journal of Urban Health","page":"98-112","volume":"83","issue":"1","author":[{"family":"Salganik","given":"Matthew J."}],"issued":{"date-parts":[["2006"]]}},"label":"page"},{"id":144,"uris":["http://zotero.org/users/51902/items/RV6DM9M8"],"uri":["http://zotero.org/users/51902/items/RV6DM9M8"],"itemData":{"id":144,"type":"article-journal","title":"Probability based estimation theory for respondent driven sampling","container-title":"Journal of Official Statistics","page":"79","volume":"24","issue":"1","author":[{"family":"Volz","given":"Erik"},{"family":"Heckathorn","given":"Douglas D."}],"issued":{"date-parts":[["2008"]]}},"label":"page"}],"schema":"https://github.com/citation-style-language/schema/raw/master/csl-citation.json"} </w:instrText>
      </w:r>
      <w:r w:rsidR="00F07B8A" w:rsidRPr="003C64BE">
        <w:rPr>
          <w:rFonts w:ascii="Arial" w:hAnsi="Arial" w:cs="Arial"/>
          <w:bCs/>
        </w:rPr>
        <w:fldChar w:fldCharType="separate"/>
      </w:r>
      <w:r w:rsidR="00F07B8A" w:rsidRPr="003C64BE">
        <w:rPr>
          <w:rFonts w:ascii="Arial" w:hAnsi="Arial" w:cs="Arial"/>
        </w:rPr>
        <w:t>(Salganik 2006; Volz and Heckathorn 2008)</w:t>
      </w:r>
      <w:r w:rsidR="00F07B8A" w:rsidRPr="003C64BE">
        <w:rPr>
          <w:rFonts w:ascii="Arial" w:hAnsi="Arial" w:cs="Arial"/>
          <w:bCs/>
        </w:rPr>
        <w:fldChar w:fldCharType="end"/>
      </w:r>
      <w:r w:rsidR="00F07B8A" w:rsidRPr="003C64BE">
        <w:rPr>
          <w:rFonts w:ascii="Arial" w:hAnsi="Arial" w:cs="Arial"/>
          <w:bCs/>
        </w:rPr>
        <w:t xml:space="preserve">. RDS has been shown to exhibit substantial </w:t>
      </w:r>
      <w:r w:rsidR="003F7E7E">
        <w:rPr>
          <w:rFonts w:ascii="Arial" w:hAnsi="Arial" w:cs="Arial"/>
          <w:bCs/>
        </w:rPr>
        <w:t>sampling</w:t>
      </w:r>
      <w:r w:rsidR="00F07B8A" w:rsidRPr="003C64BE">
        <w:rPr>
          <w:rFonts w:ascii="Arial" w:hAnsi="Arial" w:cs="Arial"/>
          <w:bCs/>
        </w:rPr>
        <w:t xml:space="preserve"> variance</w:t>
      </w:r>
      <w:r w:rsidR="00060015" w:rsidRPr="003C64BE">
        <w:rPr>
          <w:rFonts w:ascii="Arial" w:hAnsi="Arial" w:cs="Arial"/>
          <w:bCs/>
        </w:rPr>
        <w:t xml:space="preserve"> in </w:t>
      </w:r>
      <w:r w:rsidR="003F7E7E">
        <w:rPr>
          <w:rFonts w:ascii="Arial" w:hAnsi="Arial" w:cs="Arial"/>
          <w:bCs/>
        </w:rPr>
        <w:t xml:space="preserve">mean </w:t>
      </w:r>
      <w:r w:rsidR="00060015" w:rsidRPr="003C64BE">
        <w:rPr>
          <w:rFonts w:ascii="Arial" w:hAnsi="Arial" w:cs="Arial"/>
          <w:bCs/>
        </w:rPr>
        <w:t>estimates</w:t>
      </w:r>
      <w:r w:rsidR="00184586" w:rsidRPr="003C64BE">
        <w:rPr>
          <w:rFonts w:ascii="Arial" w:hAnsi="Arial" w:cs="Arial"/>
          <w:bCs/>
        </w:rPr>
        <w:t>, regardless of the mean estimators used</w:t>
      </w:r>
      <w:r w:rsidR="00060015" w:rsidRPr="003C64BE">
        <w:rPr>
          <w:rFonts w:ascii="Arial" w:hAnsi="Arial" w:cs="Arial"/>
          <w:bCs/>
        </w:rPr>
        <w:t>, which is generally exacerbated by clustering in the social network being sampled</w:t>
      </w:r>
      <w:r w:rsidR="00C9301A">
        <w:rPr>
          <w:rFonts w:ascii="Arial" w:hAnsi="Arial" w:cs="Arial"/>
          <w:bCs/>
        </w:rPr>
        <w:t xml:space="preserve">. Improvements to estimators of </w:t>
      </w:r>
      <w:r w:rsidR="00F07B8A" w:rsidRPr="003C64BE">
        <w:rPr>
          <w:rFonts w:ascii="Arial" w:hAnsi="Arial" w:cs="Arial"/>
          <w:bCs/>
        </w:rPr>
        <w:t xml:space="preserve">RDS sampling variance </w:t>
      </w:r>
      <w:r w:rsidR="00EB655F" w:rsidRPr="003C64BE">
        <w:rPr>
          <w:rFonts w:ascii="Arial" w:hAnsi="Arial" w:cs="Arial"/>
          <w:bCs/>
        </w:rPr>
        <w:t xml:space="preserve">remain </w:t>
      </w:r>
      <w:r w:rsidR="00C9301A">
        <w:rPr>
          <w:rFonts w:ascii="Arial" w:hAnsi="Arial" w:cs="Arial"/>
          <w:bCs/>
        </w:rPr>
        <w:t>an area of active research</w:t>
      </w:r>
      <w:r w:rsidR="00F07B8A" w:rsidRPr="003C64BE">
        <w:rPr>
          <w:rFonts w:ascii="Arial" w:hAnsi="Arial" w:cs="Arial"/>
          <w:bCs/>
        </w:rPr>
        <w:t xml:space="preserve"> </w:t>
      </w:r>
      <w:r w:rsidR="00F07B8A" w:rsidRPr="003C64BE">
        <w:rPr>
          <w:rFonts w:ascii="Arial" w:hAnsi="Arial" w:cs="Arial"/>
          <w:bCs/>
        </w:rPr>
        <w:fldChar w:fldCharType="begin"/>
      </w:r>
      <w:r w:rsidR="004F13EE">
        <w:rPr>
          <w:rFonts w:ascii="Arial" w:hAnsi="Arial" w:cs="Arial"/>
          <w:bCs/>
        </w:rPr>
        <w:instrText xml:space="preserve"> ADDIN ZOTERO_ITEM CSL_CITATION {"citationID":"lbLTXNsV","properties":{"formattedCitation":"(Goel and Salganik 2009b; Verdery et al. 2013; Wejnert et al. 2012; Wejnert 2009)","plainCitation":"(Goel and Salganik 2009b; Verdery et al. 2013; Wejnert et al. 2012; Wejnert 2009)"},"citationItems":[{"id":333,"uris":["http://zotero.org/users/51902/items/ZABDFBFK"],"uri":["http://zotero.org/users/51902/items/ZABDFBFK"],"itemData":{"id":333,"type":"article-journal","title":"Respondent-driven sampling as Markov chain Monte Carlo","container-title":"Statistics in Medicine","page":"2202-2229","volume":"28","issue":"17","abstract":"Respondent-driven sampling (RDS) is a recently introduced, and now widely used, technique for estimating disease prevalence in hidden populations. RDS data are collected through a snowball mechanism, in which current sample members recruit future sample members. In this paper we present RDS as Markov chain Monte Carlo importance sampling, and we examine the effects of community structure and the recruitment procedure on the variance of RDS estimates. Past work has assumed that the variance of RDS estimates is primarily affected by segregation between healthy and infected individuals. We examine an illustrative model to show that this is not necessarily the case, and that bottlenecks anywhere in the networks can substantially affect estimates. We also show that variance is inflated by a common design feature in which the sample members are encouraged to recruit multiple future sample members. The paper concludes with suggestions for implementing and evaluating RDS studies. Copyright (C) 2009 John Wiley &amp; Sons. Ltd.","DOI":"10.1002/sim.3613","author":[{"family":"Goel","given":"Sharad"},{"family":"Salganik","given":"Matthew J."}],"issued":{"date-parts":[["2009",7,30]]}},"label":"page"},{"id":173,"uris":["http://zotero.org/users/51902/items/W75MZEUC"],"uri":["http://zotero.org/users/51902/items/W75MZEUC"],"itemData":{"id":173,"type":"article-journal","title":"Network structure and biased variance estimation in respondent driven sampling","container-title":"arXiv preprint arXiv:1309.5109","author":[{"family":"Verdery","given":"Ashton M."},{"family":"Mouw","given":"Ted"},{"family":"Bauldry","given":"Shawn"},{"family":"Mucha","given":"Peter J."}],"issued":{"date-parts":[["2013"]]}},"label":"page"},{"id":774,"uris":["http://zotero.org/users/51902/items/J5QWEPK7"],"uri":["http://zotero.org/users/51902/items/J5QWEPK7"],"itemData":{"id":774,"type":"article-journal","title":"Estimating Design Effect and Calculating Sample Size for Respondent-Driven Sampling Studies of Injection Drug Users in the United States","container-title":"Aids and Behavior","page":"797-806","volume":"16","issue":"4","abstract":"Respondent-driven sampling (RDS) has become increasingly popular for sampling hidden populations, including injecting drug users (IDU). However, RDS data are unique and require specialized analysis techniques, many of which remain underdeveloped. RDS sample size estimation requires knowing design effect (DE), which can only be calculated post hoc. Few studies have analyzed RDS DE using real world empirical data. We analyze estimated DE from 43 samples of IDU collected using a standardized protocol. We find the previous recommendation that sample size be at least doubled, consistent with DE = 2, underestimates true DE and recommend researchers use DE = 4 as an alternate estimate when calculating sample size. A formula for calculating sample size for RDS studies among IDU is presented. Researchers faced with limited resources may wish to accept slightly higher standard errors to keep sample size requirements low. Our results highlight dangers of ignoring sampling design in analysis.","DOI":"10.1007/s10461-012-0147-8","author":[{"family":"Wejnert","given":"Cyprian"},{"family":"Pham","given":"Huong"},{"family":"Krishna","given":"Nevin"},{"family":"Le","given":"Binh"},{"family":"DiNenno","given":"Elizabeth"}],"issued":{"date-parts":[["2012",5]]}},"label":"page"},{"id":152,"uris":["http://zotero.org/users/51902/items/TC9FMNDI"],"uri":["http://zotero.org/users/51902/items/TC9FMNDI"],"itemData":{"id":152,"type":"article-journal","title":"An Empirical Test of Respondent-Driven Sampling: Point Estimates, Variance, Degree Measures, and Out-of-Equilibrium Data","container-title":"Sociological Methodology","page":"73-116","volume":"39","issue":"1","source":"Wiley Online Library","abstract":"This paper, which is the first large-scale application of respondent-driven sampling (RDS) to nonhidden populations, tests three factors related to RDS estimation against institutional data using two WebRDS samples of university undergraduates. First, two methods of calculating RDS point estimates are compared. RDS estimates calculated using both methods coincide closely, but variance estimation, especially for small groups, is problematic for both methods. In one method, the bootstrap algorithm used to generate confidence intervals is found to underestimate variance. In the other method, where analytical variance estimation is possible, confidence intervals tend to overestimate variance. Second, RDS estimates are found to be robust against varying measures of individual degree. Results suggest the standard degree measure currently employed in most RDS studies is among the best-performing degree measures. Finally, RDS is found to be robust against the inclusion of out-of-equilibrium data. The results show that valid point estimates can be generated with RDS analysis using real data, but that further research is needed to improve variance estimation techniques.","DOI":"10.1111/j.1467-9531.2009.01216.x","ISSN":"1467-9531","shortTitle":"An Empirical Test of Respondent-Driven Sampling","language":"en","author":[{"family":"Wejnert","given":"Cyprian"}],"issued":{"date-parts":[["2009",8,1]]}},"label":"page"}],"schema":"https://github.com/citation-style-language/schema/raw/master/csl-citation.json"} </w:instrText>
      </w:r>
      <w:r w:rsidR="00F07B8A" w:rsidRPr="003C64BE">
        <w:rPr>
          <w:rFonts w:ascii="Arial" w:hAnsi="Arial" w:cs="Arial"/>
          <w:bCs/>
        </w:rPr>
        <w:fldChar w:fldCharType="separate"/>
      </w:r>
      <w:r w:rsidR="00AF2222" w:rsidRPr="00AF2222">
        <w:rPr>
          <w:rFonts w:ascii="Arial" w:hAnsi="Arial" w:cs="Arial"/>
        </w:rPr>
        <w:t>(Goel and Salganik 2009b; Verdery et al. 2013; Wejnert et al. 2012; Wejnert 2009)</w:t>
      </w:r>
      <w:r w:rsidR="00F07B8A" w:rsidRPr="003C64BE">
        <w:rPr>
          <w:rFonts w:ascii="Arial" w:hAnsi="Arial" w:cs="Arial"/>
          <w:bCs/>
        </w:rPr>
        <w:fldChar w:fldCharType="end"/>
      </w:r>
      <w:r w:rsidR="00F07B8A" w:rsidRPr="003C64BE">
        <w:rPr>
          <w:rFonts w:ascii="Arial" w:hAnsi="Arial" w:cs="Arial"/>
          <w:bCs/>
        </w:rPr>
        <w:t>.</w:t>
      </w:r>
      <w:r w:rsidR="00250BA6" w:rsidRPr="003C64BE">
        <w:rPr>
          <w:rFonts w:ascii="Arial" w:hAnsi="Arial" w:cs="Arial"/>
          <w:bCs/>
        </w:rPr>
        <w:t xml:space="preserve"> The statistical aspect</w:t>
      </w:r>
      <w:r w:rsidR="0052694A" w:rsidRPr="003C64BE">
        <w:rPr>
          <w:rFonts w:ascii="Arial" w:hAnsi="Arial" w:cs="Arial"/>
          <w:bCs/>
        </w:rPr>
        <w:t>s</w:t>
      </w:r>
      <w:r w:rsidR="00250BA6" w:rsidRPr="003C64BE">
        <w:rPr>
          <w:rFonts w:ascii="Arial" w:hAnsi="Arial" w:cs="Arial"/>
          <w:bCs/>
        </w:rPr>
        <w:t xml:space="preserve"> of RDS </w:t>
      </w:r>
      <w:r w:rsidR="0052694A" w:rsidRPr="003C64BE">
        <w:rPr>
          <w:rFonts w:ascii="Arial" w:hAnsi="Arial" w:cs="Arial"/>
          <w:bCs/>
        </w:rPr>
        <w:t>have</w:t>
      </w:r>
      <w:r w:rsidR="00250BA6" w:rsidRPr="003C64BE">
        <w:rPr>
          <w:rFonts w:ascii="Arial" w:hAnsi="Arial" w:cs="Arial"/>
          <w:bCs/>
        </w:rPr>
        <w:t xml:space="preserve"> been subjected to </w:t>
      </w:r>
      <w:r w:rsidR="00EB655F" w:rsidRPr="003C64BE">
        <w:rPr>
          <w:rFonts w:ascii="Arial" w:hAnsi="Arial" w:cs="Arial"/>
          <w:bCs/>
        </w:rPr>
        <w:t xml:space="preserve">several methodological </w:t>
      </w:r>
      <w:r w:rsidR="009F4D2C" w:rsidRPr="003C64BE">
        <w:rPr>
          <w:rFonts w:ascii="Arial" w:hAnsi="Arial" w:cs="Arial"/>
          <w:bCs/>
        </w:rPr>
        <w:t>clarifications</w:t>
      </w:r>
      <w:r w:rsidR="00EB655F" w:rsidRPr="003C64BE">
        <w:rPr>
          <w:rFonts w:ascii="Arial" w:hAnsi="Arial" w:cs="Arial"/>
          <w:bCs/>
        </w:rPr>
        <w:t>, evaluations, and criticisms, but a set of</w:t>
      </w:r>
      <w:r w:rsidR="0052694A" w:rsidRPr="003C64BE">
        <w:rPr>
          <w:rFonts w:ascii="Arial" w:hAnsi="Arial" w:cs="Arial"/>
          <w:bCs/>
        </w:rPr>
        <w:t xml:space="preserve"> </w:t>
      </w:r>
      <w:r w:rsidR="00802F18" w:rsidRPr="003C64BE">
        <w:rPr>
          <w:rFonts w:ascii="Arial" w:hAnsi="Arial" w:cs="Arial"/>
          <w:bCs/>
        </w:rPr>
        <w:t>core</w:t>
      </w:r>
      <w:r w:rsidR="0052694A" w:rsidRPr="003C64BE">
        <w:rPr>
          <w:rFonts w:ascii="Arial" w:hAnsi="Arial" w:cs="Arial"/>
          <w:bCs/>
        </w:rPr>
        <w:t xml:space="preserve"> guidelines and promising estimators are </w:t>
      </w:r>
      <w:r w:rsidR="00897E77" w:rsidRPr="003C64BE">
        <w:rPr>
          <w:rFonts w:ascii="Arial" w:hAnsi="Arial" w:cs="Arial"/>
          <w:bCs/>
        </w:rPr>
        <w:t xml:space="preserve">emerging that hold the </w:t>
      </w:r>
      <w:r w:rsidR="0004025B" w:rsidRPr="003C64BE">
        <w:rPr>
          <w:rFonts w:ascii="Arial" w:hAnsi="Arial" w:cs="Arial"/>
          <w:bCs/>
        </w:rPr>
        <w:t>prospect</w:t>
      </w:r>
      <w:r w:rsidR="00897E77" w:rsidRPr="003C64BE">
        <w:rPr>
          <w:rFonts w:ascii="Arial" w:hAnsi="Arial" w:cs="Arial"/>
          <w:bCs/>
        </w:rPr>
        <w:t xml:space="preserve"> of </w:t>
      </w:r>
      <w:r w:rsidR="0004025B" w:rsidRPr="003C64BE">
        <w:rPr>
          <w:rFonts w:ascii="Arial" w:hAnsi="Arial" w:cs="Arial"/>
          <w:bCs/>
        </w:rPr>
        <w:t xml:space="preserve">using RDS data to obtain </w:t>
      </w:r>
      <w:r w:rsidR="00897E77" w:rsidRPr="003C64BE">
        <w:rPr>
          <w:rFonts w:ascii="Arial" w:hAnsi="Arial" w:cs="Arial"/>
          <w:bCs/>
        </w:rPr>
        <w:t>u</w:t>
      </w:r>
      <w:r w:rsidR="0004025B" w:rsidRPr="003C64BE">
        <w:rPr>
          <w:rFonts w:ascii="Arial" w:hAnsi="Arial" w:cs="Arial"/>
          <w:bCs/>
        </w:rPr>
        <w:t>nbiased and efficient estimates</w:t>
      </w:r>
      <w:r w:rsidR="00897E77" w:rsidRPr="003C64BE">
        <w:rPr>
          <w:rFonts w:ascii="Arial" w:hAnsi="Arial" w:cs="Arial"/>
          <w:bCs/>
        </w:rPr>
        <w:t xml:space="preserve"> of population means</w:t>
      </w:r>
      <w:r w:rsidR="0052694A" w:rsidRPr="003C64BE">
        <w:rPr>
          <w:rFonts w:ascii="Arial" w:hAnsi="Arial" w:cs="Arial"/>
          <w:bCs/>
        </w:rPr>
        <w:t xml:space="preserve"> </w:t>
      </w:r>
      <w:r w:rsidR="0052694A" w:rsidRPr="003C64BE">
        <w:rPr>
          <w:rFonts w:ascii="Arial" w:hAnsi="Arial" w:cs="Arial"/>
          <w:bCs/>
        </w:rPr>
        <w:fldChar w:fldCharType="begin"/>
      </w:r>
      <w:r w:rsidR="004F13EE">
        <w:rPr>
          <w:rFonts w:ascii="Arial" w:hAnsi="Arial" w:cs="Arial"/>
          <w:bCs/>
        </w:rPr>
        <w:instrText xml:space="preserve"> ADDIN ZOTERO_ITEM CSL_CITATION {"citationID":"rS5vBSHq","properties":{"formattedCitation":"(Gile, Johnston, and Salganik 2015; Lu 2013; Gile 2011; Gile and Handcock 2011; White et al. 2015)","plainCitation":"(Gile, Johnston, and Salganik 2015; Lu 2013; Gile 2011; Gile and Handcock 2011; White et al. 2015)"},"citationItems":[{"id":522,"uris":["http://zotero.org/users/51902/items/JPKCCJ6A"],"uri":["http://zotero.org/users/51902/items/JPKCCJ6A"],"itemData":{"id":522,"type":"article-journal","title":"Diagnostics for respondent-driven sampling","container-title":"Journal of the Royal Statistical Society Series a-Statistics in Society","page":"241-269","volume":"178","issue":"1","abstract":"Respondent-driven sampling (RDS) is a widely used method for sampling from hard-to-reach human populations, especially populations at higher risk for human immunodeficiency virus or acquired immune deficiency syndrome. Data are collected through a peer referral process over social networks. RDS has proven practical for data collection in many difficult settings and has been adopted by leading public health organizations around the world. Unfortunately, inference from RDS data requires many strong assumptions because the sampling design is partially beyond the control of the researcher and not fully observable. We introduce diagnostic tools for most of these assumptions and apply them in 12 high risk populations. These diagnostics empower researchers to understand their RDS data better and encourage future statistical research on RDS sampling and inference.","DOI":"10.1111/rssa.12059","author":[{"family":"Gile","given":"Krista J."},{"family":"Johnston","given":"Lisa G."},{"family":"Salganik","given":"Matthew J."}],"issued":{"date-parts":[["2015",1]]}},"label":"page"},{"id":29,"uris":["http://zotero.org/users/51902/items/79UT53HE"],"uri":["http://zotero.org/users/51902/items/79UT53HE"],"itemData":{"id":29,"type":"article-journal","title":"Linked Ego Networks: Improving estimate reliability and validity with respondent-driven sampling","container-title":"Social Networks","page":"669-685","volume":"35","issue":"4","author":[{"family":"Lu","given":"Xin"}],"issued":{"date-parts":[["2013"]]}},"label":"page"},{"id":32,"uris":["http://zotero.org/users/51902/items/7I8F68UG"],"uri":["http://zotero.org/users/51902/items/7I8F68UG"],"itemData":{"id":32,"type":"article-journal","title":"Improved inference for respondent-driven sampling data with application to HIV prevalence estimation","container-title":"Journal of the American Statistical Association","volume":"106","issue":"493","author":[{"family":"Gile","given":"Krista J."}],"issued":{"date-parts":[["2011"]]}},"label":"page"},{"id":176,"uris":["http://zotero.org/users/51902/items/WN2FU5BW"],"uri":["http://zotero.org/users/51902/items/WN2FU5BW"],"itemData":{"id":176,"type":"article-journal","title":"Network model-assisted inference from respondent-driven sampling data","container-title":"arXiv preprint arXiv:1108.0298","author":[{"family":"Gile","given":"Krista J."},{"family":"Handcock","given":"Mark S."}],"issued":{"date-parts":[["2011"]]}},"label":"page"},{"id":945,"uris":["http://zotero.org/users/51902/items/KT598HDW"],"uri":["http://zotero.org/users/51902/items/KT598HDW"],"itemData":{"id":945,"type":"article-journal","title":"Strengthening the Reporting of Observational Studies in Epidemiology for respondent-driven sampling studies: “STROBE-RDS” statement","container-title":"Journal of Clinical Epidemiology","source":"CrossRef","URL":"http://linkinghub.elsevier.com/retrieve/pii/S0895435615001717","DOI":"10.1016/j.jclinepi.2015.04.002","ISSN":"08954356","shortTitle":"Strengthening the Reporting of Observational Studies in Epidemiology for respondent-driven sampling studies","language":"en","author":[{"family":"White","given":"Richard G."},{"family":"Hakim","given":"Avi J."},{"family":"Salganik","given":"Matthew J."},{"family":"Spiller","given":"Michael W."},{"family":"Johnston","given":"Lisa G."},{"family":"Kerr","given":"Ligia"},{"family":"Kendall","given":"Carl"},{"family":"Drake","given":"Amy"},{"family":"Wilson","given":"David"},{"family":"Orroth","given":"Kate"},{"family":"Egger","given":"Matthias"},{"family":"Hladik","given":"Wolfgang"}],"issued":{"date-parts":[["2015",5]]},"accessed":{"date-parts":[["2015",9,22]]}},"label":"page"}],"schema":"https://github.com/citation-style-language/schema/raw/master/csl-citation.json"} </w:instrText>
      </w:r>
      <w:r w:rsidR="0052694A" w:rsidRPr="003C64BE">
        <w:rPr>
          <w:rFonts w:ascii="Arial" w:hAnsi="Arial" w:cs="Arial"/>
          <w:bCs/>
        </w:rPr>
        <w:fldChar w:fldCharType="separate"/>
      </w:r>
      <w:r w:rsidR="00802F18" w:rsidRPr="003C64BE">
        <w:rPr>
          <w:rFonts w:ascii="Arial" w:hAnsi="Arial" w:cs="Arial"/>
        </w:rPr>
        <w:t>(Gile, Johnston, and Salganik 2015; Lu 2013; Gile 2011; Gile and Handcock 2011; White et al. 2015)</w:t>
      </w:r>
      <w:r w:rsidR="0052694A" w:rsidRPr="003C64BE">
        <w:rPr>
          <w:rFonts w:ascii="Arial" w:hAnsi="Arial" w:cs="Arial"/>
          <w:bCs/>
        </w:rPr>
        <w:fldChar w:fldCharType="end"/>
      </w:r>
      <w:r w:rsidR="0052694A" w:rsidRPr="003C64BE">
        <w:rPr>
          <w:rFonts w:ascii="Arial" w:hAnsi="Arial" w:cs="Arial"/>
          <w:bCs/>
        </w:rPr>
        <w:t>.</w:t>
      </w:r>
    </w:p>
    <w:p w14:paraId="3C14FF6A" w14:textId="0EF477DB" w:rsidR="004C5527" w:rsidRPr="003C64BE" w:rsidRDefault="004C7DF5" w:rsidP="001A7A1F">
      <w:pPr>
        <w:spacing w:after="0" w:line="240" w:lineRule="auto"/>
        <w:ind w:firstLine="90"/>
        <w:rPr>
          <w:rFonts w:ascii="Arial" w:hAnsi="Arial" w:cs="Arial"/>
          <w:bCs/>
        </w:rPr>
      </w:pPr>
      <w:r w:rsidRPr="003C64BE">
        <w:rPr>
          <w:rFonts w:ascii="Arial" w:hAnsi="Arial" w:cs="Arial"/>
        </w:rPr>
        <w:t xml:space="preserve">In spite of the volume of research </w:t>
      </w:r>
      <w:r w:rsidR="00A76263" w:rsidRPr="003C64BE">
        <w:rPr>
          <w:rFonts w:ascii="Arial" w:hAnsi="Arial" w:cs="Arial"/>
        </w:rPr>
        <w:t>conducted with</w:t>
      </w:r>
      <w:r w:rsidRPr="003C64BE">
        <w:rPr>
          <w:rFonts w:ascii="Arial" w:hAnsi="Arial" w:cs="Arial"/>
        </w:rPr>
        <w:t xml:space="preserve"> </w:t>
      </w:r>
      <w:r w:rsidR="00A76263" w:rsidRPr="003C64BE">
        <w:rPr>
          <w:rFonts w:ascii="Arial" w:hAnsi="Arial" w:cs="Arial"/>
        </w:rPr>
        <w:t>RDS methods</w:t>
      </w:r>
      <w:r w:rsidRPr="003C64BE">
        <w:rPr>
          <w:rFonts w:ascii="Arial" w:hAnsi="Arial" w:cs="Arial"/>
        </w:rPr>
        <w:t xml:space="preserve">, researchers have not made full use of the </w:t>
      </w:r>
      <w:r w:rsidR="00184586" w:rsidRPr="003C64BE">
        <w:rPr>
          <w:rFonts w:ascii="Arial" w:hAnsi="Arial" w:cs="Arial"/>
        </w:rPr>
        <w:t xml:space="preserve">RDS </w:t>
      </w:r>
      <w:r w:rsidRPr="003C64BE">
        <w:rPr>
          <w:rFonts w:ascii="Arial" w:hAnsi="Arial" w:cs="Arial"/>
        </w:rPr>
        <w:t xml:space="preserve">data collected to date. </w:t>
      </w:r>
      <w:r w:rsidR="00E54776" w:rsidRPr="003C64BE">
        <w:rPr>
          <w:rFonts w:ascii="Arial" w:hAnsi="Arial" w:cs="Arial"/>
        </w:rPr>
        <w:t>One reason is that</w:t>
      </w:r>
      <w:r w:rsidR="00867D51" w:rsidRPr="003C64BE">
        <w:rPr>
          <w:rFonts w:ascii="Arial" w:hAnsi="Arial" w:cs="Arial"/>
        </w:rPr>
        <w:t xml:space="preserve"> </w:t>
      </w:r>
      <w:r w:rsidR="0052694A" w:rsidRPr="003C64BE">
        <w:rPr>
          <w:rFonts w:ascii="Arial" w:hAnsi="Arial" w:cs="Arial"/>
          <w:bCs/>
        </w:rPr>
        <w:t xml:space="preserve">prior </w:t>
      </w:r>
      <w:r w:rsidR="00867D51" w:rsidRPr="003C64BE">
        <w:rPr>
          <w:rFonts w:ascii="Arial" w:hAnsi="Arial" w:cs="Arial"/>
          <w:bCs/>
        </w:rPr>
        <w:t xml:space="preserve">statistical </w:t>
      </w:r>
      <w:r w:rsidR="0052694A" w:rsidRPr="003C64BE">
        <w:rPr>
          <w:rFonts w:ascii="Arial" w:hAnsi="Arial" w:cs="Arial"/>
          <w:bCs/>
        </w:rPr>
        <w:t xml:space="preserve">developments </w:t>
      </w:r>
      <w:r w:rsidR="00867D51" w:rsidRPr="003C64BE">
        <w:rPr>
          <w:rFonts w:ascii="Arial" w:hAnsi="Arial" w:cs="Arial"/>
          <w:bCs/>
        </w:rPr>
        <w:t xml:space="preserve">for RDS data </w:t>
      </w:r>
      <w:r w:rsidR="0052694A" w:rsidRPr="003C64BE">
        <w:rPr>
          <w:rFonts w:ascii="Arial" w:hAnsi="Arial" w:cs="Arial"/>
          <w:bCs/>
        </w:rPr>
        <w:t>have focused on improving methods for prevalence estimation and other univariate statistics</w:t>
      </w:r>
      <w:r w:rsidR="00867D51" w:rsidRPr="003C64BE">
        <w:rPr>
          <w:rFonts w:ascii="Arial" w:hAnsi="Arial" w:cs="Arial"/>
          <w:bCs/>
        </w:rPr>
        <w:t xml:space="preserve"> and have offered </w:t>
      </w:r>
      <w:r w:rsidR="0052694A" w:rsidRPr="003C64BE">
        <w:rPr>
          <w:rFonts w:ascii="Arial" w:hAnsi="Arial" w:cs="Arial"/>
          <w:bCs/>
        </w:rPr>
        <w:t xml:space="preserve">little guidance on </w:t>
      </w:r>
      <w:r w:rsidR="00256A4B">
        <w:rPr>
          <w:rFonts w:ascii="Arial" w:hAnsi="Arial" w:cs="Arial"/>
          <w:bCs/>
        </w:rPr>
        <w:t>estimating</w:t>
      </w:r>
      <w:r w:rsidR="0052694A" w:rsidRPr="003C64BE">
        <w:rPr>
          <w:rFonts w:ascii="Arial" w:hAnsi="Arial" w:cs="Arial"/>
          <w:bCs/>
        </w:rPr>
        <w:t xml:space="preserve"> the parameters of </w:t>
      </w:r>
      <w:r w:rsidR="00802F18" w:rsidRPr="003C64BE">
        <w:rPr>
          <w:rFonts w:ascii="Arial" w:hAnsi="Arial" w:cs="Arial"/>
          <w:bCs/>
        </w:rPr>
        <w:t>multivariate</w:t>
      </w:r>
      <w:r w:rsidR="0052694A" w:rsidRPr="003C64BE">
        <w:rPr>
          <w:rFonts w:ascii="Arial" w:hAnsi="Arial" w:cs="Arial"/>
          <w:bCs/>
        </w:rPr>
        <w:t xml:space="preserve"> regression models </w:t>
      </w:r>
      <w:r w:rsidR="00256A4B">
        <w:rPr>
          <w:rFonts w:ascii="Arial" w:hAnsi="Arial" w:cs="Arial"/>
          <w:bCs/>
        </w:rPr>
        <w:t>with</w:t>
      </w:r>
      <w:r w:rsidR="0052694A" w:rsidRPr="003C64BE">
        <w:rPr>
          <w:rFonts w:ascii="Arial" w:hAnsi="Arial" w:cs="Arial"/>
          <w:bCs/>
        </w:rPr>
        <w:t xml:space="preserve"> RDS data. </w:t>
      </w:r>
      <w:r w:rsidR="00706DE3" w:rsidRPr="003C64BE">
        <w:rPr>
          <w:rFonts w:ascii="Arial" w:hAnsi="Arial" w:cs="Arial"/>
          <w:bCs/>
        </w:rPr>
        <w:t>Our</w:t>
      </w:r>
      <w:r w:rsidR="0052694A" w:rsidRPr="003C64BE">
        <w:rPr>
          <w:rFonts w:ascii="Arial" w:hAnsi="Arial" w:cs="Arial"/>
          <w:bCs/>
        </w:rPr>
        <w:t xml:space="preserve"> review of published RDS studies suggests that authors are wary of presenting </w:t>
      </w:r>
      <w:r w:rsidR="00802F18" w:rsidRPr="003C64BE">
        <w:rPr>
          <w:rFonts w:ascii="Arial" w:hAnsi="Arial" w:cs="Arial"/>
          <w:bCs/>
        </w:rPr>
        <w:t>multivariate</w:t>
      </w:r>
      <w:r w:rsidR="0052694A" w:rsidRPr="003C64BE">
        <w:rPr>
          <w:rFonts w:ascii="Arial" w:hAnsi="Arial" w:cs="Arial"/>
          <w:bCs/>
        </w:rPr>
        <w:t xml:space="preserve"> </w:t>
      </w:r>
      <w:r w:rsidR="00256A4B">
        <w:rPr>
          <w:rFonts w:ascii="Arial" w:hAnsi="Arial" w:cs="Arial"/>
          <w:bCs/>
        </w:rPr>
        <w:t xml:space="preserve">RDS </w:t>
      </w:r>
      <w:r w:rsidR="0052694A" w:rsidRPr="003C64BE">
        <w:rPr>
          <w:rFonts w:ascii="Arial" w:hAnsi="Arial" w:cs="Arial"/>
          <w:bCs/>
        </w:rPr>
        <w:t>regression, which means</w:t>
      </w:r>
      <w:r w:rsidR="004F13EE">
        <w:rPr>
          <w:rFonts w:ascii="Arial" w:hAnsi="Arial" w:cs="Arial"/>
          <w:bCs/>
        </w:rPr>
        <w:t xml:space="preserve"> for instance</w:t>
      </w:r>
      <w:r w:rsidR="0052694A" w:rsidRPr="003C64BE">
        <w:rPr>
          <w:rFonts w:ascii="Arial" w:hAnsi="Arial" w:cs="Arial"/>
          <w:bCs/>
        </w:rPr>
        <w:t xml:space="preserve"> that a full understanding of relationships between risk factors and HIV/AIDS infection cannot be ascertained. </w:t>
      </w:r>
      <w:r w:rsidR="00E54776" w:rsidRPr="003C64BE">
        <w:rPr>
          <w:rFonts w:ascii="Arial" w:hAnsi="Arial" w:cs="Arial"/>
          <w:bCs/>
        </w:rPr>
        <w:t xml:space="preserve">Of the 517 empirical RDS papers we </w:t>
      </w:r>
      <w:r w:rsidR="00D877FF">
        <w:rPr>
          <w:rFonts w:ascii="Arial" w:hAnsi="Arial" w:cs="Arial"/>
          <w:bCs/>
        </w:rPr>
        <w:t>reviewed</w:t>
      </w:r>
      <w:r w:rsidR="00E54776" w:rsidRPr="003C64BE">
        <w:rPr>
          <w:rFonts w:ascii="Arial" w:hAnsi="Arial" w:cs="Arial"/>
          <w:bCs/>
        </w:rPr>
        <w:t xml:space="preserve">, only </w:t>
      </w:r>
      <w:r w:rsidR="00C84ECA" w:rsidRPr="003C64BE">
        <w:rPr>
          <w:rFonts w:ascii="Arial" w:hAnsi="Arial" w:cs="Arial"/>
          <w:bCs/>
        </w:rPr>
        <w:t xml:space="preserve">about half report </w:t>
      </w:r>
      <w:r w:rsidR="00802F18" w:rsidRPr="003C64BE">
        <w:rPr>
          <w:rFonts w:ascii="Arial" w:hAnsi="Arial" w:cs="Arial"/>
          <w:bCs/>
        </w:rPr>
        <w:t>multivariate</w:t>
      </w:r>
      <w:r w:rsidR="00C84ECA" w:rsidRPr="003C64BE">
        <w:rPr>
          <w:rFonts w:ascii="Arial" w:hAnsi="Arial" w:cs="Arial"/>
          <w:bCs/>
        </w:rPr>
        <w:t xml:space="preserve"> regression results</w:t>
      </w:r>
      <w:r w:rsidR="006841DB" w:rsidRPr="003C64BE">
        <w:rPr>
          <w:rFonts w:ascii="Arial" w:hAnsi="Arial" w:cs="Arial"/>
          <w:bCs/>
        </w:rPr>
        <w:t xml:space="preserve">, </w:t>
      </w:r>
      <w:r w:rsidR="00E54776" w:rsidRPr="003C64BE">
        <w:rPr>
          <w:rFonts w:ascii="Arial" w:hAnsi="Arial" w:cs="Arial"/>
          <w:bCs/>
        </w:rPr>
        <w:t xml:space="preserve">and </w:t>
      </w:r>
      <w:r w:rsidR="006841DB" w:rsidRPr="003C64BE">
        <w:rPr>
          <w:rFonts w:ascii="Arial" w:hAnsi="Arial" w:cs="Arial"/>
          <w:bCs/>
        </w:rPr>
        <w:t xml:space="preserve">those </w:t>
      </w:r>
      <w:r w:rsidR="00E54776" w:rsidRPr="003C64BE">
        <w:rPr>
          <w:rFonts w:ascii="Arial" w:hAnsi="Arial" w:cs="Arial"/>
          <w:bCs/>
        </w:rPr>
        <w:t xml:space="preserve">that </w:t>
      </w:r>
      <w:r w:rsidR="006841DB" w:rsidRPr="003C64BE">
        <w:rPr>
          <w:rFonts w:ascii="Arial" w:hAnsi="Arial" w:cs="Arial"/>
          <w:bCs/>
        </w:rPr>
        <w:t xml:space="preserve">do frequently offer caveats </w:t>
      </w:r>
      <w:r w:rsidR="00326A24" w:rsidRPr="003C64BE">
        <w:rPr>
          <w:rFonts w:ascii="Arial" w:hAnsi="Arial" w:cs="Arial"/>
          <w:bCs/>
        </w:rPr>
        <w:t>about the strength of conclusions that can be drawn from them</w:t>
      </w:r>
      <w:r w:rsidR="00E54776" w:rsidRPr="003C64BE">
        <w:rPr>
          <w:rFonts w:ascii="Arial" w:hAnsi="Arial" w:cs="Arial"/>
          <w:bCs/>
        </w:rPr>
        <w:t>,</w:t>
      </w:r>
      <w:r w:rsidR="00326A24" w:rsidRPr="003C64BE">
        <w:rPr>
          <w:rFonts w:ascii="Arial" w:hAnsi="Arial" w:cs="Arial"/>
          <w:bCs/>
        </w:rPr>
        <w:t xml:space="preserve"> </w:t>
      </w:r>
      <w:r w:rsidR="006841DB" w:rsidRPr="003C64BE">
        <w:rPr>
          <w:rFonts w:ascii="Arial" w:hAnsi="Arial" w:cs="Arial"/>
          <w:bCs/>
        </w:rPr>
        <w:t>such as</w:t>
      </w:r>
      <w:r w:rsidR="001124CC" w:rsidRPr="003C64BE">
        <w:rPr>
          <w:rFonts w:ascii="Arial" w:hAnsi="Arial" w:cs="Arial"/>
          <w:bCs/>
        </w:rPr>
        <w:t xml:space="preserve"> “</w:t>
      </w:r>
      <w:r w:rsidR="00E54776" w:rsidRPr="003C64BE">
        <w:rPr>
          <w:rFonts w:ascii="Arial" w:hAnsi="Arial" w:cs="Arial"/>
          <w:bCs/>
        </w:rPr>
        <w:t>[i</w:t>
      </w:r>
      <w:r w:rsidR="00184586" w:rsidRPr="003C64BE">
        <w:rPr>
          <w:rFonts w:ascii="Arial" w:hAnsi="Arial" w:cs="Arial"/>
          <w:bCs/>
        </w:rPr>
        <w:t>]</w:t>
      </w:r>
      <w:r w:rsidR="00E54776" w:rsidRPr="003C64BE">
        <w:rPr>
          <w:rFonts w:ascii="Arial" w:hAnsi="Arial" w:cs="Arial"/>
          <w:bCs/>
        </w:rPr>
        <w:t xml:space="preserve">n </w:t>
      </w:r>
      <w:r w:rsidR="001124CC" w:rsidRPr="003C64BE">
        <w:rPr>
          <w:rFonts w:ascii="Arial" w:hAnsi="Arial" w:cs="Arial"/>
          <w:bCs/>
        </w:rPr>
        <w:t xml:space="preserve">the logistic regressions presented, the data are treated as a convenience sample” </w:t>
      </w:r>
      <w:r w:rsidR="00C601E3" w:rsidRPr="003C64BE">
        <w:rPr>
          <w:rFonts w:ascii="Arial" w:hAnsi="Arial" w:cs="Arial"/>
          <w:bCs/>
        </w:rPr>
        <w:fldChar w:fldCharType="begin"/>
      </w:r>
      <w:r w:rsidR="004F13EE">
        <w:rPr>
          <w:rFonts w:ascii="Arial" w:hAnsi="Arial" w:cs="Arial"/>
          <w:bCs/>
        </w:rPr>
        <w:instrText xml:space="preserve"> ADDIN ZOTERO_ITEM CSL_CITATION {"citationID":"58vCvdQh","properties":{"formattedCitation":"(Vazan, Golub, and Bennett 2013)","plainCitation":"(Vazan, Golub, and Bennett 2013)"},"citationItems":[{"id":727,"uris":["http://zotero.org/users/51902/items/XRH6GH8X"],"uri":["http://zotero.org/users/51902/items/XRH6GH8X"],"itemData":{"id":727,"type":"article-journal","title":"Substance Use and Other Mental Health Disorders Among Veterans Returning to the Inner City: Prevalence, Correlates, and Rates of Unmet Treatment Need","container-title":"Substance Use &amp; Misuse","page":"880-893","volume":"48","issue":"10","abstract":"Estimates of substance use and other mental health disorders of veterans (N = 269) who returned to predominantly low-income minority New York City neighborhoods between 2009 and 2012 are presented. Although prevalences of posttraumatic stress disorder, traumatic brain injury, and depression clustered around 20%, the estimated prevalence rates of alcohol use disorder, drug use disorder, and substance use disorder were 28%, 18%, and 32%, respectively. Only about 40% of veterans with any diagnosed disorder received some form of treatment. For alcohol use disorder, the estimate of unmet treatment need was 84%, which is particularly worrisome given that excessive alcohol use was the greatest substance use problem.","DOI":"10.3109/10826084.2013.796989","author":[{"family":"Vazan","given":"Peter"},{"family":"Golub","given":"Andrew"},{"family":"Bennett","given":"Alex S."}],"issued":{"date-parts":[["2013"]]}}}],"schema":"https://github.com/citation-style-language/schema/raw/master/csl-citation.json"} </w:instrText>
      </w:r>
      <w:r w:rsidR="00C601E3" w:rsidRPr="003C64BE">
        <w:rPr>
          <w:rFonts w:ascii="Arial" w:hAnsi="Arial" w:cs="Arial"/>
          <w:bCs/>
        </w:rPr>
        <w:fldChar w:fldCharType="separate"/>
      </w:r>
      <w:r w:rsidR="00C601E3" w:rsidRPr="003C64BE">
        <w:rPr>
          <w:rFonts w:ascii="Arial" w:hAnsi="Arial" w:cs="Arial"/>
        </w:rPr>
        <w:t>(Vazan, Golub, and Bennett 2013)</w:t>
      </w:r>
      <w:r w:rsidR="00C601E3" w:rsidRPr="003C64BE">
        <w:rPr>
          <w:rFonts w:ascii="Arial" w:hAnsi="Arial" w:cs="Arial"/>
          <w:bCs/>
        </w:rPr>
        <w:fldChar w:fldCharType="end"/>
      </w:r>
      <w:r w:rsidR="00E41D88" w:rsidRPr="003C64BE">
        <w:rPr>
          <w:rFonts w:ascii="Arial" w:hAnsi="Arial" w:cs="Arial"/>
          <w:bCs/>
        </w:rPr>
        <w:t xml:space="preserve"> or “[u]nfortunately there is no consensus among statisticians as to whether data gathered through RDS can be appropriately weighted for </w:t>
      </w:r>
      <w:r w:rsidR="00802F18" w:rsidRPr="003C64BE">
        <w:rPr>
          <w:rFonts w:ascii="Arial" w:hAnsi="Arial" w:cs="Arial"/>
          <w:bCs/>
        </w:rPr>
        <w:t>multivariate</w:t>
      </w:r>
      <w:r w:rsidR="00E41D88" w:rsidRPr="003C64BE">
        <w:rPr>
          <w:rFonts w:ascii="Arial" w:hAnsi="Arial" w:cs="Arial"/>
          <w:bCs/>
        </w:rPr>
        <w:t xml:space="preserve"> analysis, and we encourage policy planners to interpret these regression findings with some caution” </w:t>
      </w:r>
      <w:r w:rsidR="00E41D88" w:rsidRPr="003C64BE">
        <w:rPr>
          <w:rFonts w:ascii="Arial" w:hAnsi="Arial" w:cs="Arial"/>
          <w:bCs/>
        </w:rPr>
        <w:fldChar w:fldCharType="begin"/>
      </w:r>
      <w:r w:rsidR="004F13EE">
        <w:rPr>
          <w:rFonts w:ascii="Arial" w:hAnsi="Arial" w:cs="Arial"/>
          <w:bCs/>
        </w:rPr>
        <w:instrText xml:space="preserve"> ADDIN ZOTERO_ITEM CSL_CITATION {"citationID":"EGIKumHs","properties":{"formattedCitation":"(Armstrong, Humtsoe, and Kermode 2011)","plainCitation":"(Armstrong, Humtsoe, and Kermode 2011)"},"citationItems":[{"id":821,"uris":["http://zotero.org/users/51902/items/FH7NTF8K"],"uri":["http://zotero.org/users/51902/items/FH7NTF8K"],"itemData":{"id":821,"type":"article-journal","title":"HIV risk behaviours among injecting drug users in Northeast India following scale-up of a targeted HIV prevention programme","container-title":"Bmc Public Health","page":"S9","volume":"11","abstract":"Background: In the Northeast Indian states of Manipur and Nagaland there has been an ongoing HIV epidemic among injecting drug users (IDUs) since the mid-1990s. Project ORCHID is an Avahan-funded HIV prevention project that has been working in selected districts of Manipur and Nagaland since 2004. It supports local partner non-government organisations (NGOs) to deliver a range of harm reduction interventions, and currently reaches approximately 14,500 IDUs across the two states. To assess changes in HIV risk behaviours two Behavioural Tracking Surveys (BTS) were undertaken among IDUs in 2007 and 2009. Methods: The BTS used respondent driven sampling (RDS) to recruit adult male IDUs (18 years of age and above) from Ukhrul and Chandel districts in Manipur, and Kiphire and Zunheboto districts in Nagaland. This paper reports on analysis of socio-demographics, drug use and injecting practices, sexual behaviour and condom use, knowledge of HIV, and exposure to interventions. Descriptive data were analysed using RDSAT, and odds ratios were calculated in SPSS. Results: The proportion of IDUs reporting NOT sharing needles / syringes at last injection increased substantially in Ukhrul (59.6% to 91.2%) and Zunheboto (45.5% to 73.8%), remained high in Chandel (97.0% to 98.9%), and remained largely unchanged in Kiphire (63.3% to 68.8%). The use of condoms with regular partners was low in all districts at both time points. In Ukhrul, Kiphire and Zunheboto the proportion of IDUs using condoms during sexual intercourse with a casual partner increased substantially to approximately 70-85%, whilst in Chandel the increase was only marginal (57.4% to 63.6%). Exposure to NGO HIV prevention interventions was significantly associated (p&lt;0.05) with lower odds of sharing needles during the previous month (Nagaland, OR=0.63; Manipur, OR 0.35). Conclusion: Despite district-level differences, the results from this BTS study indicate that exposure to HIV prevention services, predominately delivered in this region by NGOs, is associated with a reduced likelihood of engaging in HIV risk behaviours. IDUs using HIV prevention services are more likely to engage in safe injecting and sexual practices, and effort is required to sustain / increase opportunities for IDUs to access these services. These outcomes are a noteworthy achievement in a very challenging context.","DOI":"10.1186/1471-2458-11-S6-S9","author":[{"family":"Armstrong","given":"Gregory"},{"family":"Humtsoe","given":"Chumben"},{"family":"Kermode","given":"Michelle"}],"issued":{"date-parts":[["2011",12,29]]}}}],"schema":"https://github.com/citation-style-language/schema/raw/master/csl-citation.json"} </w:instrText>
      </w:r>
      <w:r w:rsidR="00E41D88" w:rsidRPr="003C64BE">
        <w:rPr>
          <w:rFonts w:ascii="Arial" w:hAnsi="Arial" w:cs="Arial"/>
          <w:bCs/>
        </w:rPr>
        <w:fldChar w:fldCharType="separate"/>
      </w:r>
      <w:r w:rsidR="00E41D88" w:rsidRPr="003C64BE">
        <w:rPr>
          <w:rFonts w:ascii="Arial" w:hAnsi="Arial" w:cs="Arial"/>
        </w:rPr>
        <w:t>(Armstrong, Humtsoe, and Kermode 2011)</w:t>
      </w:r>
      <w:r w:rsidR="00E41D88" w:rsidRPr="003C64BE">
        <w:rPr>
          <w:rFonts w:ascii="Arial" w:hAnsi="Arial" w:cs="Arial"/>
          <w:bCs/>
        </w:rPr>
        <w:fldChar w:fldCharType="end"/>
      </w:r>
      <w:r w:rsidR="00D877FF">
        <w:rPr>
          <w:rFonts w:ascii="Arial" w:hAnsi="Arial" w:cs="Arial"/>
          <w:bCs/>
        </w:rPr>
        <w:t>.</w:t>
      </w:r>
    </w:p>
    <w:p w14:paraId="56610C62" w14:textId="3D811DB2" w:rsidR="00F7516F" w:rsidRPr="003C64BE" w:rsidRDefault="00385F08" w:rsidP="001A7A1F">
      <w:pPr>
        <w:spacing w:after="0" w:line="240" w:lineRule="auto"/>
        <w:ind w:firstLine="90"/>
        <w:rPr>
          <w:rFonts w:ascii="Arial" w:hAnsi="Arial" w:cs="Arial"/>
          <w:bCs/>
        </w:rPr>
      </w:pPr>
      <w:r w:rsidRPr="003C64BE">
        <w:rPr>
          <w:rFonts w:ascii="Arial" w:hAnsi="Arial" w:cs="Arial"/>
          <w:bCs/>
        </w:rPr>
        <w:t xml:space="preserve">Further evidence of the need for methodological guidance on how to handle </w:t>
      </w:r>
      <w:r w:rsidR="00A5433C" w:rsidRPr="003C64BE">
        <w:rPr>
          <w:rFonts w:ascii="Arial" w:hAnsi="Arial" w:cs="Arial"/>
          <w:bCs/>
        </w:rPr>
        <w:t xml:space="preserve">multivariate estimation with </w:t>
      </w:r>
      <w:r w:rsidRPr="003C64BE">
        <w:rPr>
          <w:rFonts w:ascii="Arial" w:hAnsi="Arial" w:cs="Arial"/>
          <w:bCs/>
        </w:rPr>
        <w:t xml:space="preserve">RDS data is that </w:t>
      </w:r>
      <w:r w:rsidR="004C5527" w:rsidRPr="003C64BE">
        <w:rPr>
          <w:rFonts w:ascii="Arial" w:hAnsi="Arial" w:cs="Arial"/>
          <w:bCs/>
        </w:rPr>
        <w:t xml:space="preserve">our </w:t>
      </w:r>
      <w:r w:rsidR="00F7516F" w:rsidRPr="003C64BE">
        <w:rPr>
          <w:rFonts w:ascii="Arial" w:hAnsi="Arial" w:cs="Arial"/>
          <w:bCs/>
        </w:rPr>
        <w:t xml:space="preserve">systematic </w:t>
      </w:r>
      <w:r w:rsidR="004C5527" w:rsidRPr="003C64BE">
        <w:rPr>
          <w:rFonts w:ascii="Arial" w:hAnsi="Arial" w:cs="Arial"/>
          <w:bCs/>
        </w:rPr>
        <w:t xml:space="preserve">review of </w:t>
      </w:r>
      <w:r w:rsidR="00F7516F" w:rsidRPr="003C64BE">
        <w:rPr>
          <w:rFonts w:ascii="Arial" w:hAnsi="Arial" w:cs="Arial"/>
          <w:bCs/>
        </w:rPr>
        <w:t>empirical RDS studies</w:t>
      </w:r>
      <w:r w:rsidR="00C9301A">
        <w:rPr>
          <w:rFonts w:ascii="Arial" w:hAnsi="Arial" w:cs="Arial"/>
          <w:bCs/>
        </w:rPr>
        <w:t xml:space="preserve"> identified </w:t>
      </w:r>
      <w:r w:rsidR="00F7516F" w:rsidRPr="003C64BE">
        <w:rPr>
          <w:rFonts w:ascii="Arial" w:hAnsi="Arial" w:cs="Arial"/>
          <w:bCs/>
        </w:rPr>
        <w:t xml:space="preserve">more than 10 </w:t>
      </w:r>
      <w:r w:rsidR="00C9301A">
        <w:rPr>
          <w:rFonts w:ascii="Arial" w:hAnsi="Arial" w:cs="Arial"/>
          <w:bCs/>
        </w:rPr>
        <w:t>distinct</w:t>
      </w:r>
      <w:r w:rsidR="00F7516F" w:rsidRPr="003C64BE">
        <w:rPr>
          <w:rFonts w:ascii="Arial" w:hAnsi="Arial" w:cs="Arial"/>
          <w:bCs/>
        </w:rPr>
        <w:t xml:space="preserve"> </w:t>
      </w:r>
      <w:r w:rsidR="0052694A" w:rsidRPr="003C64BE">
        <w:rPr>
          <w:rFonts w:ascii="Arial" w:hAnsi="Arial" w:cs="Arial"/>
          <w:bCs/>
        </w:rPr>
        <w:t xml:space="preserve">approaches to estimating </w:t>
      </w:r>
      <w:r w:rsidR="00C9301A">
        <w:rPr>
          <w:rFonts w:ascii="Arial" w:hAnsi="Arial" w:cs="Arial"/>
          <w:bCs/>
        </w:rPr>
        <w:t xml:space="preserve">the parameters of </w:t>
      </w:r>
      <w:r w:rsidR="00802F18" w:rsidRPr="003C64BE">
        <w:rPr>
          <w:rFonts w:ascii="Arial" w:hAnsi="Arial" w:cs="Arial"/>
          <w:bCs/>
        </w:rPr>
        <w:t>multivariate</w:t>
      </w:r>
      <w:r w:rsidR="00F7516F" w:rsidRPr="003C64BE">
        <w:rPr>
          <w:rFonts w:ascii="Arial" w:hAnsi="Arial" w:cs="Arial"/>
          <w:bCs/>
        </w:rPr>
        <w:t xml:space="preserve"> regression </w:t>
      </w:r>
      <w:r w:rsidR="0052694A" w:rsidRPr="003C64BE">
        <w:rPr>
          <w:rFonts w:ascii="Arial" w:hAnsi="Arial" w:cs="Arial"/>
          <w:bCs/>
        </w:rPr>
        <w:t>models</w:t>
      </w:r>
      <w:r w:rsidR="00C9301A">
        <w:rPr>
          <w:rFonts w:ascii="Arial" w:hAnsi="Arial" w:cs="Arial"/>
          <w:bCs/>
        </w:rPr>
        <w:t xml:space="preserve"> using RDS data</w:t>
      </w:r>
      <w:r w:rsidR="00F7516F" w:rsidRPr="003C64BE">
        <w:rPr>
          <w:rFonts w:ascii="Arial" w:hAnsi="Arial" w:cs="Arial"/>
          <w:bCs/>
        </w:rPr>
        <w:t xml:space="preserve">. </w:t>
      </w:r>
      <w:r w:rsidR="00184586" w:rsidRPr="003C64BE">
        <w:rPr>
          <w:rFonts w:ascii="Arial" w:hAnsi="Arial" w:cs="Arial"/>
          <w:bCs/>
        </w:rPr>
        <w:t xml:space="preserve">Few authors offer justification for the approach </w:t>
      </w:r>
      <w:r w:rsidR="00AE3FA5" w:rsidRPr="003C64BE">
        <w:rPr>
          <w:rFonts w:ascii="Arial" w:hAnsi="Arial" w:cs="Arial"/>
          <w:bCs/>
        </w:rPr>
        <w:t xml:space="preserve">they </w:t>
      </w:r>
      <w:r w:rsidR="00184586" w:rsidRPr="003C64BE">
        <w:rPr>
          <w:rFonts w:ascii="Arial" w:hAnsi="Arial" w:cs="Arial"/>
          <w:bCs/>
        </w:rPr>
        <w:t>used</w:t>
      </w:r>
      <w:r w:rsidR="00AE3FA5" w:rsidRPr="003C64BE">
        <w:rPr>
          <w:rFonts w:ascii="Arial" w:hAnsi="Arial" w:cs="Arial"/>
          <w:bCs/>
        </w:rPr>
        <w:t xml:space="preserve"> or consider multiple approaches. </w:t>
      </w:r>
      <w:r w:rsidR="00E9344B" w:rsidRPr="003C64BE">
        <w:rPr>
          <w:rFonts w:ascii="Arial" w:hAnsi="Arial" w:cs="Arial"/>
          <w:bCs/>
        </w:rPr>
        <w:t>T</w:t>
      </w:r>
      <w:r w:rsidR="00F7516F" w:rsidRPr="003C64BE">
        <w:rPr>
          <w:rFonts w:ascii="Arial" w:hAnsi="Arial" w:cs="Arial"/>
          <w:bCs/>
        </w:rPr>
        <w:t>he most common approach we observed was for researchers to weight individual cases using so-called “RDS weights”, often exported f</w:t>
      </w:r>
      <w:r w:rsidR="002E1C61" w:rsidRPr="003C64BE">
        <w:rPr>
          <w:rFonts w:ascii="Arial" w:hAnsi="Arial" w:cs="Arial"/>
          <w:bCs/>
        </w:rPr>
        <w:t xml:space="preserve">rom RDS software packages </w:t>
      </w:r>
      <w:r w:rsidR="002E1C61" w:rsidRPr="003C64BE">
        <w:rPr>
          <w:rFonts w:ascii="Arial" w:hAnsi="Arial" w:cs="Arial"/>
          <w:bCs/>
        </w:rPr>
        <w:fldChar w:fldCharType="begin"/>
      </w:r>
      <w:r w:rsidR="004F13EE">
        <w:rPr>
          <w:rFonts w:ascii="Arial" w:hAnsi="Arial" w:cs="Arial"/>
          <w:bCs/>
        </w:rPr>
        <w:instrText xml:space="preserve"> ADDIN ZOTERO_ITEM CSL_CITATION {"citationID":"ih16RaHD","properties":{"formattedCitation":"(Volz, E. et al. 2012; Handcock et al. 2015; Schonlau and Liebau 2012)","plainCitation":"(Volz, E. et al. 2012; Handcock et al. 2015; Schonlau and Liebau 2012)"},"citationItems":[{"id":948,"uris":["http://zotero.org/users/51902/items/W8SA5NWW"],"uri":["http://zotero.org/users/51902/items/W8SA5NWW"],"itemData":{"id":948,"type":"book","title":"Respondent-Driven Sampling Analysis Tool (RDSAT)","publisher":"Cornell University","publisher-place":"Ithaca, NY","version":"7.1","event-place":"Ithaca, NY","author":[{"literal":"Volz, E."},{"literal":"Wejnert, C."},{"literal":"Cameron, C."},{"literal":"Spiller, M."},{"literal":"Barash, V."},{"literal":"Degani, I."},{"literal":"Heckathorn, D.D."}],"issued":{"date-parts":[["2012"]]}},"label":"page"},{"id":305,"uris":["http://zotero.org/users/51902/items/FSW5VS5E"],"uri":["http://zotero.org/users/51902/items/FSW5VS5E"],"itemData":{"id":305,"type":"book","title":"RDS: Respondent-Driven Sampling","version":"0.7-3","source":"R-Packages","abstract":"Provides functionality for carrying out estimation\nwith data collected using Respondent-Driven Sampling. This includes\nHeckathorn's RDS-I and RDS-II estimators as well as Gile's Sequential\nSampling estimator. The package is part of the \"RDS Analyst\" suite of\npackages for the analysis of respondent-driven sampling data.","URL":"https://cran.r-project.org/web/packages/RDS/index.html","shortTitle":"RDS","author":[{"family":"Handcock","given":"Mark S."},{"family":"Gile","given":"Krista J."},{"family":"Fellows","given":"Ian E."},{"family":"Neely","given":"W. Whipple"}],"issued":{"date-parts":[["2015",9,20]]},"accessed":{"date-parts":[["2015",9,22]]}},"label":"page"},{"id":809,"uris":["http://zotero.org/users/51902/items/SHXKQNI3"],"uri":["http://zotero.org/users/51902/items/SHXKQNI3"],"itemData":{"id":809,"type":"article-journal","title":"Respondent-driven sampling","container-title":"Stata Journal","page":"72-93","volume":"12","issue":"1","abstract":"Respondent-driven sampling is a network sampling technique typically employed for hard-to-reach populations (for example, drug users, men who have sex with men, people with HIV). Similarly to snowball sampling, initial seed respondents recruit additional respondents from their network of friends. The recruiting process repeats iteratively, thereby forming long referral chains. Unlike in snowball sampling, it is crucial to obtain estimates of respondents' personal network sizes (that is, number of acquaintances in the target population) and information about who recruited whom. Markov chain theory makes it possible to derive population estimates and sampling weights. We introduce a new Stata command for respondent-driven sampling and illustrate its use.","author":[{"family":"Schonlau","given":"Matthias"},{"family":"Liebau","given":"Elisabeth"}],"issued":{"date-parts":[["2012"]]}},"label":"page"}],"schema":"https://github.com/citation-style-language/schema/raw/master/csl-citation.json"} </w:instrText>
      </w:r>
      <w:r w:rsidR="002E1C61" w:rsidRPr="003C64BE">
        <w:rPr>
          <w:rFonts w:ascii="Arial" w:hAnsi="Arial" w:cs="Arial"/>
          <w:bCs/>
        </w:rPr>
        <w:fldChar w:fldCharType="separate"/>
      </w:r>
      <w:r w:rsidR="002E1C61" w:rsidRPr="003C64BE">
        <w:rPr>
          <w:rFonts w:ascii="Arial" w:hAnsi="Arial" w:cs="Arial"/>
        </w:rPr>
        <w:t>(Volz, E. et al. 2012; Handcock et al. 2015; Schonlau and Liebau 2012)</w:t>
      </w:r>
      <w:r w:rsidR="002E1C61" w:rsidRPr="003C64BE">
        <w:rPr>
          <w:rFonts w:ascii="Arial" w:hAnsi="Arial" w:cs="Arial"/>
          <w:bCs/>
        </w:rPr>
        <w:fldChar w:fldCharType="end"/>
      </w:r>
      <w:r w:rsidR="002E1C61" w:rsidRPr="003C64BE">
        <w:rPr>
          <w:rFonts w:ascii="Arial" w:hAnsi="Arial" w:cs="Arial"/>
          <w:bCs/>
        </w:rPr>
        <w:t xml:space="preserve"> and based on second-generation RDS mean estimators </w:t>
      </w:r>
      <w:r w:rsidR="002E1C61" w:rsidRPr="003C64BE">
        <w:rPr>
          <w:rFonts w:ascii="Arial" w:hAnsi="Arial" w:cs="Arial"/>
          <w:bCs/>
        </w:rPr>
        <w:fldChar w:fldCharType="begin"/>
      </w:r>
      <w:r w:rsidR="004F13EE">
        <w:rPr>
          <w:rFonts w:ascii="Arial" w:hAnsi="Arial" w:cs="Arial"/>
          <w:bCs/>
        </w:rPr>
        <w:instrText xml:space="preserve"> ADDIN ZOTERO_ITEM CSL_CITATION {"citationID":"ydDVnyMX","properties":{"formattedCitation":"(Volz and Heckathorn 2008; Gile 2011; Heckathorn 2007)","plainCitation":"(Volz and Heckathorn 2008; Gile 2011; Heckathorn 2007)"},"citationItems":[{"id":144,"uris":["http://zotero.org/users/51902/items/RV6DM9M8"],"uri":["http://zotero.org/users/51902/items/RV6DM9M8"],"itemData":{"id":144,"type":"article-journal","title":"Probability based estimation theory for respondent driven sampling","container-title":"Journal of Official Statistics","page":"79","volume":"24","issue":"1","author":[{"family":"Volz","given":"Erik"},{"family":"Heckathorn","given":"Douglas D."}],"issued":{"date-parts":[["2008"]]}},"label":"page"},{"id":32,"uris":["http://zotero.org/users/51902/items/7I8F68UG"],"uri":["http://zotero.org/users/51902/items/7I8F68UG"],"itemData":{"id":32,"type":"article-journal","title":"Improved inference for respondent-driven sampling data with application to HIV prevalence estimation","container-title":"Journal of the American Statistical Association","volume":"106","issue":"493","author":[{"family":"Gile","given":"Krista J."}],"issued":{"date-parts":[["2011"]]}},"label":"page"},{"id":211,"uris":["http://zotero.org/users/51902/items/48KB87H7"],"uri":["http://zotero.org/users/51902/items/48KB87H7"],"itemData":{"id":211,"type":"article-journal","title":"Extensions of respondent</w:instrText>
      </w:r>
      <w:r w:rsidR="004F13EE">
        <w:rPr>
          <w:rFonts w:ascii="Cambria Math" w:hAnsi="Cambria Math" w:cs="Cambria Math"/>
          <w:bCs/>
        </w:rPr>
        <w:instrText>‐</w:instrText>
      </w:r>
      <w:r w:rsidR="004F13EE">
        <w:rPr>
          <w:rFonts w:ascii="Arial" w:hAnsi="Arial" w:cs="Arial"/>
          <w:bCs/>
        </w:rPr>
        <w:instrText xml:space="preserve">driven sampling: analyzing continuous variables and controlling for differential recruitment","container-title":"Sociological Methodology","page":"151-207","volume":"37","issue":"1","author":[{"family":"Heckathorn","given":"Douglas D."}],"issued":{"date-parts":[["2007"]]}},"label":"page"}],"schema":"https://github.com/citation-style-language/schema/raw/master/csl-citation.json"} </w:instrText>
      </w:r>
      <w:r w:rsidR="002E1C61" w:rsidRPr="003C64BE">
        <w:rPr>
          <w:rFonts w:ascii="Arial" w:hAnsi="Arial" w:cs="Arial"/>
          <w:bCs/>
        </w:rPr>
        <w:fldChar w:fldCharType="separate"/>
      </w:r>
      <w:r w:rsidR="009565E6" w:rsidRPr="003C64BE">
        <w:rPr>
          <w:rFonts w:ascii="Arial" w:hAnsi="Arial" w:cs="Arial"/>
        </w:rPr>
        <w:t>(Volz and Heckathorn 2008; Gile 2011; Heckathorn 2007)</w:t>
      </w:r>
      <w:r w:rsidR="002E1C61" w:rsidRPr="003C64BE">
        <w:rPr>
          <w:rFonts w:ascii="Arial" w:hAnsi="Arial" w:cs="Arial"/>
          <w:bCs/>
        </w:rPr>
        <w:fldChar w:fldCharType="end"/>
      </w:r>
      <w:r w:rsidR="002E1C61" w:rsidRPr="003C64BE">
        <w:rPr>
          <w:rFonts w:ascii="Arial" w:hAnsi="Arial" w:cs="Arial"/>
          <w:bCs/>
        </w:rPr>
        <w:t>.</w:t>
      </w:r>
      <w:r w:rsidR="00C85755" w:rsidRPr="003C64BE">
        <w:rPr>
          <w:rFonts w:ascii="Arial" w:hAnsi="Arial" w:cs="Arial"/>
          <w:bCs/>
        </w:rPr>
        <w:t xml:space="preserve"> </w:t>
      </w:r>
      <w:r w:rsidR="00C9301A">
        <w:rPr>
          <w:rFonts w:ascii="Arial" w:hAnsi="Arial" w:cs="Arial"/>
          <w:bCs/>
        </w:rPr>
        <w:t>In general</w:t>
      </w:r>
      <w:r w:rsidR="00C85755" w:rsidRPr="003C64BE">
        <w:rPr>
          <w:rFonts w:ascii="Arial" w:hAnsi="Arial" w:cs="Arial"/>
          <w:bCs/>
        </w:rPr>
        <w:t xml:space="preserve">, </w:t>
      </w:r>
      <w:r w:rsidR="00C9301A">
        <w:rPr>
          <w:rFonts w:ascii="Arial" w:hAnsi="Arial" w:cs="Arial"/>
          <w:bCs/>
        </w:rPr>
        <w:t xml:space="preserve">these studies do not specify which </w:t>
      </w:r>
      <w:r w:rsidR="00904BA6" w:rsidRPr="003C64BE">
        <w:rPr>
          <w:rFonts w:ascii="Arial" w:hAnsi="Arial" w:cs="Arial"/>
          <w:bCs/>
        </w:rPr>
        <w:t>“RDS weights” they are using</w:t>
      </w:r>
      <w:r w:rsidR="00B06F68" w:rsidRPr="003C64BE">
        <w:rPr>
          <w:rFonts w:ascii="Arial" w:hAnsi="Arial" w:cs="Arial"/>
          <w:bCs/>
        </w:rPr>
        <w:t xml:space="preserve"> –</w:t>
      </w:r>
      <w:r w:rsidR="00013A3B">
        <w:rPr>
          <w:rFonts w:ascii="Arial" w:hAnsi="Arial" w:cs="Arial"/>
          <w:bCs/>
        </w:rPr>
        <w:t xml:space="preserve"> </w:t>
      </w:r>
      <w:r w:rsidR="00C9301A">
        <w:rPr>
          <w:rFonts w:ascii="Arial" w:hAnsi="Arial" w:cs="Arial"/>
          <w:bCs/>
        </w:rPr>
        <w:t xml:space="preserve">that is, </w:t>
      </w:r>
      <w:r w:rsidR="00B06F68" w:rsidRPr="003C64BE">
        <w:rPr>
          <w:rFonts w:ascii="Arial" w:hAnsi="Arial" w:cs="Arial"/>
          <w:bCs/>
        </w:rPr>
        <w:t xml:space="preserve">which RDS </w:t>
      </w:r>
      <w:r w:rsidR="00013A3B">
        <w:rPr>
          <w:rFonts w:ascii="Arial" w:hAnsi="Arial" w:cs="Arial"/>
          <w:bCs/>
        </w:rPr>
        <w:t xml:space="preserve">mean </w:t>
      </w:r>
      <w:r w:rsidR="00B06F68" w:rsidRPr="003C64BE">
        <w:rPr>
          <w:rFonts w:ascii="Arial" w:hAnsi="Arial" w:cs="Arial"/>
          <w:bCs/>
        </w:rPr>
        <w:t xml:space="preserve">estimator </w:t>
      </w:r>
      <w:r w:rsidR="00013A3B">
        <w:rPr>
          <w:rFonts w:ascii="Arial" w:hAnsi="Arial" w:cs="Arial"/>
          <w:bCs/>
        </w:rPr>
        <w:t xml:space="preserve">informs the </w:t>
      </w:r>
      <w:r w:rsidR="00B06F68" w:rsidRPr="003C64BE">
        <w:rPr>
          <w:rFonts w:ascii="Arial" w:hAnsi="Arial" w:cs="Arial"/>
          <w:bCs/>
        </w:rPr>
        <w:t>weights</w:t>
      </w:r>
      <w:r w:rsidR="00013A3B">
        <w:rPr>
          <w:rFonts w:ascii="Arial" w:hAnsi="Arial" w:cs="Arial"/>
          <w:bCs/>
        </w:rPr>
        <w:t xml:space="preserve"> </w:t>
      </w:r>
      <w:r w:rsidR="00B06F68" w:rsidRPr="003C64BE">
        <w:rPr>
          <w:rFonts w:ascii="Arial" w:hAnsi="Arial" w:cs="Arial"/>
          <w:bCs/>
        </w:rPr>
        <w:t xml:space="preserve">– </w:t>
      </w:r>
      <w:r w:rsidR="00904BA6" w:rsidRPr="003C64BE">
        <w:rPr>
          <w:rFonts w:ascii="Arial" w:hAnsi="Arial" w:cs="Arial"/>
          <w:bCs/>
        </w:rPr>
        <w:t xml:space="preserve">but </w:t>
      </w:r>
      <w:r w:rsidR="00AE3FA5" w:rsidRPr="003C64BE">
        <w:rPr>
          <w:rFonts w:ascii="Arial" w:hAnsi="Arial" w:cs="Arial"/>
          <w:bCs/>
        </w:rPr>
        <w:t>most descend from</w:t>
      </w:r>
      <w:r w:rsidR="002B75DD" w:rsidRPr="003C64BE">
        <w:rPr>
          <w:rFonts w:ascii="Arial" w:hAnsi="Arial" w:cs="Arial"/>
          <w:bCs/>
        </w:rPr>
        <w:t xml:space="preserve"> </w:t>
      </w:r>
      <w:r w:rsidR="00B06F68" w:rsidRPr="003C64BE">
        <w:rPr>
          <w:rFonts w:ascii="Arial" w:hAnsi="Arial" w:cs="Arial"/>
          <w:bCs/>
        </w:rPr>
        <w:t xml:space="preserve">Hansen-Hurwitz type ratio estimators </w:t>
      </w:r>
      <w:r w:rsidR="00F00EEB" w:rsidRPr="003C64BE">
        <w:rPr>
          <w:rFonts w:ascii="Arial" w:hAnsi="Arial" w:cs="Arial"/>
          <w:bCs/>
        </w:rPr>
        <w:t xml:space="preserve">substituting each respondent’s </w:t>
      </w:r>
      <w:r w:rsidR="00013A3B">
        <w:rPr>
          <w:rFonts w:ascii="Arial" w:hAnsi="Arial" w:cs="Arial"/>
          <w:bCs/>
        </w:rPr>
        <w:t xml:space="preserve">estimated </w:t>
      </w:r>
      <w:r w:rsidR="00F00EEB" w:rsidRPr="003C64BE">
        <w:rPr>
          <w:rFonts w:ascii="Arial" w:hAnsi="Arial" w:cs="Arial"/>
          <w:bCs/>
        </w:rPr>
        <w:t>network size for the probability of recruitment</w:t>
      </w:r>
      <w:r w:rsidR="002B75DD" w:rsidRPr="003C64BE">
        <w:rPr>
          <w:rFonts w:ascii="Arial" w:hAnsi="Arial" w:cs="Arial"/>
          <w:bCs/>
        </w:rPr>
        <w:t xml:space="preserve"> </w:t>
      </w:r>
      <w:r w:rsidR="002B75DD" w:rsidRPr="003C64BE">
        <w:rPr>
          <w:rFonts w:ascii="Arial" w:hAnsi="Arial" w:cs="Arial"/>
          <w:bCs/>
        </w:rPr>
        <w:fldChar w:fldCharType="begin"/>
      </w:r>
      <w:r w:rsidR="004F13EE">
        <w:rPr>
          <w:rFonts w:ascii="Arial" w:hAnsi="Arial" w:cs="Arial"/>
          <w:bCs/>
        </w:rPr>
        <w:instrText xml:space="preserve"> ADDIN ZOTERO_ITEM CSL_CITATION {"citationID":"RMq66ff3","properties":{"formattedCitation":"(Gile and Handcock 2010a)","plainCitation":"(Gile and Handcock 2010a)"},"citationItems":[{"id":56,"uris":["http://zotero.org/users/51902/items/B6J6T64Q"],"uri":["http://zotero.org/users/51902/items/B6J6T64Q"],"itemData":{"id":56,"type":"article-journal","title":"RESPONDENT</w:instrText>
      </w:r>
      <w:r w:rsidR="004F13EE">
        <w:rPr>
          <w:rFonts w:ascii="Cambria Math" w:hAnsi="Cambria Math" w:cs="Cambria Math"/>
          <w:bCs/>
        </w:rPr>
        <w:instrText>‐</w:instrText>
      </w:r>
      <w:r w:rsidR="004F13EE">
        <w:rPr>
          <w:rFonts w:ascii="Arial" w:hAnsi="Arial" w:cs="Arial"/>
          <w:bCs/>
        </w:rPr>
        <w:instrText xml:space="preserve">DRIVEN SAMPLING: AN ASSESSMENT OF CURRENT METHODOLOGY","container-title":"Sociological methodology","page":"285-327","volume":"40","issue":"1","author":[{"family":"Gile","given":"Krista J."},{"family":"Handcock","given":"Mark S."}],"issued":{"date-parts":[["2010"]]}}}],"schema":"https://github.com/citation-style-language/schema/raw/master/csl-citation.json"} </w:instrText>
      </w:r>
      <w:r w:rsidR="002B75DD" w:rsidRPr="003C64BE">
        <w:rPr>
          <w:rFonts w:ascii="Arial" w:hAnsi="Arial" w:cs="Arial"/>
          <w:bCs/>
        </w:rPr>
        <w:fldChar w:fldCharType="separate"/>
      </w:r>
      <w:r w:rsidR="004D5553" w:rsidRPr="003C64BE">
        <w:rPr>
          <w:rFonts w:ascii="Arial" w:hAnsi="Arial" w:cs="Arial"/>
        </w:rPr>
        <w:t>(Gile and Handcock 2010a)</w:t>
      </w:r>
      <w:r w:rsidR="002B75DD" w:rsidRPr="003C64BE">
        <w:rPr>
          <w:rFonts w:ascii="Arial" w:hAnsi="Arial" w:cs="Arial"/>
          <w:bCs/>
        </w:rPr>
        <w:fldChar w:fldCharType="end"/>
      </w:r>
      <w:r w:rsidR="00F00EEB" w:rsidRPr="003C64BE">
        <w:rPr>
          <w:rFonts w:ascii="Arial" w:hAnsi="Arial" w:cs="Arial"/>
          <w:bCs/>
        </w:rPr>
        <w:t xml:space="preserve">, e.g., </w:t>
      </w:r>
      <m:oMath>
        <m:sSub>
          <m:sSubPr>
            <m:ctrlPr>
              <w:rPr>
                <w:rFonts w:ascii="Cambria Math" w:hAnsi="Cambria Math" w:cs="Arial"/>
                <w:bCs/>
                <w:i/>
              </w:rPr>
            </m:ctrlPr>
          </m:sSubPr>
          <m:e>
            <m:r>
              <w:rPr>
                <w:rFonts w:ascii="Cambria Math" w:hAnsi="Cambria Math" w:cs="Arial"/>
              </w:rPr>
              <m:t>w</m:t>
            </m:r>
          </m:e>
          <m:sub>
            <m:r>
              <w:rPr>
                <w:rFonts w:ascii="Cambria Math" w:hAnsi="Cambria Math" w:cs="Arial"/>
              </w:rPr>
              <m:t>i</m:t>
            </m:r>
          </m:sub>
        </m:sSub>
        <m:r>
          <w:rPr>
            <w:rFonts w:ascii="Cambria Math" w:hAnsi="Cambria Math" w:cs="Arial"/>
          </w:rPr>
          <m:t>=</m:t>
        </m:r>
        <m:f>
          <m:fPr>
            <m:type m:val="lin"/>
            <m:ctrlPr>
              <w:rPr>
                <w:rFonts w:ascii="Cambria Math" w:hAnsi="Cambria Math" w:cs="Arial"/>
                <w:bCs/>
                <w:i/>
              </w:rPr>
            </m:ctrlPr>
          </m:fPr>
          <m:num>
            <m:sSubSup>
              <m:sSubSupPr>
                <m:ctrlPr>
                  <w:rPr>
                    <w:rFonts w:ascii="Cambria Math" w:hAnsi="Cambria Math" w:cs="Arial"/>
                    <w:bCs/>
                    <w:i/>
                  </w:rPr>
                </m:ctrlPr>
              </m:sSubSupPr>
              <m:e>
                <m:r>
                  <w:rPr>
                    <w:rFonts w:ascii="Cambria Math" w:hAnsi="Cambria Math" w:cs="Arial"/>
                  </w:rPr>
                  <m:t>d</m:t>
                </m:r>
              </m:e>
              <m:sub>
                <m:r>
                  <w:rPr>
                    <w:rFonts w:ascii="Cambria Math" w:hAnsi="Cambria Math" w:cs="Arial"/>
                  </w:rPr>
                  <m:t>i</m:t>
                </m:r>
              </m:sub>
              <m:sup>
                <m:r>
                  <w:rPr>
                    <w:rFonts w:ascii="Cambria Math" w:hAnsi="Cambria Math" w:cs="Arial"/>
                  </w:rPr>
                  <m:t>-1</m:t>
                </m:r>
              </m:sup>
            </m:sSubSup>
          </m:num>
          <m:den>
            <m:nary>
              <m:naryPr>
                <m:chr m:val="∑"/>
                <m:limLoc m:val="undOvr"/>
                <m:supHide m:val="1"/>
                <m:ctrlPr>
                  <w:rPr>
                    <w:rFonts w:ascii="Cambria Math" w:hAnsi="Cambria Math" w:cs="Arial"/>
                    <w:bCs/>
                    <w:i/>
                  </w:rPr>
                </m:ctrlPr>
              </m:naryPr>
              <m:sub>
                <m:r>
                  <w:rPr>
                    <w:rFonts w:ascii="Cambria Math" w:hAnsi="Cambria Math" w:cs="Arial"/>
                  </w:rPr>
                  <m:t>i</m:t>
                </m:r>
              </m:sub>
              <m:sup/>
              <m:e>
                <m:sSubSup>
                  <m:sSubSupPr>
                    <m:ctrlPr>
                      <w:rPr>
                        <w:rFonts w:ascii="Cambria Math" w:hAnsi="Cambria Math" w:cs="Arial"/>
                        <w:bCs/>
                        <w:i/>
                      </w:rPr>
                    </m:ctrlPr>
                  </m:sSubSupPr>
                  <m:e>
                    <m:r>
                      <w:rPr>
                        <w:rFonts w:ascii="Cambria Math" w:hAnsi="Cambria Math" w:cs="Arial"/>
                      </w:rPr>
                      <m:t>d</m:t>
                    </m:r>
                  </m:e>
                  <m:sub>
                    <m:r>
                      <w:rPr>
                        <w:rFonts w:ascii="Cambria Math" w:hAnsi="Cambria Math" w:cs="Arial"/>
                      </w:rPr>
                      <m:t>i</m:t>
                    </m:r>
                  </m:sub>
                  <m:sup>
                    <m:r>
                      <w:rPr>
                        <w:rFonts w:ascii="Cambria Math" w:hAnsi="Cambria Math" w:cs="Arial"/>
                      </w:rPr>
                      <m:t>-1</m:t>
                    </m:r>
                  </m:sup>
                </m:sSubSup>
              </m:e>
            </m:nary>
          </m:den>
        </m:f>
      </m:oMath>
      <w:r w:rsidR="00F00EEB" w:rsidRPr="003C64BE">
        <w:rPr>
          <w:rFonts w:ascii="Arial" w:eastAsiaTheme="minorEastAsia" w:hAnsi="Arial" w:cs="Arial"/>
          <w:bCs/>
        </w:rPr>
        <w:t xml:space="preserve"> where </w:t>
      </w:r>
      <m:oMath>
        <m:sSubSup>
          <m:sSubSupPr>
            <m:ctrlPr>
              <w:rPr>
                <w:rFonts w:ascii="Cambria Math" w:hAnsi="Cambria Math" w:cs="Arial"/>
                <w:bCs/>
                <w:i/>
              </w:rPr>
            </m:ctrlPr>
          </m:sSubSupPr>
          <m:e>
            <m:r>
              <w:rPr>
                <w:rFonts w:ascii="Cambria Math" w:hAnsi="Cambria Math" w:cs="Arial"/>
              </w:rPr>
              <m:t>d</m:t>
            </m:r>
          </m:e>
          <m:sub>
            <m:r>
              <w:rPr>
                <w:rFonts w:ascii="Cambria Math" w:hAnsi="Cambria Math" w:cs="Arial"/>
              </w:rPr>
              <m:t>i</m:t>
            </m:r>
          </m:sub>
          <m:sup>
            <m:r>
              <w:rPr>
                <w:rFonts w:ascii="Cambria Math" w:hAnsi="Cambria Math" w:cs="Arial"/>
              </w:rPr>
              <m:t>-1</m:t>
            </m:r>
          </m:sup>
        </m:sSubSup>
      </m:oMath>
      <w:r w:rsidR="00F00EEB" w:rsidRPr="003C64BE">
        <w:rPr>
          <w:rFonts w:ascii="Arial" w:eastAsiaTheme="minorEastAsia" w:hAnsi="Arial" w:cs="Arial"/>
          <w:bCs/>
        </w:rPr>
        <w:t xml:space="preserve"> is the inverse of respondent </w:t>
      </w:r>
      <w:r w:rsidR="00F00EEB" w:rsidRPr="003C64BE">
        <w:rPr>
          <w:rFonts w:ascii="Arial" w:eastAsiaTheme="minorEastAsia" w:hAnsi="Arial" w:cs="Arial"/>
          <w:bCs/>
          <w:i/>
        </w:rPr>
        <w:t>i</w:t>
      </w:r>
      <w:r w:rsidR="00F00EEB" w:rsidRPr="003C64BE">
        <w:rPr>
          <w:rFonts w:ascii="Arial" w:eastAsiaTheme="minorEastAsia" w:hAnsi="Arial" w:cs="Arial"/>
          <w:bCs/>
        </w:rPr>
        <w:t xml:space="preserve">’s estimated personal network size </w:t>
      </w:r>
      <w:r w:rsidR="00F00EEB" w:rsidRPr="003C64BE">
        <w:rPr>
          <w:rFonts w:ascii="Arial" w:eastAsiaTheme="minorEastAsia" w:hAnsi="Arial" w:cs="Arial"/>
          <w:bCs/>
        </w:rPr>
        <w:fldChar w:fldCharType="begin"/>
      </w:r>
      <w:r w:rsidR="004F13EE">
        <w:rPr>
          <w:rFonts w:ascii="Arial" w:eastAsiaTheme="minorEastAsia" w:hAnsi="Arial" w:cs="Arial"/>
          <w:bCs/>
        </w:rPr>
        <w:instrText xml:space="preserve"> ADDIN ZOTERO_ITEM CSL_CITATION {"citationID":"bUWzUP4b","properties":{"formattedCitation":"(Szwarcwald et al. 2011)","plainCitation":"(Szwarcwald et al. 2011)"},"citationItems":[{"id":840,"uris":["http://zotero.org/users/51902/items/X5MZ6U8Q"],"uri":["http://zotero.org/users/51902/items/X5MZ6U8Q"],"itemData":{"id":840,"type":"article-journal","title":"Analysis of Data Collected by RDS Among Sex Workers in 10 Brazilian Cities, 2009: Estimation of the Prevalence of HIV, Variance, and Design Effect","container-title":"Jaids-Journal of Acquired Immune Deficiency Syndromes","page":"S129-S135","volume":"57","abstract":"Background: Respondent-driven sampling (RDS) is a chain-referral method that is being widely used to recruit most at-risk populations. Because the method is respondent driven, observations are dependent. However, few publications have focused on methodological challenges in the analysis of data collected by RDS. Methods: In this article, we propose a method for estimating the variance of the HIV prevalence rate, based on the Markov transition probabilities and within recruitment cluster variation. The method was applied to a female commercial sex workers study carried out in 10 Brazilian cities in 2008. Both the inverse of network size and the size of the city were considered in the estimation of overall sampling weights. The study included a behavior questionnaire and rapid tests for HIV and syphilis. Results: About 2523 interviews were conducted successfully, excluding the seeds. Results show a positive homophily between recruits for those HIV+; HIV- recruiters selected HIV+ recruits 4% of the time; HIV+ recruiters selected other HIV+ recruits 19.6% of the time, about 5 times higher. The prevalence rate was estimated at 4.8% (95% confidence interval: 3.4 to 6.1), and a design effect of 2.63. Conclusions: Using statistical methods for complex sample designs, it was possible to estimate HIV prevalence, standard error, and the design effect analytically. Additionally, the proposed analysis lends itself to logistic regression, permitting multivariate models. The stratification in cities has proved suitable for reducing the effect of design and can be adopted in other RDS studies, provided the weights of the strata are known.","DOI":"10.1097/QAI.0b013e31821e9a36","author":[{"family":"Szwarcwald","given":"Celia Landmann"},{"family":"Borges de Souza Junior","given":"Paulo Roberto"},{"family":"Damacena","given":"Giseli Nogueira"},{"family":"Barbosa Junior","given":"Aristides"},{"family":"Kendall","given":"Carl"}],"issued":{"date-parts":[["2011",8,15]]}},"label":"page"}],"schema":"https://github.com/citation-style-language/schema/raw/master/csl-citation.json"} </w:instrText>
      </w:r>
      <w:r w:rsidR="00F00EEB" w:rsidRPr="003C64BE">
        <w:rPr>
          <w:rFonts w:ascii="Arial" w:eastAsiaTheme="minorEastAsia" w:hAnsi="Arial" w:cs="Arial"/>
          <w:bCs/>
        </w:rPr>
        <w:fldChar w:fldCharType="separate"/>
      </w:r>
      <w:r w:rsidR="00F00EEB" w:rsidRPr="003C64BE">
        <w:rPr>
          <w:rFonts w:ascii="Arial" w:hAnsi="Arial" w:cs="Arial"/>
        </w:rPr>
        <w:t>(Szwarcwald et al. 2011)</w:t>
      </w:r>
      <w:r w:rsidR="00F00EEB" w:rsidRPr="003C64BE">
        <w:rPr>
          <w:rFonts w:ascii="Arial" w:eastAsiaTheme="minorEastAsia" w:hAnsi="Arial" w:cs="Arial"/>
          <w:bCs/>
        </w:rPr>
        <w:fldChar w:fldCharType="end"/>
      </w:r>
      <w:r w:rsidR="002B75DD" w:rsidRPr="003C64BE">
        <w:rPr>
          <w:rFonts w:ascii="Arial" w:hAnsi="Arial" w:cs="Arial"/>
          <w:bCs/>
        </w:rPr>
        <w:t xml:space="preserve">. </w:t>
      </w:r>
      <w:r w:rsidR="00E9344B" w:rsidRPr="003C64BE">
        <w:rPr>
          <w:rFonts w:ascii="Arial" w:hAnsi="Arial" w:cs="Arial"/>
          <w:bCs/>
        </w:rPr>
        <w:t xml:space="preserve">The second most common approach is to not adjust </w:t>
      </w:r>
      <w:r w:rsidR="00C9301A">
        <w:rPr>
          <w:rFonts w:ascii="Arial" w:hAnsi="Arial" w:cs="Arial"/>
          <w:bCs/>
        </w:rPr>
        <w:t>for the complex sampling design</w:t>
      </w:r>
      <w:r w:rsidR="00E9344B" w:rsidRPr="003C64BE">
        <w:rPr>
          <w:rFonts w:ascii="Arial" w:hAnsi="Arial" w:cs="Arial"/>
          <w:bCs/>
        </w:rPr>
        <w:t xml:space="preserve">, while other </w:t>
      </w:r>
      <w:r w:rsidR="00D877FF">
        <w:rPr>
          <w:rFonts w:ascii="Arial" w:hAnsi="Arial" w:cs="Arial"/>
          <w:bCs/>
        </w:rPr>
        <w:t>frequently used methods include</w:t>
      </w:r>
      <w:r w:rsidR="00E9344B" w:rsidRPr="003C64BE">
        <w:rPr>
          <w:rFonts w:ascii="Arial" w:hAnsi="Arial" w:cs="Arial"/>
          <w:bCs/>
        </w:rPr>
        <w:t xml:space="preserve"> a) controlling for factors thought to influence participation such as, but not limited to, respondents’ personal network sizes, and b) utilizing more complex regression models </w:t>
      </w:r>
      <w:r w:rsidR="006A6DE1" w:rsidRPr="003C64BE">
        <w:rPr>
          <w:rFonts w:ascii="Arial" w:hAnsi="Arial" w:cs="Arial"/>
          <w:bCs/>
        </w:rPr>
        <w:t xml:space="preserve">to </w:t>
      </w:r>
      <w:r w:rsidR="00E9344B" w:rsidRPr="003C64BE">
        <w:rPr>
          <w:rFonts w:ascii="Arial" w:hAnsi="Arial" w:cs="Arial"/>
          <w:bCs/>
        </w:rPr>
        <w:t xml:space="preserve">account for </w:t>
      </w:r>
      <w:r w:rsidR="006A6DE1" w:rsidRPr="003C64BE">
        <w:rPr>
          <w:rFonts w:ascii="Arial" w:hAnsi="Arial" w:cs="Arial"/>
          <w:bCs/>
        </w:rPr>
        <w:t xml:space="preserve">the </w:t>
      </w:r>
      <w:r w:rsidR="00D877FF">
        <w:rPr>
          <w:rFonts w:ascii="Arial" w:hAnsi="Arial" w:cs="Arial"/>
          <w:bCs/>
        </w:rPr>
        <w:t xml:space="preserve">social </w:t>
      </w:r>
      <w:r w:rsidR="006A6DE1" w:rsidRPr="003C64BE">
        <w:rPr>
          <w:rFonts w:ascii="Arial" w:hAnsi="Arial" w:cs="Arial"/>
          <w:bCs/>
        </w:rPr>
        <w:t>network</w:t>
      </w:r>
      <w:r w:rsidR="00E9344B" w:rsidRPr="003C64BE">
        <w:rPr>
          <w:rFonts w:ascii="Arial" w:hAnsi="Arial" w:cs="Arial"/>
          <w:bCs/>
        </w:rPr>
        <w:t xml:space="preserve"> </w:t>
      </w:r>
      <w:r w:rsidR="00D877FF">
        <w:rPr>
          <w:rFonts w:ascii="Arial" w:hAnsi="Arial" w:cs="Arial"/>
          <w:bCs/>
        </w:rPr>
        <w:t xml:space="preserve">links </w:t>
      </w:r>
      <w:r w:rsidR="006A6DE1" w:rsidRPr="003C64BE">
        <w:rPr>
          <w:rFonts w:ascii="Arial" w:hAnsi="Arial" w:cs="Arial"/>
          <w:bCs/>
        </w:rPr>
        <w:t>between</w:t>
      </w:r>
      <w:r w:rsidR="00E9344B" w:rsidRPr="003C64BE">
        <w:rPr>
          <w:rFonts w:ascii="Arial" w:hAnsi="Arial" w:cs="Arial"/>
          <w:bCs/>
        </w:rPr>
        <w:t xml:space="preserve"> respondents including random effects models, </w:t>
      </w:r>
      <w:r w:rsidR="006A6DE1" w:rsidRPr="003C64BE">
        <w:rPr>
          <w:rFonts w:ascii="Arial" w:hAnsi="Arial" w:cs="Arial"/>
          <w:bCs/>
        </w:rPr>
        <w:t xml:space="preserve">fixed effects models, </w:t>
      </w:r>
      <w:r w:rsidR="00E9344B" w:rsidRPr="003C64BE">
        <w:rPr>
          <w:rFonts w:ascii="Arial" w:hAnsi="Arial" w:cs="Arial"/>
          <w:bCs/>
        </w:rPr>
        <w:t xml:space="preserve">cluster corrections, </w:t>
      </w:r>
      <w:r w:rsidR="00E9344B" w:rsidRPr="003C64BE">
        <w:rPr>
          <w:rFonts w:ascii="Arial" w:hAnsi="Arial" w:cs="Arial"/>
          <w:bCs/>
        </w:rPr>
        <w:lastRenderedPageBreak/>
        <w:t xml:space="preserve">robust standard errors, and generalized estimating equations. </w:t>
      </w:r>
      <w:r w:rsidR="006A6DE1" w:rsidRPr="003C64BE">
        <w:rPr>
          <w:rFonts w:ascii="Arial" w:hAnsi="Arial" w:cs="Arial"/>
          <w:bCs/>
        </w:rPr>
        <w:t xml:space="preserve">With such a variety of approaches available in the literature, it is important to ask, which provides the most accurate representation of the underlying </w:t>
      </w:r>
      <w:r w:rsidR="00AE3FA5" w:rsidRPr="003C64BE">
        <w:rPr>
          <w:rFonts w:ascii="Arial" w:hAnsi="Arial" w:cs="Arial"/>
          <w:bCs/>
        </w:rPr>
        <w:t>multivariate population parameters</w:t>
      </w:r>
      <w:r w:rsidR="006A6DE1" w:rsidRPr="003C64BE">
        <w:rPr>
          <w:rFonts w:ascii="Arial" w:hAnsi="Arial" w:cs="Arial"/>
          <w:bCs/>
        </w:rPr>
        <w:t>?</w:t>
      </w:r>
    </w:p>
    <w:p w14:paraId="4E64313C" w14:textId="1437F3F9" w:rsidR="00FD7CAB" w:rsidRPr="003C64BE" w:rsidRDefault="0042519B" w:rsidP="001A7A1F">
      <w:pPr>
        <w:spacing w:after="0" w:line="240" w:lineRule="auto"/>
        <w:ind w:firstLine="90"/>
        <w:rPr>
          <w:rFonts w:ascii="Arial" w:hAnsi="Arial" w:cs="Arial"/>
          <w:bCs/>
        </w:rPr>
      </w:pPr>
      <w:r w:rsidRPr="003C64BE">
        <w:rPr>
          <w:rFonts w:ascii="Arial" w:hAnsi="Arial" w:cs="Arial"/>
          <w:bCs/>
        </w:rPr>
        <w:t>W</w:t>
      </w:r>
      <w:r w:rsidR="006A6DE1" w:rsidRPr="003C64BE">
        <w:rPr>
          <w:rFonts w:ascii="Arial" w:hAnsi="Arial" w:cs="Arial"/>
          <w:bCs/>
        </w:rPr>
        <w:t xml:space="preserve">e propose to systematically test the different approaches to </w:t>
      </w:r>
      <w:r w:rsidR="00802F18" w:rsidRPr="003C64BE">
        <w:rPr>
          <w:rFonts w:ascii="Arial" w:hAnsi="Arial" w:cs="Arial"/>
          <w:bCs/>
        </w:rPr>
        <w:t>multivariate</w:t>
      </w:r>
      <w:r w:rsidR="006A6DE1" w:rsidRPr="003C64BE">
        <w:rPr>
          <w:rFonts w:ascii="Arial" w:hAnsi="Arial" w:cs="Arial"/>
          <w:bCs/>
        </w:rPr>
        <w:t xml:space="preserve"> RDS estimation </w:t>
      </w:r>
      <w:r w:rsidR="00AE3FA5" w:rsidRPr="003C64BE">
        <w:rPr>
          <w:rFonts w:ascii="Arial" w:hAnsi="Arial" w:cs="Arial"/>
          <w:bCs/>
        </w:rPr>
        <w:t xml:space="preserve">reported in the literature </w:t>
      </w:r>
      <w:r w:rsidR="00C9301A">
        <w:rPr>
          <w:rFonts w:ascii="Arial" w:hAnsi="Arial" w:cs="Arial"/>
          <w:bCs/>
        </w:rPr>
        <w:t>through a series of simulation studies</w:t>
      </w:r>
      <w:r w:rsidR="006A6DE1" w:rsidRPr="003C64BE">
        <w:rPr>
          <w:rFonts w:ascii="Arial" w:hAnsi="Arial" w:cs="Arial"/>
          <w:bCs/>
        </w:rPr>
        <w:t xml:space="preserve"> in order to offer researchers</w:t>
      </w:r>
      <w:r w:rsidR="00C9301A">
        <w:rPr>
          <w:rFonts w:ascii="Arial" w:hAnsi="Arial" w:cs="Arial"/>
          <w:bCs/>
        </w:rPr>
        <w:t xml:space="preserve"> guidance and </w:t>
      </w:r>
      <w:r w:rsidR="006A6DE1" w:rsidRPr="003C64BE">
        <w:rPr>
          <w:rFonts w:ascii="Arial" w:hAnsi="Arial" w:cs="Arial"/>
          <w:bCs/>
        </w:rPr>
        <w:t xml:space="preserve">best practices for estimating and reporting coefficients of </w:t>
      </w:r>
      <w:r w:rsidR="00802F18" w:rsidRPr="003C64BE">
        <w:rPr>
          <w:rFonts w:ascii="Arial" w:hAnsi="Arial" w:cs="Arial"/>
          <w:bCs/>
        </w:rPr>
        <w:t>multivariate</w:t>
      </w:r>
      <w:r w:rsidR="006A6DE1" w:rsidRPr="003C64BE">
        <w:rPr>
          <w:rFonts w:ascii="Arial" w:hAnsi="Arial" w:cs="Arial"/>
          <w:bCs/>
        </w:rPr>
        <w:t xml:space="preserve"> regression analyses using RDS data. </w:t>
      </w:r>
      <w:r w:rsidR="00FD7CAB" w:rsidRPr="003C64BE">
        <w:rPr>
          <w:rFonts w:ascii="Arial" w:hAnsi="Arial" w:cs="Arial"/>
          <w:bCs/>
        </w:rPr>
        <w:t xml:space="preserve">The proposed project will make several significant contributions. First, </w:t>
      </w:r>
      <w:r w:rsidR="00C9301A">
        <w:rPr>
          <w:rFonts w:ascii="Arial" w:hAnsi="Arial" w:cs="Arial"/>
          <w:bCs/>
        </w:rPr>
        <w:t xml:space="preserve">by providing methodological guidance concerning multivariate estimation with RDS data, we will allow researchers to address a broader range of critical research questions with existing RDS data in addition to future RDS studies. For instance, </w:t>
      </w:r>
      <w:r w:rsidR="00FD7CAB" w:rsidRPr="003C64BE">
        <w:rPr>
          <w:rFonts w:ascii="Arial" w:hAnsi="Arial" w:cs="Arial"/>
          <w:bCs/>
        </w:rPr>
        <w:t xml:space="preserve">one of the largest challenges associated with the HIV/AIDS crisis is a lack of generalizable results from high-risk subpopulations. There are many empirical samples of such groups, </w:t>
      </w:r>
      <w:r w:rsidR="00E87ECA" w:rsidRPr="003C64BE">
        <w:rPr>
          <w:rFonts w:ascii="Arial" w:hAnsi="Arial" w:cs="Arial"/>
          <w:bCs/>
        </w:rPr>
        <w:t xml:space="preserve">and those samples conducted with RDS can, if certain assumptions are met, offer conclusions about univariate statistics like disease prevalence </w:t>
      </w:r>
      <w:r w:rsidR="00FD7CAB" w:rsidRPr="003C64BE">
        <w:rPr>
          <w:rFonts w:ascii="Arial" w:hAnsi="Arial" w:cs="Arial"/>
          <w:bCs/>
        </w:rPr>
        <w:t xml:space="preserve">that extend beyond the individuals surveyed. </w:t>
      </w:r>
      <w:r w:rsidR="006C38B8">
        <w:rPr>
          <w:rFonts w:ascii="Arial" w:hAnsi="Arial" w:cs="Arial"/>
          <w:bCs/>
        </w:rPr>
        <w:t xml:space="preserve">The proposed project, by </w:t>
      </w:r>
      <w:r w:rsidR="00165627">
        <w:rPr>
          <w:rFonts w:ascii="Arial" w:hAnsi="Arial" w:cs="Arial"/>
          <w:bCs/>
        </w:rPr>
        <w:t>providing information on the performance of multivariate RDS estimators used in past studies</w:t>
      </w:r>
      <w:r w:rsidR="006C38B8">
        <w:rPr>
          <w:rFonts w:ascii="Arial" w:hAnsi="Arial" w:cs="Arial"/>
          <w:bCs/>
        </w:rPr>
        <w:t>,</w:t>
      </w:r>
      <w:r w:rsidR="00165627">
        <w:rPr>
          <w:rFonts w:ascii="Arial" w:hAnsi="Arial" w:cs="Arial"/>
          <w:bCs/>
        </w:rPr>
        <w:t xml:space="preserve"> will enable </w:t>
      </w:r>
      <w:r w:rsidR="00FD7CAB" w:rsidRPr="003C64BE">
        <w:rPr>
          <w:rFonts w:ascii="Arial" w:hAnsi="Arial" w:cs="Arial"/>
          <w:bCs/>
        </w:rPr>
        <w:t>researchers, peer-reviewers, and public health practitioners to evaluate the published and in-preparation multivariate studies drawing on RDS data.</w:t>
      </w:r>
      <w:r w:rsidR="00165627">
        <w:rPr>
          <w:rFonts w:ascii="Arial" w:hAnsi="Arial" w:cs="Arial"/>
          <w:bCs/>
        </w:rPr>
        <w:t xml:space="preserve"> This will also have an impact beyond</w:t>
      </w:r>
      <w:r w:rsidR="00165627" w:rsidRPr="003C64BE">
        <w:rPr>
          <w:rFonts w:ascii="Arial" w:hAnsi="Arial" w:cs="Arial"/>
          <w:bCs/>
        </w:rPr>
        <w:t xml:space="preserve"> </w:t>
      </w:r>
      <w:r w:rsidR="00165627">
        <w:rPr>
          <w:rFonts w:ascii="Arial" w:hAnsi="Arial" w:cs="Arial"/>
          <w:bCs/>
        </w:rPr>
        <w:t xml:space="preserve">studies of </w:t>
      </w:r>
      <w:r w:rsidR="00165627" w:rsidRPr="003C64BE">
        <w:rPr>
          <w:rFonts w:ascii="Arial" w:hAnsi="Arial" w:cs="Arial"/>
          <w:bCs/>
        </w:rPr>
        <w:t>hidden populations at high risk of HIV/AIDS</w:t>
      </w:r>
      <w:r w:rsidR="00165627">
        <w:rPr>
          <w:rFonts w:ascii="Arial" w:hAnsi="Arial" w:cs="Arial"/>
          <w:bCs/>
        </w:rPr>
        <w:t xml:space="preserve">, </w:t>
      </w:r>
      <w:r w:rsidR="000D0E76">
        <w:rPr>
          <w:rFonts w:ascii="Arial" w:hAnsi="Arial" w:cs="Arial"/>
          <w:bCs/>
        </w:rPr>
        <w:t>as</w:t>
      </w:r>
      <w:r w:rsidR="00165627">
        <w:rPr>
          <w:rFonts w:ascii="Arial" w:hAnsi="Arial" w:cs="Arial"/>
          <w:bCs/>
        </w:rPr>
        <w:t xml:space="preserve"> research on </w:t>
      </w:r>
      <w:r w:rsidR="00165627" w:rsidRPr="003C64BE">
        <w:rPr>
          <w:rFonts w:ascii="Arial" w:hAnsi="Arial" w:cs="Arial"/>
          <w:bCs/>
        </w:rPr>
        <w:t>other hidden populations, such as migrant</w:t>
      </w:r>
      <w:r w:rsidR="000D0E76">
        <w:rPr>
          <w:rFonts w:ascii="Arial" w:hAnsi="Arial" w:cs="Arial"/>
          <w:bCs/>
        </w:rPr>
        <w:t>s</w:t>
      </w:r>
      <w:r w:rsidR="00165627" w:rsidRPr="003C64BE">
        <w:rPr>
          <w:rFonts w:ascii="Arial" w:hAnsi="Arial" w:cs="Arial"/>
          <w:bCs/>
        </w:rPr>
        <w:t xml:space="preserve">, can benefit greatly from network based sampling approaches </w:t>
      </w:r>
      <w:r w:rsidR="00165627" w:rsidRPr="003C64BE">
        <w:rPr>
          <w:rFonts w:ascii="Arial" w:hAnsi="Arial" w:cs="Arial"/>
          <w:bCs/>
        </w:rPr>
        <w:fldChar w:fldCharType="begin"/>
      </w:r>
      <w:r w:rsidR="004F13EE">
        <w:rPr>
          <w:rFonts w:ascii="Arial" w:hAnsi="Arial" w:cs="Arial"/>
          <w:bCs/>
        </w:rPr>
        <w:instrText xml:space="preserve"> ADDIN ZOTERO_ITEM CSL_CITATION {"citationID":"bS5pVZ08","properties":{"formattedCitation":"(Mouw et al. 2014)","plainCitation":"(Mouw et al. 2014)"},"citationItems":[{"id":252,"uris":["http://zotero.org/users/51902/items/39EHEQ5D"],"uri":["http://zotero.org/users/51902/items/39EHEQ5D"],"itemData":{"id":252,"type":"article-journal","title":"Binational Social Networks and Assimilation: A Test of the Importance of Transnationalism","container-title":"Social Problems","page":"329-359","volume":"61","issue":"3","source":"socpro.oxfordjournals.org","abstract":"While the concept of transnationalism has gained widespread popularity among scholars as a way to describe immigrants' long-term maintenance of cross-border ties to their origin communities, critics have argued that the overall proportion of immigrants who engage in transnational behavior is low and that, as a result, transnationalism has little sustained effect on the process of immigrant adaptation and assimilation. In this article, we argue that a key shortcoming in the current empirical debate on transnationalism is the lack of data on the social networks that connect migrants to each other and to nonmigrants in communities of origin. To address this shortcoming, our analysis uses unique binational data on the social network connecting an immigrant sending community in Guanajuato, Mexico, to two destination areas in the United States. We test for the effect of respondents' positions in cross-border networks on their migration intentions and attitudes towards the United States using data on the opinions of their peers, their participation in cross-border and local communication networks, and their structural position in the network. The results indicate qualified empirical support for a network-based model of transnationalism; in the U.S. sample we find evidence of network clustering consistent with peer effects, while in the Mexican sample we find evidence of the importance of cross-border communication with friends.","DOI":"10.1525/sp.2014.12192","ISSN":"0037-7791, 1533-8533","note":"PMID: 25750462","shortTitle":"Binational Social Networks and Assimilation","language":"en","author":[{"family":"Mouw","given":"Ted"},{"family":"Chavez","given":"Sergio"},{"family":"Edelblute","given":"Heather"},{"family":"Verdery","given":"Ashton M."}],"issued":{"date-parts":[["2014",8,1]]},"PMID":"25750462"}}],"schema":"https://github.com/citation-style-language/schema/raw/master/csl-citation.json"} </w:instrText>
      </w:r>
      <w:r w:rsidR="00165627" w:rsidRPr="003C64BE">
        <w:rPr>
          <w:rFonts w:ascii="Arial" w:hAnsi="Arial" w:cs="Arial"/>
          <w:bCs/>
        </w:rPr>
        <w:fldChar w:fldCharType="separate"/>
      </w:r>
      <w:r w:rsidR="00165627" w:rsidRPr="003C64BE">
        <w:rPr>
          <w:rFonts w:ascii="Arial" w:hAnsi="Arial" w:cs="Arial"/>
        </w:rPr>
        <w:t>(Mouw et al. 2014)</w:t>
      </w:r>
      <w:r w:rsidR="00165627" w:rsidRPr="003C64BE">
        <w:rPr>
          <w:rFonts w:ascii="Arial" w:hAnsi="Arial" w:cs="Arial"/>
          <w:bCs/>
        </w:rPr>
        <w:fldChar w:fldCharType="end"/>
      </w:r>
      <w:r w:rsidR="00165627" w:rsidRPr="003C64BE">
        <w:rPr>
          <w:rFonts w:ascii="Arial" w:hAnsi="Arial" w:cs="Arial"/>
          <w:bCs/>
        </w:rPr>
        <w:t>.</w:t>
      </w:r>
    </w:p>
    <w:p w14:paraId="32245C1E" w14:textId="39FD65CB" w:rsidR="00AF41DE" w:rsidRPr="003C64BE" w:rsidRDefault="00165627" w:rsidP="00AF41DE">
      <w:pPr>
        <w:spacing w:after="0" w:line="240" w:lineRule="auto"/>
        <w:ind w:firstLine="90"/>
        <w:rPr>
          <w:rFonts w:ascii="Arial" w:hAnsi="Arial" w:cs="Arial"/>
          <w:bCs/>
        </w:rPr>
      </w:pPr>
      <w:r>
        <w:rPr>
          <w:rFonts w:ascii="Arial" w:hAnsi="Arial" w:cs="Arial"/>
          <w:bCs/>
        </w:rPr>
        <w:t>Finally, t</w:t>
      </w:r>
      <w:r w:rsidR="00FD7CAB" w:rsidRPr="003C64BE">
        <w:rPr>
          <w:rFonts w:ascii="Arial" w:hAnsi="Arial" w:cs="Arial"/>
          <w:bCs/>
        </w:rPr>
        <w:t>he sampling challenges posed by hidden populations – a non-existent or partial sampling frame, non-response, and untruthfulness stemming from distrust of surveys – are increasingly observed in the general population when sampled by traditional methods such as random digit dialing or household</w:t>
      </w:r>
      <w:r w:rsidR="003843C8" w:rsidRPr="003C64BE">
        <w:rPr>
          <w:rFonts w:ascii="Arial" w:hAnsi="Arial" w:cs="Arial"/>
          <w:bCs/>
        </w:rPr>
        <w:t xml:space="preserve"> </w:t>
      </w:r>
      <w:r w:rsidR="00FD7CAB" w:rsidRPr="003C64BE">
        <w:rPr>
          <w:rFonts w:ascii="Arial" w:hAnsi="Arial" w:cs="Arial"/>
          <w:bCs/>
        </w:rPr>
        <w:t>based surveys. Though it is unlikely that network</w:t>
      </w:r>
      <w:r w:rsidR="003843C8" w:rsidRPr="003C64BE">
        <w:rPr>
          <w:rFonts w:ascii="Arial" w:hAnsi="Arial" w:cs="Arial"/>
          <w:bCs/>
        </w:rPr>
        <w:t xml:space="preserve"> </w:t>
      </w:r>
      <w:r w:rsidR="00FD7CAB" w:rsidRPr="003C64BE">
        <w:rPr>
          <w:rFonts w:ascii="Arial" w:hAnsi="Arial" w:cs="Arial"/>
          <w:bCs/>
        </w:rPr>
        <w:t xml:space="preserve">based sampling designs like RDS are a panacea for the problems plaguing survey research more generally, there are reasons to be optimistic about its future development. Namely, RDS has proven effective at overcoming barriers to survey participation. </w:t>
      </w:r>
      <w:r w:rsidR="007951A1">
        <w:rPr>
          <w:rFonts w:ascii="Arial" w:hAnsi="Arial" w:cs="Arial"/>
          <w:bCs/>
        </w:rPr>
        <w:t>Intuitively</w:t>
      </w:r>
      <w:r w:rsidR="00FD7CAB" w:rsidRPr="003C64BE">
        <w:rPr>
          <w:rFonts w:ascii="Arial" w:hAnsi="Arial" w:cs="Arial"/>
          <w:bCs/>
        </w:rPr>
        <w:t>, we</w:t>
      </w:r>
      <w:r w:rsidR="004E75B3">
        <w:rPr>
          <w:rFonts w:ascii="Arial" w:hAnsi="Arial" w:cs="Arial"/>
          <w:bCs/>
        </w:rPr>
        <w:t xml:space="preserve"> can expect </w:t>
      </w:r>
      <w:r w:rsidR="007951A1">
        <w:rPr>
          <w:rFonts w:ascii="Arial" w:hAnsi="Arial" w:cs="Arial"/>
          <w:bCs/>
        </w:rPr>
        <w:t xml:space="preserve">any </w:t>
      </w:r>
      <w:r w:rsidR="004E75B3">
        <w:rPr>
          <w:rFonts w:ascii="Arial" w:hAnsi="Arial" w:cs="Arial"/>
          <w:bCs/>
        </w:rPr>
        <w:t>responde</w:t>
      </w:r>
      <w:r w:rsidR="007951A1">
        <w:rPr>
          <w:rFonts w:ascii="Arial" w:hAnsi="Arial" w:cs="Arial"/>
          <w:bCs/>
        </w:rPr>
        <w:t>nt</w:t>
      </w:r>
      <w:r w:rsidR="004E75B3">
        <w:rPr>
          <w:rFonts w:ascii="Arial" w:hAnsi="Arial" w:cs="Arial"/>
          <w:bCs/>
        </w:rPr>
        <w:t xml:space="preserve"> </w:t>
      </w:r>
      <w:r w:rsidR="00FD7CAB" w:rsidRPr="003C64BE">
        <w:rPr>
          <w:rFonts w:ascii="Arial" w:hAnsi="Arial" w:cs="Arial"/>
          <w:bCs/>
        </w:rPr>
        <w:t xml:space="preserve">to better trust </w:t>
      </w:r>
      <w:r w:rsidR="007951A1">
        <w:rPr>
          <w:rFonts w:ascii="Arial" w:hAnsi="Arial" w:cs="Arial"/>
          <w:bCs/>
        </w:rPr>
        <w:t xml:space="preserve">a </w:t>
      </w:r>
      <w:r w:rsidR="00FD7CAB" w:rsidRPr="003C64BE">
        <w:rPr>
          <w:rFonts w:ascii="Arial" w:hAnsi="Arial" w:cs="Arial"/>
          <w:bCs/>
        </w:rPr>
        <w:t xml:space="preserve">survey that </w:t>
      </w:r>
      <w:r w:rsidR="007951A1">
        <w:rPr>
          <w:rFonts w:ascii="Arial" w:hAnsi="Arial" w:cs="Arial"/>
          <w:bCs/>
        </w:rPr>
        <w:t>her</w:t>
      </w:r>
      <w:r w:rsidR="00FD7CAB" w:rsidRPr="003C64BE">
        <w:rPr>
          <w:rFonts w:ascii="Arial" w:hAnsi="Arial" w:cs="Arial"/>
          <w:bCs/>
        </w:rPr>
        <w:t xml:space="preserve"> peers have participated in and vouched for. In addition, </w:t>
      </w:r>
      <w:r w:rsidR="007951A1" w:rsidRPr="003C64BE">
        <w:rPr>
          <w:rFonts w:ascii="Arial" w:hAnsi="Arial" w:cs="Arial"/>
          <w:bCs/>
        </w:rPr>
        <w:t xml:space="preserve">when </w:t>
      </w:r>
      <w:r w:rsidR="007951A1">
        <w:rPr>
          <w:rFonts w:ascii="Arial" w:hAnsi="Arial" w:cs="Arial"/>
          <w:bCs/>
        </w:rPr>
        <w:t xml:space="preserve">RDS is </w:t>
      </w:r>
      <w:r w:rsidR="007951A1" w:rsidRPr="003C64BE">
        <w:rPr>
          <w:rFonts w:ascii="Arial" w:hAnsi="Arial" w:cs="Arial"/>
          <w:bCs/>
        </w:rPr>
        <w:t xml:space="preserve">combined with additional modules </w:t>
      </w:r>
      <w:r w:rsidR="007951A1">
        <w:rPr>
          <w:rFonts w:ascii="Arial" w:hAnsi="Arial" w:cs="Arial"/>
          <w:bCs/>
        </w:rPr>
        <w:t xml:space="preserve">it </w:t>
      </w:r>
      <w:r w:rsidR="00FD7CAB" w:rsidRPr="003C64BE">
        <w:rPr>
          <w:rFonts w:ascii="Arial" w:hAnsi="Arial" w:cs="Arial"/>
          <w:bCs/>
        </w:rPr>
        <w:t xml:space="preserve">offers the promise of expanding the collection and use of </w:t>
      </w:r>
      <w:r w:rsidR="007951A1">
        <w:rPr>
          <w:rFonts w:ascii="Arial" w:hAnsi="Arial" w:cs="Arial"/>
          <w:bCs/>
        </w:rPr>
        <w:t xml:space="preserve">social network data, which </w:t>
      </w:r>
      <w:r w:rsidR="007951A1" w:rsidRPr="003C64BE">
        <w:rPr>
          <w:rFonts w:ascii="Arial" w:hAnsi="Arial" w:cs="Arial"/>
          <w:bCs/>
        </w:rPr>
        <w:t xml:space="preserve">is growing in popularity and impact </w:t>
      </w:r>
      <w:r w:rsidR="00FD7CAB" w:rsidRPr="003C64BE">
        <w:rPr>
          <w:rFonts w:ascii="Arial" w:hAnsi="Arial" w:cs="Arial"/>
          <w:bCs/>
        </w:rPr>
        <w:fldChar w:fldCharType="begin"/>
      </w:r>
      <w:r w:rsidR="004F13EE">
        <w:rPr>
          <w:rFonts w:ascii="Arial" w:hAnsi="Arial" w:cs="Arial"/>
          <w:bCs/>
        </w:rPr>
        <w:instrText xml:space="preserve"> ADDIN ZOTERO_ITEM CSL_CITATION {"citationID":"UFo2R367","properties":{"formattedCitation":"(Yamanis et al. 2013; Wejnert 2010; Mouw and Verdery 2012; Merli et al. 2010; Weir et al. 2012; Mouw et al. 2014)","plainCitation":"(Yamanis et al. 2013; Wejnert 2010; Mouw and Verdery 2012; Merli et al. 2010; Weir et al. 2012; Mouw et al. 2014)"},"citationItems":[{"id":131,"uris":["http://zotero.org/users/51902/items/PMNQ9UM6"],"uri":["http://zotero.org/users/51902/items/PMNQ9UM6"],"itemData":{"id":131,"type":"article-journal","title":"An empirical analysis of the impact of recruitment patterns on RDS estimates among a socially ordered population of female sex workers in China","container-title":"Sociological methods &amp; research","page":"392-425","volume":"42","issue":"3","author":[{"family":"Yamanis","given":"Thespina J."},{"family":"Merli","given":"M. Giovanna"},{"family":"Neely","given":"William Whipple"},{"family":"Tian","given":"Felicia Feng"},{"family":"Moody","given":"James"},{"family":"Tu","given":"Xiaowen"},{"family":"Gao","given":"Ersheng"}],"issued":{"date-parts":[["2013"]]}}},{"id":124,"uris":["http://zotero.org/users/51902/items/NT27VRFD"],"uri":["http://zotero.org/users/51902/items/NT27VRFD"],"itemData":{"id":124,"type":"article-journal","title":"Social network analysis with respondent-driven sampling data: A study of racial integration on campus","container-title":"Social networks","page":"112-124","volume":"32","issue":"2","author":[{"family":"Wejnert","given":"Cyprian"}],"issued":{"date-parts":[["2010"]]}}},{"id":82,"uris":["http://zotero.org/users/51902/items/EPDUM3BG"],"uri":["http://zotero.org/users/51902/items/EPDUM3BG"],"itemData":{"id":82,"type":"article-journal","title":"Network Sampling with Memory A Proposal for More Efficient Sampling from Social Networks","container-title":"Sociological methodology","page":"206-256","volume":"42","issue":"1","author":[{"family":"Mouw","given":"Ted"},{"family":"Verdery","given":"Ashton M."}],"issued":{"date-parts":[["2012"]]}}},{"id":210,"uris":["http://zotero.org/users/51902/items/DK5BJC25"],"uri":["http://zotero.org/users/51902/items/DK5BJC25"],"itemData":{"id":210,"type":"chapter","title":"Sampling Female Sex Workers in Shanghai Using Respondent Driven Sampling","container-title":"Rational Judgement. Public Health and Social Development","page":"293-308","language":"Chinese","author":[{"family":"Merli","given":"M. Giovanna"},{"family":"Neely","given":"William Whipple"},{"family":"Xiaowen","given":"Tu"},{"family":"Weimin","given":"Gu"},{"family":"Yang","given":"Yang"}],"editor":[{"family":"Guomei","given":"Xia"},{"family":"Xiushi","given":"Yang"}],"issued":{"date-parts":[["2010"]]}}},{"id":128,"uris":["http://zotero.org/users/51902/items/PFQTFJ3X"],"uri":["http://zotero.org/users/51902/items/PFQTFJ3X"],"itemData":{"id":128,"type":"article-journal","title":"A comparison of respondent-driven and venue-based sampling of female sex workers in Liuzhou, China","container-title":"Sexually transmitted infections","page":"i95-i101","volume":"88","issue":"Suppl 2","author":[{"family":"Weir","given":"Sharon S."},{"family":"Merli","given":"M. Giovanna"},{"family":"Li","given":"Jing"},{"family":"Gandhi","given":"Anisha D."},{"family":"Neely","given":"William W."},{"family":"Edwards","given":"Jessie K."},{"family":"Suchindran","given":"Chirayath M."},{"family":"Henderson","given":"Gail E."},{"family":"Chen","given":"Xiang-Sheng"}],"issued":{"date-parts":[["2012"]]}}},{"id":252,"uris":["http://zotero.org/users/51902/items/39EHEQ5D"],"uri":["http://zotero.org/users/51902/items/39EHEQ5D"],"itemData":{"id":252,"type":"article-journal","title":"Binational Social Networks and Assimilation: A Test of the Importance of Transnationalism","container-title":"Social Problems","page":"329-359","volume":"61","issue":"3","source":"socpro.oxfordjournals.org","abstract":"While the concept of transnationalism has gained widespread popularity among scholars as a way to describe immigrants' long-term maintenance of cross-border ties to their origin communities, critics have argued that the overall proportion of immigrants who engage in transnational behavior is low and that, as a result, transnationalism has little sustained effect on the process of immigrant adaptation and assimilation. In this article, we argue that a key shortcoming in the current empirical debate on transnationalism is the lack of data on the social networks that connect migrants to each other and to nonmigrants in communities of origin. To address this shortcoming, our analysis uses unique binational data on the social network connecting an immigrant sending community in Guanajuato, Mexico, to two destination areas in the United States. We test for the effect of respondents' positions in cross-border networks on their migration intentions and attitudes towards the United States using data on the opinions of their peers, their participation in cross-border and local communication networks, and their structural position in the network. The results indicate qualified empirical support for a network-based model of transnationalism; in the U.S. sample we find evidence of network clustering consistent with peer effects, while in the Mexican sample we find evidence of the importance of cross-border communication with friends.","DOI":"10.1525/sp.2014.12192","ISSN":"0037-7791, 1533-8533","note":"PMID: 25750462","shortTitle":"Binational Social Networks and Assimilation","language":"en","author":[{"family":"Mouw","given":"Ted"},{"family":"Chavez","given":"Sergio"},{"family":"Edelblute","given":"Heather"},{"family":"Verdery","given":"Ashton M."}],"issued":{"date-parts":[["2014",8,1]]},"PMID":"25750462"}}],"schema":"https://github.com/citation-style-language/schema/raw/master/csl-citation.json"} </w:instrText>
      </w:r>
      <w:r w:rsidR="00FD7CAB" w:rsidRPr="003C64BE">
        <w:rPr>
          <w:rFonts w:ascii="Arial" w:hAnsi="Arial" w:cs="Arial"/>
          <w:bCs/>
        </w:rPr>
        <w:fldChar w:fldCharType="separate"/>
      </w:r>
      <w:r w:rsidR="00FD7CAB" w:rsidRPr="003C64BE">
        <w:rPr>
          <w:rFonts w:ascii="Arial" w:hAnsi="Arial" w:cs="Arial"/>
          <w:bCs/>
        </w:rPr>
        <w:t>(Yamanis et al. 2013; Wejnert 2010; Mouw and Verdery 2012; Merli et al. 2010; Weir et al. 2012; Mouw et al. 2014)</w:t>
      </w:r>
      <w:r w:rsidR="00FD7CAB" w:rsidRPr="003C64BE">
        <w:rPr>
          <w:rFonts w:ascii="Arial" w:hAnsi="Arial" w:cs="Arial"/>
          <w:bCs/>
        </w:rPr>
        <w:fldChar w:fldCharType="end"/>
      </w:r>
      <w:r w:rsidR="007A14D7">
        <w:rPr>
          <w:rFonts w:ascii="Arial" w:hAnsi="Arial" w:cs="Arial"/>
          <w:bCs/>
        </w:rPr>
        <w:t xml:space="preserve">. </w:t>
      </w:r>
      <w:r w:rsidR="00FD7CAB" w:rsidRPr="003C64BE">
        <w:rPr>
          <w:rFonts w:ascii="Arial" w:hAnsi="Arial" w:cs="Arial"/>
          <w:bCs/>
        </w:rPr>
        <w:t xml:space="preserve">At the same time, new </w:t>
      </w:r>
      <w:r w:rsidR="007951A1">
        <w:rPr>
          <w:rFonts w:ascii="Arial" w:hAnsi="Arial" w:cs="Arial"/>
          <w:bCs/>
        </w:rPr>
        <w:t xml:space="preserve">online </w:t>
      </w:r>
      <w:r w:rsidR="00FD7CAB" w:rsidRPr="003C64BE">
        <w:rPr>
          <w:rFonts w:ascii="Arial" w:hAnsi="Arial" w:cs="Arial"/>
          <w:bCs/>
        </w:rPr>
        <w:t xml:space="preserve">data sources present novel research opportunities, but there is great disagreement on how to make the best use of such data. Network based sampling designs may be </w:t>
      </w:r>
      <w:r w:rsidR="003741DC">
        <w:rPr>
          <w:rFonts w:ascii="Arial" w:hAnsi="Arial" w:cs="Arial"/>
          <w:bCs/>
        </w:rPr>
        <w:t>an</w:t>
      </w:r>
      <w:r w:rsidR="00FD7CAB" w:rsidRPr="003C64BE">
        <w:rPr>
          <w:rFonts w:ascii="Arial" w:hAnsi="Arial" w:cs="Arial"/>
          <w:bCs/>
        </w:rPr>
        <w:t xml:space="preserve"> effective strategy of </w:t>
      </w:r>
      <w:r w:rsidR="003741DC">
        <w:rPr>
          <w:rFonts w:ascii="Arial" w:hAnsi="Arial" w:cs="Arial"/>
          <w:bCs/>
        </w:rPr>
        <w:t xml:space="preserve">sampling </w:t>
      </w:r>
      <w:r w:rsidR="002246F9">
        <w:rPr>
          <w:rFonts w:ascii="Arial" w:hAnsi="Arial" w:cs="Arial"/>
          <w:bCs/>
        </w:rPr>
        <w:t xml:space="preserve">online </w:t>
      </w:r>
      <w:r w:rsidR="007951A1">
        <w:rPr>
          <w:rFonts w:ascii="Arial" w:hAnsi="Arial" w:cs="Arial"/>
          <w:bCs/>
        </w:rPr>
        <w:t>social networking sites</w:t>
      </w:r>
      <w:r w:rsidR="003741DC">
        <w:rPr>
          <w:rFonts w:ascii="Arial" w:hAnsi="Arial" w:cs="Arial"/>
          <w:bCs/>
        </w:rPr>
        <w:t xml:space="preserve"> </w:t>
      </w:r>
      <w:r w:rsidR="00FD7CAB" w:rsidRPr="003C64BE">
        <w:rPr>
          <w:rFonts w:ascii="Arial" w:hAnsi="Arial" w:cs="Arial"/>
          <w:bCs/>
        </w:rPr>
        <w:fldChar w:fldCharType="begin"/>
      </w:r>
      <w:r w:rsidR="004F13EE">
        <w:rPr>
          <w:rFonts w:ascii="Arial" w:hAnsi="Arial" w:cs="Arial"/>
          <w:bCs/>
        </w:rPr>
        <w:instrText xml:space="preserve"> ADDIN ZOTERO_ITEM CSL_CITATION {"citationID":"EmIDOPv4","properties":{"formattedCitation":"(Gjoka et al. 2010; Wejnert 2010)","plainCitation":"(Gjoka et al. 2010; Wejnert 2010)"},"citationItems":[{"id":954,"uris":["http://zotero.org/users/51902/items/ITKHZZ6H"],"uri":["http://zotero.org/users/51902/items/ITKHZZ6H"],"itemData":{"id":954,"type":"paper-conference","title":"Walking in Facebook: A Case Study of Unbiased Sampling of OSNs","container-title":"2010 Proceedings IEEE INFOCOM","page":"1-9","source":"IEEE Xplore","event":"2010 Proceedings IEEE INFOCOM","abstract":"With more than 250 million active users, Facebook (FB) is currently one of the most important online social networks. Our goal in this paper is to obtain a representative (unbiased) sample of Facebook users by crawling its social graph. In this quest, we consider and implement several candidate techniques. Two approaches that are found to perform well are the Metropolis-Hasting random walk (MHRW) and a re-weighted random walk (RWRW). Both have pros and cons, which we demonstrate through a comparison to each other as well as to the \"ground-truth\" (UNI - obtained through true uniform sampling of FB userIDs). In contrast, the traditional Breadth-First-Search (BFS) and Random Walk (RW) perform quite poorly, producing substantially biased results. In addition to offline performance assessment, we introduce online formal convergence diagnostics to assess sample quality during the data collection process. We show how these can be used to effectively determine when a random walk sample is of adequate size and quality for subsequent use (i.e., when it is safe to cease sampling). Using these methods, we collect the first, to the best of our knowledge, unbiased sample of Facebook. Finally, we use one of our representative datasets, collected through MHRW, to characterize several key properties of Facebook.","DOI":"10.1109/INFCOM.2010.5462078","shortTitle":"Walking in Facebook","author":[{"family":"Gjoka","given":"M."},{"family":"Kurant","given":"M."},{"family":"Butts","given":"C.T."},{"family":"Markopoulou","given":"A."}],"issued":{"date-parts":[["2010",3]]}}},{"id":124,"uris":["http://zotero.org/users/51902/items/NT27VRFD"],"uri":["http://zotero.org/users/51902/items/NT27VRFD"],"itemData":{"id":124,"type":"article-journal","title":"Social network analysis with respondent-driven sampling data: A study of racial integration on campus","container-title":"Social networks","page":"112-124","volume":"32","issue":"2","author":[{"family":"Wejnert","given":"Cyprian"}],"issued":{"date-parts":[["2010"]]}}}],"schema":"https://github.com/citation-style-language/schema/raw/master/csl-citation.json"} </w:instrText>
      </w:r>
      <w:r w:rsidR="00FD7CAB" w:rsidRPr="003C64BE">
        <w:rPr>
          <w:rFonts w:ascii="Arial" w:hAnsi="Arial" w:cs="Arial"/>
          <w:bCs/>
        </w:rPr>
        <w:fldChar w:fldCharType="separate"/>
      </w:r>
      <w:r w:rsidR="00FD7CAB" w:rsidRPr="003C64BE">
        <w:rPr>
          <w:rFonts w:ascii="Arial" w:hAnsi="Arial" w:cs="Arial"/>
          <w:bCs/>
        </w:rPr>
        <w:t>(Gjoka et al. 2010; Wejnert 2010)</w:t>
      </w:r>
      <w:r w:rsidR="00FD7CAB" w:rsidRPr="003C64BE">
        <w:rPr>
          <w:rFonts w:ascii="Arial" w:hAnsi="Arial" w:cs="Arial"/>
          <w:bCs/>
        </w:rPr>
        <w:fldChar w:fldCharType="end"/>
      </w:r>
      <w:r w:rsidR="00FD7CAB" w:rsidRPr="003C64BE">
        <w:rPr>
          <w:rFonts w:ascii="Arial" w:hAnsi="Arial" w:cs="Arial"/>
          <w:bCs/>
        </w:rPr>
        <w:t>. Such methods are also particularly amenable to rapid</w:t>
      </w:r>
      <w:r w:rsidR="00B009C1">
        <w:rPr>
          <w:rFonts w:ascii="Arial" w:hAnsi="Arial" w:cs="Arial"/>
          <w:bCs/>
        </w:rPr>
        <w:t xml:space="preserve"> data collection in small areas</w:t>
      </w:r>
      <w:r w:rsidR="00FD7CAB" w:rsidRPr="003C64BE">
        <w:rPr>
          <w:rFonts w:ascii="Arial" w:hAnsi="Arial" w:cs="Arial"/>
          <w:bCs/>
        </w:rPr>
        <w:t xml:space="preserve"> and as a surveillance backbone for the collection of biological markers of HIV/AIDS and other biomarkers of transmitted diseases </w:t>
      </w:r>
      <w:r w:rsidR="00FD7CAB" w:rsidRPr="003C64BE">
        <w:rPr>
          <w:rFonts w:ascii="Arial" w:hAnsi="Arial" w:cs="Arial"/>
          <w:bCs/>
        </w:rPr>
        <w:fldChar w:fldCharType="begin"/>
      </w:r>
      <w:r w:rsidR="004F13EE">
        <w:rPr>
          <w:rFonts w:ascii="Arial" w:hAnsi="Arial" w:cs="Arial"/>
          <w:bCs/>
        </w:rPr>
        <w:instrText xml:space="preserve"> ADDIN ZOTERO_ITEM CSL_CITATION {"citationID":"VGWYbfqe","properties":{"formattedCitation":"(Frost et al. 2006)","plainCitation":"(Frost et al. 2006)"},"citationItems":[{"id":415,"uris":["http://zotero.org/users/51902/items/VUTHN3TC"],"uri":["http://zotero.org/users/51902/items/VUTHN3TC"],"itemData":{"id":415,"type":"article-journal","title":"Respondent-driven sampling of injection drug users in two US-Mexico border cities: Recruitment dynamics and impact on estimates of HIV and syphilis prevalence","container-title":"Journal of Urban Health-Bulletin of the New York Academy of Medicine","page":"I83-I97","volume":"83","issue":"6","abstract":"Respondent-driven sampling (RDS), a chain referral sampling approach, is increasingly used to recruit participants from hard-to-reach populations, such as injection drug users (IDUs). Using RDS, we recruited IDUs in Tijuana and Ciudad (Cd.) Juarez, two Mexican cities bordering San Diego, CA and El Paso, TX, respectively, and compared recruitment dynamics, reported network size, and estimates of HIV and syphilis prevalence. Between February and April 2005, we used RDS to recruit ID Us in Tijuana (15 seeds, 207 recruits) and Cd. Juarez (9 seeds, 197 recruits), Mexico for a cross-sectional study of behavioral and contextual factors associated with HIV, HCV and syphilis infections. All subjects provided informed consent, an anonymous interview, and a venous blood sample for serologic testing of HI HCV HBV (Cd. Juarez only) and syphilis antibody. Log-linear models were used to analyze the association between the state of the recruiter and that of the recruitee in the referral chains, and population estimates of the presence of syphilis antibody were obtained, correcting for biased sampling using RDS-based estimators. Sampling of the targeted 200 recruits per city was achieved rapidly (2 months in Tijuana, 2 weeks in Cd. Juarez). After excluding seeds and missing data, the sample prevalence of HCV, HIV and syphilis were 96.6, 1.9 and 13.5% respectively in Tijuana, and 9.5.3, 4.1, and 2.7% respectively in Cd. Juarez (where HBV prevalence was 84.7%). Syphilis cases were clustered in recruitment trees. RDS-corrected estimates of syphilis antibody prevalence ranged from 12.8 to 26.8%, in Tijuana and from 2.9 to 15.6'% in Ciudad Juarez, depending on how recruitment patterns were modeled, and assumptions about how network size affected an individual's probability of being included in the sample. RDS was an effective method to rapidly recruit ID Us in these cities. Although the frequency of HIV was low, syphilis prevalence was high, particularly in Tijuana. RDS-corrected estimates of syphilis prevalence were sensitive to model assumptions, suggesting that further validation of RDS is necessary.","DOI":"10.1007/s11524-006-9104-z","author":[{"family":"Frost","given":"Simon D. W."},{"family":"Brouwer","given":"Kimberly C."},{"family":"Cruz","given":"Michelle A. Firestone"},{"family":"Ramos","given":"Rebeca"},{"family":"Ramos","given":"Maria Elena"},{"family":"Lozada","given":"Remedios M."},{"family":"Magis-Rodriguez","given":"Carlos"},{"family":"Strathdee","given":"Steffanie A."}],"issued":{"date-parts":[["2006",11]]}}}],"schema":"https://github.com/citation-style-language/schema/raw/master/csl-citation.json"} </w:instrText>
      </w:r>
      <w:r w:rsidR="00FD7CAB" w:rsidRPr="003C64BE">
        <w:rPr>
          <w:rFonts w:ascii="Arial" w:hAnsi="Arial" w:cs="Arial"/>
          <w:bCs/>
        </w:rPr>
        <w:fldChar w:fldCharType="separate"/>
      </w:r>
      <w:r w:rsidR="00FD7CAB" w:rsidRPr="003C64BE">
        <w:rPr>
          <w:rFonts w:ascii="Arial" w:hAnsi="Arial" w:cs="Arial"/>
          <w:bCs/>
        </w:rPr>
        <w:t>(Frost et al. 2006)</w:t>
      </w:r>
      <w:r w:rsidR="00FD7CAB" w:rsidRPr="003C64BE">
        <w:rPr>
          <w:rFonts w:ascii="Arial" w:hAnsi="Arial" w:cs="Arial"/>
          <w:bCs/>
        </w:rPr>
        <w:fldChar w:fldCharType="end"/>
      </w:r>
      <w:r w:rsidR="00FD7CAB" w:rsidRPr="003C64BE">
        <w:rPr>
          <w:rFonts w:ascii="Arial" w:hAnsi="Arial" w:cs="Arial"/>
          <w:bCs/>
        </w:rPr>
        <w:t>.</w:t>
      </w:r>
      <w:r w:rsidR="00C340DA">
        <w:rPr>
          <w:rFonts w:ascii="Arial" w:hAnsi="Arial" w:cs="Arial"/>
          <w:bCs/>
        </w:rPr>
        <w:t xml:space="preserve"> </w:t>
      </w:r>
      <w:r w:rsidR="00FD7CAB" w:rsidRPr="003C64BE">
        <w:rPr>
          <w:rFonts w:ascii="Arial" w:hAnsi="Arial" w:cs="Arial"/>
          <w:bCs/>
        </w:rPr>
        <w:t xml:space="preserve">By refining, improving, and expanding the </w:t>
      </w:r>
      <w:r w:rsidR="00A4182F">
        <w:rPr>
          <w:rFonts w:ascii="Arial" w:hAnsi="Arial" w:cs="Arial"/>
          <w:bCs/>
        </w:rPr>
        <w:t xml:space="preserve">utility </w:t>
      </w:r>
      <w:r>
        <w:rPr>
          <w:rFonts w:ascii="Arial" w:hAnsi="Arial" w:cs="Arial"/>
          <w:bCs/>
        </w:rPr>
        <w:t xml:space="preserve">of </w:t>
      </w:r>
      <w:r w:rsidR="00FD7CAB" w:rsidRPr="003C64BE">
        <w:rPr>
          <w:rFonts w:ascii="Arial" w:hAnsi="Arial" w:cs="Arial"/>
          <w:bCs/>
        </w:rPr>
        <w:t>RDS, this work will broadly contribute to a number of</w:t>
      </w:r>
      <w:r w:rsidR="00383E28">
        <w:rPr>
          <w:rFonts w:ascii="Arial" w:hAnsi="Arial" w:cs="Arial"/>
          <w:bCs/>
        </w:rPr>
        <w:t xml:space="preserve"> disciplines</w:t>
      </w:r>
      <w:r w:rsidR="00FD7CAB" w:rsidRPr="003C64BE">
        <w:rPr>
          <w:rFonts w:ascii="Arial" w:hAnsi="Arial" w:cs="Arial"/>
          <w:bCs/>
        </w:rPr>
        <w:t xml:space="preserve">. </w:t>
      </w:r>
      <w:r w:rsidR="00383E28">
        <w:rPr>
          <w:rFonts w:ascii="Arial" w:hAnsi="Arial" w:cs="Arial"/>
          <w:bCs/>
        </w:rPr>
        <w:t>I</w:t>
      </w:r>
      <w:r w:rsidR="00FD7CAB" w:rsidRPr="003C64BE">
        <w:rPr>
          <w:rFonts w:ascii="Arial" w:hAnsi="Arial" w:cs="Arial"/>
          <w:bCs/>
        </w:rPr>
        <w:t>t will improve the conduct and reporting of multivariate RDS estimation in public health</w:t>
      </w:r>
      <w:r w:rsidR="00383E28">
        <w:rPr>
          <w:rFonts w:ascii="Arial" w:hAnsi="Arial" w:cs="Arial"/>
          <w:bCs/>
        </w:rPr>
        <w:t xml:space="preserve"> and </w:t>
      </w:r>
      <w:r w:rsidR="00FD7CAB" w:rsidRPr="003C64BE">
        <w:rPr>
          <w:rFonts w:ascii="Arial" w:hAnsi="Arial" w:cs="Arial"/>
          <w:bCs/>
        </w:rPr>
        <w:t xml:space="preserve">it </w:t>
      </w:r>
      <w:r w:rsidR="00A4182F">
        <w:rPr>
          <w:rFonts w:ascii="Arial" w:hAnsi="Arial" w:cs="Arial"/>
          <w:bCs/>
        </w:rPr>
        <w:t>may</w:t>
      </w:r>
      <w:r w:rsidR="00FD7CAB" w:rsidRPr="003C64BE">
        <w:rPr>
          <w:rFonts w:ascii="Arial" w:hAnsi="Arial" w:cs="Arial"/>
          <w:bCs/>
        </w:rPr>
        <w:t xml:space="preserve"> increase adoption </w:t>
      </w:r>
      <w:r w:rsidR="00383E28">
        <w:rPr>
          <w:rFonts w:ascii="Arial" w:hAnsi="Arial" w:cs="Arial"/>
          <w:bCs/>
        </w:rPr>
        <w:t>of RDS</w:t>
      </w:r>
      <w:r w:rsidR="00FD7CAB" w:rsidRPr="003C64BE">
        <w:rPr>
          <w:rFonts w:ascii="Arial" w:hAnsi="Arial" w:cs="Arial"/>
          <w:bCs/>
        </w:rPr>
        <w:t xml:space="preserve"> in </w:t>
      </w:r>
      <w:r w:rsidR="002246F9">
        <w:rPr>
          <w:rFonts w:ascii="Arial" w:hAnsi="Arial" w:cs="Arial"/>
          <w:bCs/>
        </w:rPr>
        <w:t xml:space="preserve">other </w:t>
      </w:r>
      <w:r w:rsidR="00FD7CAB" w:rsidRPr="003C64BE">
        <w:rPr>
          <w:rFonts w:ascii="Arial" w:hAnsi="Arial" w:cs="Arial"/>
          <w:bCs/>
        </w:rPr>
        <w:t xml:space="preserve">social sciences, where prevalence estimation </w:t>
      </w:r>
      <w:r w:rsidR="00A4182F">
        <w:rPr>
          <w:rFonts w:ascii="Arial" w:hAnsi="Arial" w:cs="Arial"/>
          <w:bCs/>
        </w:rPr>
        <w:t>is of secondary concern to testing</w:t>
      </w:r>
      <w:r w:rsidR="00FD7CAB" w:rsidRPr="003C64BE">
        <w:rPr>
          <w:rFonts w:ascii="Arial" w:hAnsi="Arial" w:cs="Arial"/>
          <w:bCs/>
        </w:rPr>
        <w:t xml:space="preserve"> </w:t>
      </w:r>
      <w:r w:rsidR="00A4182F" w:rsidRPr="003C64BE">
        <w:rPr>
          <w:rFonts w:ascii="Arial" w:hAnsi="Arial" w:cs="Arial"/>
          <w:bCs/>
        </w:rPr>
        <w:t xml:space="preserve">“robust dependence” </w:t>
      </w:r>
      <w:r w:rsidR="00A4182F">
        <w:rPr>
          <w:rFonts w:ascii="Arial" w:hAnsi="Arial" w:cs="Arial"/>
          <w:bCs/>
        </w:rPr>
        <w:t xml:space="preserve">of </w:t>
      </w:r>
      <w:r w:rsidR="00FD7CAB" w:rsidRPr="003C64BE">
        <w:rPr>
          <w:rFonts w:ascii="Arial" w:hAnsi="Arial" w:cs="Arial"/>
          <w:bCs/>
        </w:rPr>
        <w:t xml:space="preserve">theoretically hypothesized relationships </w:t>
      </w:r>
      <w:r w:rsidR="00383E28">
        <w:rPr>
          <w:rFonts w:ascii="Arial" w:hAnsi="Arial" w:cs="Arial"/>
          <w:bCs/>
        </w:rPr>
        <w:t xml:space="preserve">through </w:t>
      </w:r>
      <w:r w:rsidR="00FD7CAB" w:rsidRPr="003C64BE">
        <w:rPr>
          <w:rFonts w:ascii="Arial" w:hAnsi="Arial" w:cs="Arial"/>
          <w:bCs/>
        </w:rPr>
        <w:t xml:space="preserve">multivariate regression </w:t>
      </w:r>
      <w:r w:rsidR="00FD7CAB" w:rsidRPr="003C64BE">
        <w:rPr>
          <w:rFonts w:ascii="Arial" w:hAnsi="Arial" w:cs="Arial"/>
          <w:bCs/>
        </w:rPr>
        <w:fldChar w:fldCharType="begin"/>
      </w:r>
      <w:r w:rsidR="004F13EE">
        <w:rPr>
          <w:rFonts w:ascii="Arial" w:hAnsi="Arial" w:cs="Arial"/>
          <w:bCs/>
        </w:rPr>
        <w:instrText xml:space="preserve"> ADDIN ZOTERO_ITEM CSL_CITATION {"citationID":"QDJ5gltz","properties":{"formattedCitation":"(Goldthorpe 2001)","plainCitation":"(Goldthorpe 2001)"},"citationItems":[{"id":256,"uris":["http://zotero.org/users/51902/items/XHIT9CKG"],"uri":["http://zotero.org/users/51902/items/XHIT9CKG"],"itemData":{"id":256,"type":"article-journal","title":"Causation, Statistics, and Sociology","container-title":"European Sociological Review","page":"1-20","volume":"17","issue":"1","source":"JSTOR","abstract":"Three different understandings of causation, each importantly shaped by the work of statisticians, are examined from the point of view of their value to sociologists: causation as robust dependence, causation as consequential manipulation, and causation as generative process. The last is favoured as the basis for causal analysis in sociology. It allows the respective roles of statistics and theory to be clarified and is appropriate to sociology as a largely non-experimental social science in which the concept of action is central.","ISSN":"0266-7215","journalAbbreviation":"European Sociological Review","author":[{"family":"Goldthorpe","given":"John H."}],"issued":{"date-parts":[["2001",3,1]]}}}],"schema":"https://github.com/citation-style-language/schema/raw/master/csl-citation.json"} </w:instrText>
      </w:r>
      <w:r w:rsidR="00FD7CAB" w:rsidRPr="003C64BE">
        <w:rPr>
          <w:rFonts w:ascii="Arial" w:hAnsi="Arial" w:cs="Arial"/>
          <w:bCs/>
        </w:rPr>
        <w:fldChar w:fldCharType="separate"/>
      </w:r>
      <w:r w:rsidR="00FD7CAB" w:rsidRPr="003C64BE">
        <w:rPr>
          <w:rFonts w:ascii="Arial" w:hAnsi="Arial" w:cs="Arial"/>
          <w:bCs/>
        </w:rPr>
        <w:t>(Goldthorpe 2001)</w:t>
      </w:r>
      <w:r w:rsidR="00FD7CAB" w:rsidRPr="003C64BE">
        <w:rPr>
          <w:rFonts w:ascii="Arial" w:hAnsi="Arial" w:cs="Arial"/>
          <w:bCs/>
        </w:rPr>
        <w:fldChar w:fldCharType="end"/>
      </w:r>
      <w:r w:rsidR="007D0489">
        <w:rPr>
          <w:rFonts w:ascii="Arial" w:hAnsi="Arial" w:cs="Arial"/>
          <w:bCs/>
        </w:rPr>
        <w:t>.</w:t>
      </w:r>
    </w:p>
    <w:p w14:paraId="3C5AD026" w14:textId="77777777" w:rsidR="00AF41DE" w:rsidRDefault="007F7ED8" w:rsidP="00317DDF">
      <w:pPr>
        <w:spacing w:after="0" w:line="240" w:lineRule="auto"/>
        <w:rPr>
          <w:rFonts w:ascii="Arial" w:hAnsi="Arial" w:cs="Arial"/>
          <w:b/>
        </w:rPr>
      </w:pPr>
      <w:r w:rsidRPr="003C64BE">
        <w:rPr>
          <w:rFonts w:ascii="Arial" w:hAnsi="Arial" w:cs="Arial"/>
          <w:b/>
        </w:rPr>
        <w:t>7.</w:t>
      </w:r>
      <w:r w:rsidR="00AB3881" w:rsidRPr="003C64BE">
        <w:rPr>
          <w:rFonts w:ascii="Arial" w:hAnsi="Arial" w:cs="Arial"/>
          <w:b/>
        </w:rPr>
        <w:t xml:space="preserve">2. </w:t>
      </w:r>
      <w:r w:rsidR="00986877" w:rsidRPr="003C64BE">
        <w:rPr>
          <w:rFonts w:ascii="Arial" w:hAnsi="Arial" w:cs="Arial"/>
          <w:b/>
        </w:rPr>
        <w:t>Innovation</w:t>
      </w:r>
    </w:p>
    <w:p w14:paraId="591B6419" w14:textId="76968A90" w:rsidR="001319F3" w:rsidRPr="003C64BE" w:rsidRDefault="00986877" w:rsidP="00317DDF">
      <w:pPr>
        <w:spacing w:after="0" w:line="240" w:lineRule="auto"/>
        <w:rPr>
          <w:rFonts w:ascii="Arial" w:hAnsi="Arial" w:cs="Arial"/>
        </w:rPr>
      </w:pPr>
      <w:r w:rsidRPr="003C64BE">
        <w:rPr>
          <w:rFonts w:ascii="Arial" w:hAnsi="Arial" w:cs="Arial"/>
        </w:rPr>
        <w:t>The project we propose has</w:t>
      </w:r>
      <w:r w:rsidR="006F4344" w:rsidRPr="003C64BE">
        <w:rPr>
          <w:rFonts w:ascii="Arial" w:hAnsi="Arial" w:cs="Arial"/>
        </w:rPr>
        <w:t xml:space="preserve"> </w:t>
      </w:r>
      <w:r w:rsidRPr="003C64BE">
        <w:rPr>
          <w:rFonts w:ascii="Arial" w:hAnsi="Arial" w:cs="Arial"/>
        </w:rPr>
        <w:t>methodological</w:t>
      </w:r>
      <w:r w:rsidR="00412F5E">
        <w:rPr>
          <w:rFonts w:ascii="Arial" w:hAnsi="Arial" w:cs="Arial"/>
        </w:rPr>
        <w:t>, theoretical</w:t>
      </w:r>
      <w:r w:rsidRPr="003C64BE">
        <w:rPr>
          <w:rFonts w:ascii="Arial" w:hAnsi="Arial" w:cs="Arial"/>
        </w:rPr>
        <w:t xml:space="preserve">, </w:t>
      </w:r>
      <w:r w:rsidR="006F4344" w:rsidRPr="003C64BE">
        <w:rPr>
          <w:rFonts w:ascii="Arial" w:hAnsi="Arial" w:cs="Arial"/>
        </w:rPr>
        <w:t xml:space="preserve">and applicable </w:t>
      </w:r>
      <w:r w:rsidRPr="003C64BE">
        <w:rPr>
          <w:rFonts w:ascii="Arial" w:hAnsi="Arial" w:cs="Arial"/>
        </w:rPr>
        <w:t xml:space="preserve">innovations. </w:t>
      </w:r>
      <w:r w:rsidR="001319F3" w:rsidRPr="003C64BE">
        <w:rPr>
          <w:rFonts w:ascii="Arial" w:hAnsi="Arial" w:cs="Arial"/>
        </w:rPr>
        <w:t xml:space="preserve">Prior methodological </w:t>
      </w:r>
      <w:r w:rsidR="00ED0D25">
        <w:rPr>
          <w:rFonts w:ascii="Arial" w:hAnsi="Arial" w:cs="Arial"/>
        </w:rPr>
        <w:t>research</w:t>
      </w:r>
      <w:r w:rsidR="001319F3" w:rsidRPr="003C64BE">
        <w:rPr>
          <w:rFonts w:ascii="Arial" w:hAnsi="Arial" w:cs="Arial"/>
        </w:rPr>
        <w:t xml:space="preserve"> on the topic of multivariate estimation using RDS data is limited. Six of the </w:t>
      </w:r>
      <w:r w:rsidR="00691C62">
        <w:rPr>
          <w:rFonts w:ascii="Arial" w:hAnsi="Arial" w:cs="Arial"/>
        </w:rPr>
        <w:t xml:space="preserve">RDS </w:t>
      </w:r>
      <w:r w:rsidR="001319F3" w:rsidRPr="003C64BE">
        <w:rPr>
          <w:rFonts w:ascii="Arial" w:hAnsi="Arial" w:cs="Arial"/>
        </w:rPr>
        <w:t xml:space="preserve">papers we surveyed </w:t>
      </w:r>
      <w:r w:rsidR="00E452B6">
        <w:rPr>
          <w:rFonts w:ascii="Arial" w:hAnsi="Arial" w:cs="Arial"/>
        </w:rPr>
        <w:t xml:space="preserve">that present multivariate regressions </w:t>
      </w:r>
      <w:r w:rsidR="001319F3" w:rsidRPr="003C64BE">
        <w:rPr>
          <w:rFonts w:ascii="Arial" w:hAnsi="Arial" w:cs="Arial"/>
        </w:rPr>
        <w:t xml:space="preserve">cite a master’s thesis or its corresponding presentation at the 2009 American Sociological Association </w:t>
      </w:r>
      <w:r w:rsidR="00E452B6">
        <w:rPr>
          <w:rFonts w:ascii="Arial" w:hAnsi="Arial" w:cs="Arial"/>
        </w:rPr>
        <w:t xml:space="preserve">annual meeting </w:t>
      </w:r>
      <w:r w:rsidR="001319F3" w:rsidRPr="003C64BE">
        <w:rPr>
          <w:rFonts w:ascii="Arial" w:hAnsi="Arial" w:cs="Arial"/>
        </w:rPr>
        <w:t xml:space="preserve">as outlining a framework for </w:t>
      </w:r>
      <w:r w:rsidR="00E452B6">
        <w:rPr>
          <w:rFonts w:ascii="Arial" w:hAnsi="Arial" w:cs="Arial"/>
        </w:rPr>
        <w:t xml:space="preserve">how to conduct multivariate RDS estimation </w:t>
      </w:r>
      <w:r w:rsidR="001319F3" w:rsidRPr="003C64BE">
        <w:rPr>
          <w:rFonts w:ascii="Arial" w:hAnsi="Arial" w:cs="Arial"/>
        </w:rPr>
        <w:fldChar w:fldCharType="begin"/>
      </w:r>
      <w:r w:rsidR="004F13EE">
        <w:rPr>
          <w:rFonts w:ascii="Arial" w:hAnsi="Arial" w:cs="Arial"/>
        </w:rPr>
        <w:instrText xml:space="preserve"> ADDIN ZOTERO_ITEM CSL_CITATION {"citationID":"WF6oV4f6","properties":{"formattedCitation":"(Spiller 2009)","plainCitation":"(Spiller 2009)"},"citationItems":[{"id":965,"uris":["http://zotero.org/users/51902/items/ATHGCA96"],"uri":["http://zotero.org/users/51902/items/ATHGCA96"],"itemData":{"id":965,"type":"article-journal","title":"Regression Modeling Of Data Collected Using Respondentdriven Sampling","source":"ecommons.cornell.edu","abstract":"Respondent-Driven Sampling (RDS) is a snowball-type sampling method used to survey hidden populations. To date, analyses of RDS data have primarily consisted of estimating population proportions and their variance because of the special complexities RDS data pose for regression analysis. This paper discusses those complications, focusing on the role of homophily (differential affiliation) in the recruitment process and respondent clustering at multiple potential levels of aggregation. It proposes two techniques for confronting these problems: entering recruiter characteristics directly into recruit-level regression models and estimating fixed- or random-effects models at the levels where significant clustering is observed. An empirical example demonstrates the modeling process, and a six-step procedure for regression modeling of RDS data is presented.","URL":"http://ecommons.cornell.edu/handle/1813/13551","language":"en_US","author":[{"family":"Spiller","given":"Michael"}],"issued":{"date-parts":[["2009",8,19]]},"accessed":{"date-parts":[["2015",9,23]]}}}],"schema":"https://github.com/citation-style-language/schema/raw/master/csl-citation.json"} </w:instrText>
      </w:r>
      <w:r w:rsidR="001319F3" w:rsidRPr="003C64BE">
        <w:rPr>
          <w:rFonts w:ascii="Arial" w:hAnsi="Arial" w:cs="Arial"/>
        </w:rPr>
        <w:fldChar w:fldCharType="separate"/>
      </w:r>
      <w:r w:rsidR="001319F3" w:rsidRPr="003C64BE">
        <w:rPr>
          <w:rFonts w:ascii="Arial" w:hAnsi="Arial" w:cs="Arial"/>
        </w:rPr>
        <w:t>(Spiller 2009)</w:t>
      </w:r>
      <w:r w:rsidR="001319F3" w:rsidRPr="003C64BE">
        <w:rPr>
          <w:rFonts w:ascii="Arial" w:hAnsi="Arial" w:cs="Arial"/>
        </w:rPr>
        <w:fldChar w:fldCharType="end"/>
      </w:r>
      <w:r w:rsidR="001319F3" w:rsidRPr="003C64BE">
        <w:rPr>
          <w:rFonts w:ascii="Arial" w:hAnsi="Arial" w:cs="Arial"/>
        </w:rPr>
        <w:t xml:space="preserve">. Unfortunately, this work </w:t>
      </w:r>
      <w:r w:rsidR="00EB0298">
        <w:rPr>
          <w:rFonts w:ascii="Arial" w:hAnsi="Arial" w:cs="Arial"/>
        </w:rPr>
        <w:t xml:space="preserve">remains unpublished and </w:t>
      </w:r>
      <w:r w:rsidR="001319F3" w:rsidRPr="003C64BE">
        <w:rPr>
          <w:rFonts w:ascii="Arial" w:hAnsi="Arial" w:cs="Arial"/>
        </w:rPr>
        <w:t>was not pursued further (Spiller 2015, personal communication), but it highlight</w:t>
      </w:r>
      <w:r w:rsidR="00EB0298">
        <w:rPr>
          <w:rFonts w:ascii="Arial" w:hAnsi="Arial" w:cs="Arial"/>
        </w:rPr>
        <w:t>s</w:t>
      </w:r>
      <w:r w:rsidR="001319F3" w:rsidRPr="003C64BE">
        <w:rPr>
          <w:rFonts w:ascii="Arial" w:hAnsi="Arial" w:cs="Arial"/>
        </w:rPr>
        <w:t xml:space="preserve"> two </w:t>
      </w:r>
      <w:r w:rsidR="000707CD">
        <w:rPr>
          <w:rFonts w:ascii="Arial" w:hAnsi="Arial" w:cs="Arial"/>
        </w:rPr>
        <w:t xml:space="preserve">concerns </w:t>
      </w:r>
      <w:r w:rsidR="00EB0298">
        <w:rPr>
          <w:rFonts w:ascii="Arial" w:hAnsi="Arial" w:cs="Arial"/>
        </w:rPr>
        <w:t>for</w:t>
      </w:r>
      <w:r w:rsidR="001319F3" w:rsidRPr="003C64BE">
        <w:rPr>
          <w:rFonts w:ascii="Arial" w:hAnsi="Arial" w:cs="Arial"/>
        </w:rPr>
        <w:t xml:space="preserve"> estimating </w:t>
      </w:r>
      <w:r w:rsidR="00EB0298">
        <w:rPr>
          <w:rFonts w:ascii="Arial" w:hAnsi="Arial" w:cs="Arial"/>
        </w:rPr>
        <w:t xml:space="preserve">the parameters of </w:t>
      </w:r>
      <w:r w:rsidR="001319F3" w:rsidRPr="003C64BE">
        <w:rPr>
          <w:rFonts w:ascii="Arial" w:hAnsi="Arial" w:cs="Arial"/>
        </w:rPr>
        <w:t xml:space="preserve">multivariate regression models with RDS data. First, </w:t>
      </w:r>
      <w:r w:rsidR="001B40BE">
        <w:rPr>
          <w:rFonts w:ascii="Arial" w:hAnsi="Arial" w:cs="Arial"/>
        </w:rPr>
        <w:t>t</w:t>
      </w:r>
      <w:r w:rsidR="001B40BE" w:rsidRPr="003C64BE">
        <w:rPr>
          <w:rFonts w:ascii="Arial" w:hAnsi="Arial" w:cs="Arial"/>
        </w:rPr>
        <w:t xml:space="preserve">he nature of RDS, </w:t>
      </w:r>
      <w:r w:rsidR="00EB0298">
        <w:rPr>
          <w:rFonts w:ascii="Arial" w:hAnsi="Arial" w:cs="Arial"/>
        </w:rPr>
        <w:t>in which</w:t>
      </w:r>
      <w:r w:rsidR="001B40BE" w:rsidRPr="003C64BE">
        <w:rPr>
          <w:rFonts w:ascii="Arial" w:hAnsi="Arial" w:cs="Arial"/>
        </w:rPr>
        <w:t xml:space="preserve"> participants recruit one or more of their peers into the sample, will almost certainly introduce inter-case dependence</w:t>
      </w:r>
      <w:r w:rsidR="001319F3" w:rsidRPr="003C64BE">
        <w:rPr>
          <w:rFonts w:ascii="Arial" w:hAnsi="Arial" w:cs="Arial"/>
        </w:rPr>
        <w:t xml:space="preserve">, </w:t>
      </w:r>
      <w:r w:rsidR="00412F5E">
        <w:rPr>
          <w:rFonts w:ascii="Arial" w:hAnsi="Arial" w:cs="Arial"/>
        </w:rPr>
        <w:t>violating</w:t>
      </w:r>
      <w:r w:rsidR="001319F3" w:rsidRPr="003C64BE">
        <w:rPr>
          <w:rFonts w:ascii="Arial" w:hAnsi="Arial" w:cs="Arial"/>
        </w:rPr>
        <w:t xml:space="preserve"> </w:t>
      </w:r>
      <w:r w:rsidR="000707CD">
        <w:rPr>
          <w:rFonts w:ascii="Arial" w:hAnsi="Arial" w:cs="Arial"/>
        </w:rPr>
        <w:t xml:space="preserve">the </w:t>
      </w:r>
      <w:r w:rsidR="001319F3" w:rsidRPr="003C64BE">
        <w:rPr>
          <w:rFonts w:ascii="Arial" w:hAnsi="Arial" w:cs="Arial"/>
        </w:rPr>
        <w:t>Gauss-Markov regression assumption</w:t>
      </w:r>
      <w:r w:rsidR="001B40BE">
        <w:rPr>
          <w:rFonts w:ascii="Arial" w:hAnsi="Arial" w:cs="Arial"/>
        </w:rPr>
        <w:t xml:space="preserve"> of non-spherical disturbances</w:t>
      </w:r>
      <w:r w:rsidR="0000038C">
        <w:rPr>
          <w:rFonts w:ascii="Arial" w:hAnsi="Arial" w:cs="Arial"/>
        </w:rPr>
        <w:t xml:space="preserve"> (i.e., that cases are independently sampled)</w:t>
      </w:r>
      <w:r w:rsidR="001319F3" w:rsidRPr="003C64BE">
        <w:rPr>
          <w:rFonts w:ascii="Arial" w:hAnsi="Arial" w:cs="Arial"/>
        </w:rPr>
        <w:t xml:space="preserve">. </w:t>
      </w:r>
      <w:r w:rsidR="001B40BE">
        <w:rPr>
          <w:rFonts w:ascii="Arial" w:hAnsi="Arial" w:cs="Arial"/>
        </w:rPr>
        <w:t>This can also occur</w:t>
      </w:r>
      <w:r w:rsidR="001319F3" w:rsidRPr="003C64BE">
        <w:rPr>
          <w:rFonts w:ascii="Arial" w:hAnsi="Arial" w:cs="Arial"/>
        </w:rPr>
        <w:t xml:space="preserve"> because RDS </w:t>
      </w:r>
      <w:r w:rsidR="001B40BE">
        <w:rPr>
          <w:rFonts w:ascii="Arial" w:hAnsi="Arial" w:cs="Arial"/>
        </w:rPr>
        <w:t xml:space="preserve">initiates </w:t>
      </w:r>
      <w:r w:rsidR="001319F3" w:rsidRPr="003C64BE">
        <w:rPr>
          <w:rFonts w:ascii="Arial" w:hAnsi="Arial" w:cs="Arial"/>
        </w:rPr>
        <w:t xml:space="preserve">from a set of “seed” respondents </w:t>
      </w:r>
      <w:r w:rsidR="0000038C">
        <w:rPr>
          <w:rFonts w:ascii="Arial" w:hAnsi="Arial" w:cs="Arial"/>
        </w:rPr>
        <w:t>and proceeds such</w:t>
      </w:r>
      <w:r w:rsidR="00B1168D">
        <w:rPr>
          <w:rFonts w:ascii="Arial" w:hAnsi="Arial" w:cs="Arial"/>
        </w:rPr>
        <w:t xml:space="preserve"> that downstream recruits of one seed </w:t>
      </w:r>
      <w:r w:rsidR="0000038C">
        <w:rPr>
          <w:rFonts w:ascii="Arial" w:hAnsi="Arial" w:cs="Arial"/>
        </w:rPr>
        <w:t xml:space="preserve">cannot </w:t>
      </w:r>
      <w:r w:rsidR="00B1168D">
        <w:rPr>
          <w:rFonts w:ascii="Arial" w:hAnsi="Arial" w:cs="Arial"/>
        </w:rPr>
        <w:t>recruit the recruits of another seed; that is, there is no recruitment</w:t>
      </w:r>
      <w:r w:rsidR="001319F3" w:rsidRPr="003C64BE">
        <w:rPr>
          <w:rFonts w:ascii="Arial" w:hAnsi="Arial" w:cs="Arial"/>
        </w:rPr>
        <w:t xml:space="preserve"> across “chains</w:t>
      </w:r>
      <w:r w:rsidR="001B40BE">
        <w:rPr>
          <w:rFonts w:ascii="Arial" w:hAnsi="Arial" w:cs="Arial"/>
        </w:rPr>
        <w:t>”</w:t>
      </w:r>
      <w:r w:rsidR="001319F3" w:rsidRPr="003C64BE">
        <w:rPr>
          <w:rFonts w:ascii="Arial" w:hAnsi="Arial" w:cs="Arial"/>
        </w:rPr>
        <w:t xml:space="preserve">. </w:t>
      </w:r>
      <w:r w:rsidR="001B40BE">
        <w:rPr>
          <w:rFonts w:ascii="Arial" w:hAnsi="Arial" w:cs="Arial"/>
        </w:rPr>
        <w:t>Representativeness</w:t>
      </w:r>
      <w:r w:rsidR="001B40BE" w:rsidRPr="003C64BE">
        <w:rPr>
          <w:rFonts w:ascii="Arial" w:hAnsi="Arial" w:cs="Arial"/>
        </w:rPr>
        <w:t xml:space="preserve">, specifically with reference to how </w:t>
      </w:r>
      <w:r w:rsidR="001B40BE">
        <w:rPr>
          <w:rFonts w:ascii="Arial" w:hAnsi="Arial" w:cs="Arial"/>
        </w:rPr>
        <w:t xml:space="preserve">and whether </w:t>
      </w:r>
      <w:r w:rsidR="001B40BE" w:rsidRPr="003C64BE">
        <w:rPr>
          <w:rFonts w:ascii="Arial" w:hAnsi="Arial" w:cs="Arial"/>
        </w:rPr>
        <w:t>to weight the data</w:t>
      </w:r>
      <w:r w:rsidR="001B40BE">
        <w:rPr>
          <w:rFonts w:ascii="Arial" w:hAnsi="Arial" w:cs="Arial"/>
        </w:rPr>
        <w:t>, constitutes a</w:t>
      </w:r>
      <w:r w:rsidR="001319F3" w:rsidRPr="003C64BE">
        <w:rPr>
          <w:rFonts w:ascii="Arial" w:hAnsi="Arial" w:cs="Arial"/>
        </w:rPr>
        <w:t xml:space="preserve"> second area of concern with regression modeling </w:t>
      </w:r>
      <w:r w:rsidR="00B1168D">
        <w:rPr>
          <w:rFonts w:ascii="Arial" w:hAnsi="Arial" w:cs="Arial"/>
        </w:rPr>
        <w:t>using</w:t>
      </w:r>
      <w:r w:rsidR="001319F3" w:rsidRPr="003C64BE">
        <w:rPr>
          <w:rFonts w:ascii="Arial" w:hAnsi="Arial" w:cs="Arial"/>
        </w:rPr>
        <w:t xml:space="preserve"> RDS data. Controversies over weighting RDS data exist for univariate statistics </w:t>
      </w:r>
      <w:r w:rsidR="001319F3" w:rsidRPr="003C64BE">
        <w:rPr>
          <w:rFonts w:ascii="Arial" w:hAnsi="Arial" w:cs="Arial"/>
        </w:rPr>
        <w:fldChar w:fldCharType="begin"/>
      </w:r>
      <w:r w:rsidR="004F13EE">
        <w:rPr>
          <w:rFonts w:ascii="Arial" w:hAnsi="Arial" w:cs="Arial"/>
        </w:rPr>
        <w:instrText xml:space="preserve"> ADDIN ZOTERO_ITEM CSL_CITATION {"citationID":"2B9zqD3a","properties":{"formattedCitation":"(McCreesh et al. 2012; Nesterko and Blitzstein 2015; Li and Rohe 2015)","plainCitation":"(McCreesh et al. 2012; Nesterko and Blitzstein 2015; Li and Rohe 2015)"},"citationItems":[{"id":74,"uris":["http://zotero.org/users/51902/items/E9NW7PDX"],"uri":["http://zotero.org/users/51902/items/E9NW7PDX"],"itemData":{"id":74,"type":"article-journal","title":"Evaluation of respondent-driven sampling","container-title":"Epidemiology (Cambridge, Mass.)","page":"138","volume":"23","issue":"1","author":[{"family":"McCreesh","given":"Nicky"},{"family":"Frost","given":"Simon"},{"family":"Seeley","given":"Janet"},{"family":"Katongole","given":"Joseph"},{"family":"Tarsh","given":"Matilda Ndagire"},{"family":"Ndunguse","given":"Richard"},{"family":"Jichi","given":"Fatima"},{"family":"Lunel","given":"Natasha L."},{"family":"Maher","given":"Dermot"},{"family":"Johnston","given":"Lisa G."}],"issued":{"date-parts":[["2012"]]}},"label":"page"},{"id":510,"uris":["http://zotero.org/users/51902/items/4VJPPBKS"],"uri":["http://zotero.org/users/51902/items/4VJPPBKS"],"itemData":{"id":510,"type":"article-journal","title":"Bias-variance and breadth-depth tradeoffs in respondent-driven sampling","container-title":"Journal of Statistical Computation and Simulation","page":"89-102","volume":"85","issue":"1","abstract":"Respondent-driven sampling (RDS) is a link-tracing network sampling strategy for collecting data from hard-to-reach populations, such as injection drug users or individuals at high risk of being infected with HIV. The mechanism is to find initial participants (seeds), and give each of them a fixed number of coupons allowing them to recruit people they know from the population of interest, with a mutual financial incentive. The new participants are again given coupons and the process repeats. Currently, the standard RDS estimator used in practice is known as the Volz-Heckathorn (VH) estimator. It relies on strong assumptions about the underlying social network and the RDS process. Via simulation, we study the relative performance of the plain mean and VH estimators when assumptions of the latter are not satisfied, under different network types (including homophily and rich-get-richer networks), participant referral patterns, and varying number of coupons. The analysis demonstrates that the plain mean outperforms the VH estimator in many but not all of the simulated settings, including homophily networks. Also, we highlight the implications of multiple recruitment and varying referral patterns on the depth of RDS process. We develop interactive visualizations of the findings and RDS process to further build insight into the various factors contributing to the performance of current RDS estimation techniques.","DOI":"10.1080/00949655.2013.804078","author":[{"family":"Nesterko","given":"Sergiy"},{"family":"Blitzstein","given":"Joseph"}],"issued":{"date-parts":[["2015",1,2]]}},"label":"page"},{"id":976,"uris":["http://zotero.org/users/51902/items/HC55DJ9J"],"uri":["http://zotero.org/users/51902/items/HC55DJ9J"],"itemData":{"id":976,"type":"article-journal","title":"Central limit theorems for network driven sampling","container-title":"arXiv:1509.04704 [math, stat]","source":"arXiv.org","abstract":"Respondent-driven sampling is a popular technique for sampling hidden populations. This paper models respondent-driven sampling as a Markov process indexed by a tree. Theorems 1 and 2 study the asymptotic distribution of an estimator constructed from such a sample. The key technical difficulties stem from (i) the dependence between samples and (ii) the tree structure which characterizes the dependence. The theorems allow the growth rate of the tree to exceed one and suggest that this growth rate should not be too large. To illustrate the usefulness of these results beyond their obvious use, an example shows that in certain cases the sample average is preferable to inverse probability weighting. We provide a test statistic to distinguish between these two cases.","URL":"http://arxiv.org/abs/1509.04704","note":"arXiv: 1509.04704","author":[{"family":"Li","given":"Xiao"},{"family":"Rohe","given":"Karl"}],"issued":{"date-parts":[["2015",9,15]]},"accessed":{"date-parts":[["2015",9,23]]}},"label":"page"}],"schema":"https://github.com/citation-style-language/schema/raw/master/csl-citation.json"} </w:instrText>
      </w:r>
      <w:r w:rsidR="001319F3" w:rsidRPr="003C64BE">
        <w:rPr>
          <w:rFonts w:ascii="Arial" w:hAnsi="Arial" w:cs="Arial"/>
        </w:rPr>
        <w:fldChar w:fldCharType="separate"/>
      </w:r>
      <w:r w:rsidR="001319F3" w:rsidRPr="003C64BE">
        <w:rPr>
          <w:rFonts w:ascii="Arial" w:hAnsi="Arial" w:cs="Arial"/>
        </w:rPr>
        <w:t>(McCreesh et al. 2012; Nesterko and Blitzstein 2015; Li and Rohe 2015)</w:t>
      </w:r>
      <w:r w:rsidR="001319F3" w:rsidRPr="003C64BE">
        <w:rPr>
          <w:rFonts w:ascii="Arial" w:hAnsi="Arial" w:cs="Arial"/>
        </w:rPr>
        <w:fldChar w:fldCharType="end"/>
      </w:r>
      <w:r w:rsidR="001B40BE">
        <w:rPr>
          <w:rFonts w:ascii="Arial" w:hAnsi="Arial" w:cs="Arial"/>
        </w:rPr>
        <w:t xml:space="preserve">, so similar concerns are logical </w:t>
      </w:r>
      <w:r w:rsidR="001319F3" w:rsidRPr="003C64BE">
        <w:rPr>
          <w:rFonts w:ascii="Arial" w:hAnsi="Arial" w:cs="Arial"/>
        </w:rPr>
        <w:t>for multivariate</w:t>
      </w:r>
      <w:r w:rsidR="001B40BE">
        <w:rPr>
          <w:rFonts w:ascii="Arial" w:hAnsi="Arial" w:cs="Arial"/>
        </w:rPr>
        <w:t xml:space="preserve"> regression</w:t>
      </w:r>
      <w:r w:rsidR="001319F3" w:rsidRPr="003C64BE">
        <w:rPr>
          <w:rFonts w:ascii="Arial" w:hAnsi="Arial" w:cs="Arial"/>
        </w:rPr>
        <w:t xml:space="preserve">. </w:t>
      </w:r>
      <w:r w:rsidR="001B40BE">
        <w:rPr>
          <w:rFonts w:ascii="Arial" w:hAnsi="Arial" w:cs="Arial"/>
        </w:rPr>
        <w:t>How to weight</w:t>
      </w:r>
      <w:r w:rsidR="001319F3" w:rsidRPr="003C64BE">
        <w:rPr>
          <w:rFonts w:ascii="Arial" w:hAnsi="Arial" w:cs="Arial"/>
        </w:rPr>
        <w:t xml:space="preserve"> regression </w:t>
      </w:r>
      <w:r w:rsidR="001B40BE">
        <w:rPr>
          <w:rFonts w:ascii="Arial" w:hAnsi="Arial" w:cs="Arial"/>
        </w:rPr>
        <w:t xml:space="preserve">analysis </w:t>
      </w:r>
      <w:r w:rsidR="001319F3" w:rsidRPr="003C64BE">
        <w:rPr>
          <w:rFonts w:ascii="Arial" w:hAnsi="Arial" w:cs="Arial"/>
        </w:rPr>
        <w:t xml:space="preserve">is a controversy even with data sampled via traditional approaches </w:t>
      </w:r>
      <w:r w:rsidR="001319F3" w:rsidRPr="003C64BE">
        <w:rPr>
          <w:rFonts w:ascii="Arial" w:hAnsi="Arial" w:cs="Arial"/>
        </w:rPr>
        <w:fldChar w:fldCharType="begin"/>
      </w:r>
      <w:r w:rsidR="004F13EE">
        <w:rPr>
          <w:rFonts w:ascii="Arial" w:hAnsi="Arial" w:cs="Arial"/>
        </w:rPr>
        <w:instrText xml:space="preserve"> ADDIN ZOTERO_ITEM CSL_CITATION {"citationID":"7zCVkAFr","properties":{"formattedCitation":"(Winship and Radbill 1994; Solon, Haider, and Wooldridge 2013)","plainCitation":"(Winship and Radbill 1994; Solon, Haider, and Wooldridge 2013)"},"citationItems":[{"id":959,"uris":["http://zotero.org/users/51902/items/4Q9DN8CG"],"uri":["http://zotero.org/users/51902/items/4Q9DN8CG"],"itemData":{"id":959,"type":"article-journal","title":"Sampling Weights and Regression Analysis","container-title":"Sociological Methods &amp; Research","page":"230-257","volume":"23","issue":"2","source":"smr.sagepub.com","abstract":"Most major population surveys used by social scientists are based on complex sampling designs where sampling units have different probabilities of being selected. Although sampling weights must generally be used to derive unbiased estimates of univariate population characteristics, the decision about their use in regression analysis is more complicated. Where sampling weights are solely a function of independent variables included in the model, unweighted OLS estimates are preferred because they are unbiased, consistent, and have smaller standard errors than weighted OLS estimates. Where sampling weights are a function of the dependent variable (and thus of the error term), we recommend first attempting to respecify the model so that they are solely a function of the independent variables. If this can be accomplished, then unweighted OLS is again preferred. If the model cannot be respecified, then estimation of the model using sampling weights may be appropriate. In this case, however, the formula used by most computer programs for calculating standard errors will be incorrect. We recommend using the White heteroskedastic consistent estimator for the standard errors.","DOI":"10.1177/0049124194023002004","ISSN":"0049-1241, 1552-8294","journalAbbreviation":"Sociological Methods &amp; Research","language":"en","author":[{"family":"Winship","given":"Christopher"},{"family":"Radbill","given":"Larry"}],"issued":{"date-parts":[["1994",11,1]]}},"label":"page"},{"id":985,"uris":["http://zotero.org/users/51902/items/TI7WEIBA"],"uri":["http://zotero.org/users/51902/items/TI7WEIBA"],"itemData":{"id":985,"type":"report","title":"What Are We Weighting For?","publisher":"National Bureau of Economic Research","genre":"Working Paper","source":"National Bureau of Economic Research","abstract":"The purpose of this paper is to help empirical economists think through when and how to weight the data used in estimation. We start by distinguishing two purposes of estimation: to estimate population descriptive statistics and to estimate causal effects. In the former type of research, weighting is called for when it is needed to make the analysis sample representative of the target population. In the latter type, the weighting issue is more nuanced. We discuss three distinct potential motives for weighting when estimating causal effects: (1) to achieve precise estimates by correcting for heteroskedasticity, (2) to achieve consistent estimates by correcting for endogenous sampling, and (3) to identify average partial effects in the presence of unmodeled heterogeneity of effects. In each case, we find that the motive sometimes does not apply in situations where practitioners often assume it does. We recommend diagnostics for assessing the advisability of weighting, and we suggest methods for appropriate inference.","URL":"http://www.nber.org/papers/w18859","number":"18859","author":[{"family":"Solon","given":"Gary"},{"family":"Haider","given":"Steven J."},{"family":"Wooldridge","given":"Jeffrey"}],"issued":{"date-parts":[["2013",2]]},"accessed":{"date-parts":[["2015",9,23]]}},"label":"page"}],"schema":"https://github.com/citation-style-language/schema/raw/master/csl-citation.json"} </w:instrText>
      </w:r>
      <w:r w:rsidR="001319F3" w:rsidRPr="003C64BE">
        <w:rPr>
          <w:rFonts w:ascii="Arial" w:hAnsi="Arial" w:cs="Arial"/>
        </w:rPr>
        <w:fldChar w:fldCharType="separate"/>
      </w:r>
      <w:r w:rsidR="001319F3" w:rsidRPr="003C64BE">
        <w:rPr>
          <w:rFonts w:ascii="Arial" w:hAnsi="Arial" w:cs="Arial"/>
        </w:rPr>
        <w:t>(Winship and Radbill 1994; Solon, Haider, and Wooldridge 2013)</w:t>
      </w:r>
      <w:r w:rsidR="001319F3" w:rsidRPr="003C64BE">
        <w:rPr>
          <w:rFonts w:ascii="Arial" w:hAnsi="Arial" w:cs="Arial"/>
        </w:rPr>
        <w:fldChar w:fldCharType="end"/>
      </w:r>
      <w:r w:rsidR="001319F3" w:rsidRPr="003C64BE">
        <w:rPr>
          <w:rFonts w:ascii="Arial" w:hAnsi="Arial" w:cs="Arial"/>
        </w:rPr>
        <w:t>.</w:t>
      </w:r>
    </w:p>
    <w:p w14:paraId="0ADBF8D7" w14:textId="013D7990" w:rsidR="001319F3" w:rsidRPr="003C64BE" w:rsidRDefault="001319F3" w:rsidP="001A7A1F">
      <w:pPr>
        <w:spacing w:after="0" w:line="240" w:lineRule="auto"/>
        <w:ind w:firstLine="90"/>
        <w:rPr>
          <w:rFonts w:ascii="Arial" w:hAnsi="Arial" w:cs="Arial"/>
        </w:rPr>
      </w:pPr>
      <w:r w:rsidRPr="003C64BE">
        <w:rPr>
          <w:rFonts w:ascii="Arial" w:hAnsi="Arial" w:cs="Arial"/>
        </w:rPr>
        <w:t xml:space="preserve">Spiller’s thesis offers a well thought-out, six step framework to conduct multivariate RDS estimation. It is worth </w:t>
      </w:r>
      <w:r w:rsidR="000A3811">
        <w:rPr>
          <w:rFonts w:ascii="Arial" w:hAnsi="Arial" w:cs="Arial"/>
        </w:rPr>
        <w:t>discussing</w:t>
      </w:r>
      <w:r w:rsidRPr="003C64BE">
        <w:rPr>
          <w:rFonts w:ascii="Arial" w:hAnsi="Arial" w:cs="Arial"/>
        </w:rPr>
        <w:t xml:space="preserve"> at length, because many empirical RDS articles </w:t>
      </w:r>
      <w:r w:rsidR="001B6769">
        <w:rPr>
          <w:rFonts w:ascii="Arial" w:hAnsi="Arial" w:cs="Arial"/>
        </w:rPr>
        <w:t xml:space="preserve">with multivariate analyses use </w:t>
      </w:r>
      <w:r w:rsidRPr="003C64BE">
        <w:rPr>
          <w:rFonts w:ascii="Arial" w:hAnsi="Arial" w:cs="Arial"/>
        </w:rPr>
        <w:t>its insights or take a s</w:t>
      </w:r>
      <w:r w:rsidR="000A3811">
        <w:rPr>
          <w:rFonts w:ascii="Arial" w:hAnsi="Arial" w:cs="Arial"/>
        </w:rPr>
        <w:t>imilar approach. He proposes</w:t>
      </w:r>
      <w:r w:rsidRPr="003C64BE">
        <w:rPr>
          <w:rFonts w:ascii="Arial" w:hAnsi="Arial" w:cs="Arial"/>
        </w:rPr>
        <w:t xml:space="preserve"> the following checks</w:t>
      </w:r>
      <w:r w:rsidR="00463115">
        <w:rPr>
          <w:rFonts w:ascii="Arial" w:hAnsi="Arial" w:cs="Arial"/>
        </w:rPr>
        <w:t xml:space="preserve"> </w:t>
      </w:r>
      <w:r w:rsidR="00463115" w:rsidRPr="003C64BE">
        <w:rPr>
          <w:rFonts w:ascii="Arial" w:hAnsi="Arial" w:cs="Arial"/>
        </w:rPr>
        <w:fldChar w:fldCharType="begin"/>
      </w:r>
      <w:r w:rsidR="004F13EE">
        <w:rPr>
          <w:rFonts w:ascii="Arial" w:hAnsi="Arial" w:cs="Arial"/>
        </w:rPr>
        <w:instrText xml:space="preserve"> ADDIN ZOTERO_ITEM CSL_CITATION {"citationID":"2E5SMnxU","properties":{"formattedCitation":"{\\rtf (Spiller 2009, 21\\uc0\\u8211{}22)}","plainCitation":"(Spiller 2009, 21–22)"},"citationItems":[{"id":965,"uris":["http://zotero.org/users/51902/items/ATHGCA96"],"uri":["http://zotero.org/users/51902/items/ATHGCA96"],"itemData":{"id":965,"type":"article-journal","title":"Regression Modeling Of Data Collected Using Respondentdriven Sampling","source":"ecommons.cornell.edu","abstract":"Respondent-Driven Sampling (RDS) is a snowball-type sampling method used to survey hidden populations. To date, analyses of RDS data have primarily consisted of estimating population proportions and their variance because of the special complexities RDS data pose for regression analysis. This paper discusses those complications, focusing on the role of homophily (differential affiliation) in the recruitment process and respondent clustering at multiple potential levels of aggregation. It proposes two techniques for confronting these problems: entering recruiter characteristics directly into recruit-level regression models and estimating fixed- or random-effects models at the levels where significant clustering is observed. An empirical example demonstrates the modeling process, and a six-step procedure for regression modeling of RDS data is presented.","URL":"http://ecommons.cornell.edu/handle/1813/13551","language":"en_US","author":[{"family":"Spiller","given":"Michael"}],"issued":{"date-parts":[["2009",8,19]]},"accessed":{"date-parts":[["2015",9,23]]}},"locator":"21-22","label":"page"}],"schema":"https://github.com/citation-style-language/schema/raw/master/csl-citation.json"} </w:instrText>
      </w:r>
      <w:r w:rsidR="00463115" w:rsidRPr="003C64BE">
        <w:rPr>
          <w:rFonts w:ascii="Arial" w:hAnsi="Arial" w:cs="Arial"/>
        </w:rPr>
        <w:fldChar w:fldCharType="separate"/>
      </w:r>
      <w:r w:rsidR="00463115" w:rsidRPr="003C64BE">
        <w:rPr>
          <w:rFonts w:ascii="Arial" w:hAnsi="Arial" w:cs="Arial"/>
        </w:rPr>
        <w:t>(Spiller 2009, 21–22)</w:t>
      </w:r>
      <w:r w:rsidR="00463115" w:rsidRPr="003C64BE">
        <w:rPr>
          <w:rFonts w:ascii="Arial" w:hAnsi="Arial" w:cs="Arial"/>
        </w:rPr>
        <w:fldChar w:fldCharType="end"/>
      </w:r>
      <w:r w:rsidRPr="003C64BE">
        <w:rPr>
          <w:rFonts w:ascii="Arial" w:hAnsi="Arial" w:cs="Arial"/>
        </w:rPr>
        <w:t xml:space="preserve">: 1) evaluate the extent of observable </w:t>
      </w:r>
      <w:r w:rsidRPr="003C64BE">
        <w:rPr>
          <w:rFonts w:ascii="Arial" w:hAnsi="Arial" w:cs="Arial"/>
        </w:rPr>
        <w:lastRenderedPageBreak/>
        <w:t>inter-case dependence in the data, with special attention to recruiter-level and seed/chain-level clustering; 2) assess which of the proposed regression model’s independent variables appear to pattern recruitment dynamics in the data, “homophily”</w:t>
      </w:r>
      <w:r w:rsidR="00691C62">
        <w:rPr>
          <w:rFonts w:ascii="Arial" w:hAnsi="Arial" w:cs="Arial"/>
        </w:rPr>
        <w:t xml:space="preserve"> in the RDS literature</w:t>
      </w:r>
      <w:r w:rsidRPr="003C64BE">
        <w:rPr>
          <w:rFonts w:ascii="Arial" w:hAnsi="Arial" w:cs="Arial"/>
        </w:rPr>
        <w:t xml:space="preserve"> </w:t>
      </w:r>
      <w:r w:rsidRPr="003C64BE">
        <w:rPr>
          <w:rFonts w:ascii="Arial" w:hAnsi="Arial" w:cs="Arial"/>
        </w:rPr>
        <w:fldChar w:fldCharType="begin"/>
      </w:r>
      <w:r w:rsidRPr="003C64BE">
        <w:rPr>
          <w:rFonts w:ascii="Arial" w:hAnsi="Arial" w:cs="Arial"/>
        </w:rPr>
        <w:instrText xml:space="preserve"> ADDIN ZOTERO_ITEM CSL_CITATION {"citationID":"oDJBXFPZ","properties":{"formattedCitation":"(Heckathorn 1997)","plainCitation":"(Heckathorn 1997)"},"citationItems":[{"id":3,"uris":["http://zotero.org/users/51902/items/29XJQ4J4"],"uri":["http://zotero.org/users/51902/items/29XJQ4J4"],"itemData":{"id":3,"type":"article-journal","title":"Respondent-driven sampling: a new approach to the study of hidden populations","container-title":"Social problems","page":"174-199","volume":"44","issue":"2","author":[{"family":"Heckathorn","given":"Douglas D."}],"issued":{"date-parts":[["1997"]]}}}],"schema":"https://github.com/citation-style-language/schema/raw/master/csl-citation.json"} </w:instrText>
      </w:r>
      <w:r w:rsidRPr="003C64BE">
        <w:rPr>
          <w:rFonts w:ascii="Arial" w:hAnsi="Arial" w:cs="Arial"/>
        </w:rPr>
        <w:fldChar w:fldCharType="separate"/>
      </w:r>
      <w:r w:rsidRPr="003C64BE">
        <w:rPr>
          <w:rFonts w:ascii="Arial" w:hAnsi="Arial" w:cs="Arial"/>
        </w:rPr>
        <w:t>(Heckathorn 1997)</w:t>
      </w:r>
      <w:r w:rsidRPr="003C64BE">
        <w:rPr>
          <w:rFonts w:ascii="Arial" w:hAnsi="Arial" w:cs="Arial"/>
        </w:rPr>
        <w:fldChar w:fldCharType="end"/>
      </w:r>
      <w:r w:rsidRPr="003C64BE">
        <w:rPr>
          <w:rFonts w:ascii="Arial" w:hAnsi="Arial" w:cs="Arial"/>
        </w:rPr>
        <w:t xml:space="preserve">, and, of those, which </w:t>
      </w:r>
      <w:r w:rsidR="00981BF7">
        <w:rPr>
          <w:rFonts w:ascii="Arial" w:hAnsi="Arial" w:cs="Arial"/>
        </w:rPr>
        <w:t>correlate</w:t>
      </w:r>
      <w:r w:rsidRPr="003C64BE">
        <w:rPr>
          <w:rFonts w:ascii="Arial" w:hAnsi="Arial" w:cs="Arial"/>
        </w:rPr>
        <w:t xml:space="preserve"> with the proposed dependent variable; 3) construct and validate a base regression model; 4) depending on the second check, add recruiter-level variables to the model; 5) depending on the first check, either use a fixed effects approach to control for seed/chain-level clustering or use a random effects approach </w:t>
      </w:r>
      <w:r w:rsidRPr="003C64BE">
        <w:rPr>
          <w:rFonts w:ascii="Arial" w:hAnsi="Arial" w:cs="Arial"/>
        </w:rPr>
        <w:fldChar w:fldCharType="begin"/>
      </w:r>
      <w:r w:rsidR="004F13EE">
        <w:rPr>
          <w:rFonts w:ascii="Arial" w:hAnsi="Arial" w:cs="Arial"/>
        </w:rPr>
        <w:instrText xml:space="preserve"> ADDIN ZOTERO_ITEM CSL_CITATION {"citationID":"acrAXW99","properties":{"formattedCitation":"(Wooldridge 2002)","plainCitation":"(Wooldridge 2002)"},"citationItems":[{"id":979,"uris":["http://zotero.org/users/51902/items/MFUH9N8R"],"uri":["http://zotero.org/users/51902/items/MFUH9N8R"],"itemData":{"id":979,"type":"book","title":"Econometric Analysis of Cross Section and Panel Data","publisher":"MIT Press","number-of-pages":"784","source":"Google Books","abstract":"This graduate text provides an intuitive but rigorous treatment of contemporary methods used in microeconometric research. The book makes clear that applied microeconometrics is about the estimation of marginal and treatment effects, and that parametric estimation is simply a means to this end. It also clarifies the distinction between causality and statistical association.The book focuses specifically on cross section and panel data methods. Population assumptions are stated separately from sampling assumptions, leading to simple statements as well as to important insights. The unified approach to linear and nonlinear models and to cross section and panel data enables straightforward coverage of more advanced methods. The numerous end-of-chapter problems are an important component of the book. Some problems contain important points not fully described in the text, and others cover new ideas that can be analyzed using tools presented in the current and previous chapters. Several problems require the use of the data sets located at the author's website.","ISBN":"978-0-262-23219-7","language":"en","author":[{"family":"Wooldridge","given":"Jeffrey M."}],"issued":{"date-parts":[["2002",1]]}}}],"schema":"https://github.com/citation-style-language/schema/raw/master/csl-citation.json"} </w:instrText>
      </w:r>
      <w:r w:rsidRPr="003C64BE">
        <w:rPr>
          <w:rFonts w:ascii="Arial" w:hAnsi="Arial" w:cs="Arial"/>
        </w:rPr>
        <w:fldChar w:fldCharType="separate"/>
      </w:r>
      <w:r w:rsidRPr="003C64BE">
        <w:rPr>
          <w:rFonts w:ascii="Arial" w:hAnsi="Arial" w:cs="Arial"/>
        </w:rPr>
        <w:t>(Wooldridge 2002)</w:t>
      </w:r>
      <w:r w:rsidRPr="003C64BE">
        <w:rPr>
          <w:rFonts w:ascii="Arial" w:hAnsi="Arial" w:cs="Arial"/>
        </w:rPr>
        <w:fldChar w:fldCharType="end"/>
      </w:r>
      <w:r w:rsidRPr="003C64BE">
        <w:rPr>
          <w:rFonts w:ascii="Arial" w:hAnsi="Arial" w:cs="Arial"/>
        </w:rPr>
        <w:t xml:space="preserve">; and 6) if random effects are not used then weight the regression estimates using RDS weights and apply Huber-White robust standard errors </w:t>
      </w:r>
      <w:r w:rsidRPr="003C64BE">
        <w:rPr>
          <w:rFonts w:ascii="Arial" w:hAnsi="Arial" w:cs="Arial"/>
        </w:rPr>
        <w:fldChar w:fldCharType="begin"/>
      </w:r>
      <w:r w:rsidR="004F13EE">
        <w:rPr>
          <w:rFonts w:ascii="Arial" w:hAnsi="Arial" w:cs="Arial"/>
        </w:rPr>
        <w:instrText xml:space="preserve"> ADDIN ZOTERO_ITEM CSL_CITATION {"citationID":"f2KLep9m","properties":{"formattedCitation":"(Greene 2012)","plainCitation":"(Greene 2012)"},"citationItems":[{"id":967,"uris":["http://zotero.org/users/51902/items/DDATNRJF"],"uri":["http://zotero.org/users/51902/items/DDATNRJF"],"itemData":{"id":967,"type":"book","title":"Econometric Analysis","publisher":"Prentice Hall","edition":"7","URL":"http://www.pearsonhighered.com/educator/product/Econometric-Analysis/9780131395381.page","author":[{"family":"Greene","given":"William H."}],"issued":{"date-parts":[["2012"]]},"accessed":{"date-parts":[["2015",9,24]]}}}],"schema":"https://github.com/citation-style-language/schema/raw/master/csl-citation.json"} </w:instrText>
      </w:r>
      <w:r w:rsidRPr="003C64BE">
        <w:rPr>
          <w:rFonts w:ascii="Arial" w:hAnsi="Arial" w:cs="Arial"/>
        </w:rPr>
        <w:fldChar w:fldCharType="separate"/>
      </w:r>
      <w:r w:rsidRPr="003C64BE">
        <w:rPr>
          <w:rFonts w:ascii="Arial" w:hAnsi="Arial" w:cs="Arial"/>
        </w:rPr>
        <w:t>(Greene 2012)</w:t>
      </w:r>
      <w:r w:rsidRPr="003C64BE">
        <w:rPr>
          <w:rFonts w:ascii="Arial" w:hAnsi="Arial" w:cs="Arial"/>
        </w:rPr>
        <w:fldChar w:fldCharType="end"/>
      </w:r>
      <w:r w:rsidRPr="003C64BE">
        <w:rPr>
          <w:rFonts w:ascii="Arial" w:hAnsi="Arial" w:cs="Arial"/>
        </w:rPr>
        <w:t xml:space="preserve">, </w:t>
      </w:r>
      <w:r w:rsidR="001B6769">
        <w:rPr>
          <w:rFonts w:ascii="Arial" w:hAnsi="Arial" w:cs="Arial"/>
        </w:rPr>
        <w:t>or,</w:t>
      </w:r>
      <w:r w:rsidRPr="003C64BE">
        <w:rPr>
          <w:rFonts w:ascii="Arial" w:hAnsi="Arial" w:cs="Arial"/>
        </w:rPr>
        <w:t xml:space="preserve"> if they are used</w:t>
      </w:r>
      <w:r w:rsidR="001B6769">
        <w:rPr>
          <w:rFonts w:ascii="Arial" w:hAnsi="Arial" w:cs="Arial"/>
        </w:rPr>
        <w:t>,</w:t>
      </w:r>
      <w:r w:rsidRPr="003C64BE">
        <w:rPr>
          <w:rFonts w:ascii="Arial" w:hAnsi="Arial" w:cs="Arial"/>
        </w:rPr>
        <w:t xml:space="preserve"> then calculate and present both weighted and unweighted results. </w:t>
      </w:r>
      <w:r w:rsidR="000A3811">
        <w:rPr>
          <w:rFonts w:ascii="Arial" w:hAnsi="Arial" w:cs="Arial"/>
        </w:rPr>
        <w:t>Spiller also</w:t>
      </w:r>
      <w:r w:rsidRPr="003C64BE">
        <w:rPr>
          <w:rFonts w:ascii="Arial" w:hAnsi="Arial" w:cs="Arial"/>
        </w:rPr>
        <w:t xml:space="preserve"> discusses but does no</w:t>
      </w:r>
      <w:r w:rsidR="001B6769">
        <w:rPr>
          <w:rFonts w:ascii="Arial" w:hAnsi="Arial" w:cs="Arial"/>
        </w:rPr>
        <w:t xml:space="preserve">t elaborate on other approaches </w:t>
      </w:r>
      <w:r w:rsidR="000A3811">
        <w:rPr>
          <w:rFonts w:ascii="Arial" w:hAnsi="Arial" w:cs="Arial"/>
        </w:rPr>
        <w:t>such as</w:t>
      </w:r>
      <w:r w:rsidRPr="003C64BE">
        <w:rPr>
          <w:rFonts w:ascii="Arial" w:hAnsi="Arial" w:cs="Arial"/>
        </w:rPr>
        <w:t xml:space="preserve"> generalized estimating equations. He </w:t>
      </w:r>
      <w:r w:rsidR="001B6769">
        <w:rPr>
          <w:rFonts w:ascii="Arial" w:hAnsi="Arial" w:cs="Arial"/>
        </w:rPr>
        <w:t>then applies</w:t>
      </w:r>
      <w:r w:rsidRPr="003C64BE">
        <w:rPr>
          <w:rFonts w:ascii="Arial" w:hAnsi="Arial" w:cs="Arial"/>
        </w:rPr>
        <w:t xml:space="preserve"> this approach to estimating the parameters of two logistic regression models from a previously reported empirical RDS sample </w:t>
      </w:r>
      <w:r w:rsidRPr="003C64BE">
        <w:rPr>
          <w:rFonts w:ascii="Arial" w:hAnsi="Arial" w:cs="Arial"/>
        </w:rPr>
        <w:fldChar w:fldCharType="begin"/>
      </w:r>
      <w:r w:rsidR="004F13EE">
        <w:rPr>
          <w:rFonts w:ascii="Arial" w:hAnsi="Arial" w:cs="Arial"/>
        </w:rPr>
        <w:instrText xml:space="preserve"> ADDIN ZOTERO_ITEM CSL_CITATION {"citationID":"lbYls26G","properties":{"formattedCitation":"(Ramirez-Valles et al. 2005)","plainCitation":"(Ramirez-Valles et al. 2005)"},"citationItems":[{"id":431,"uris":["http://zotero.org/users/51902/items/HQRCJFPF"],"uri":["http://zotero.org/users/51902/items/HQRCJFPF"],"itemData":{"id":431,"type":"article-journal","title":"From networks to populations: The development and application of respondent-driven sampling among IDUs and Latino gay men","container-title":"Aids and Behavior","page":"387-402","volume":"9","issue":"4","abstract":"One of the challenges in studying HIV-risk behaviors among gay men is gathering information from a non-biased sample, as traditional probability sampling methods cannot be applied in gay populations. Respondent-Driven Sampling (RDS) has been proposed as a reliable and bias-free method to recruit \"hidden\" populations, such as gay men. The aim of this study is to assess the feasibility and effectiveness of RDS to sample Latino gay men and transgender persons. This was carried out when we used RDS to recruit participants into a study that investigated community involvement on HIVAIDS sexual risk behaviors among Latino gay and bisexual men, and transgender (male-to-female) persons in Chicago and San Francisco. The population coverage of RDS was then compared to simulated time-location sampling (TLS). Recruitment differences were observed across cities, but the samples were comparable. RDS showed broader population coverage than TLS, especially among individuals at high risk for HIV.","DOI":"10.1007/s10461-005-9012-3","author":[{"family":"Ramirez-Valles","given":"J."},{"family":"Heckathorn","given":"D. D."},{"family":"Vazquez","given":"R."},{"family":"Diaz","given":"R. M."},{"family":"Campbell","given":"R. T."}],"issued":{"date-parts":[["2005",12]]}}}],"schema":"https://github.com/citation-style-language/schema/raw/master/csl-citation.json"} </w:instrText>
      </w:r>
      <w:r w:rsidRPr="003C64BE">
        <w:rPr>
          <w:rFonts w:ascii="Arial" w:hAnsi="Arial" w:cs="Arial"/>
        </w:rPr>
        <w:fldChar w:fldCharType="separate"/>
      </w:r>
      <w:r w:rsidRPr="003C64BE">
        <w:rPr>
          <w:rFonts w:ascii="Arial" w:hAnsi="Arial" w:cs="Arial"/>
        </w:rPr>
        <w:t>(Ramirez-Valles et al. 2005)</w:t>
      </w:r>
      <w:r w:rsidRPr="003C64BE">
        <w:rPr>
          <w:rFonts w:ascii="Arial" w:hAnsi="Arial" w:cs="Arial"/>
        </w:rPr>
        <w:fldChar w:fldCharType="end"/>
      </w:r>
      <w:r w:rsidRPr="003C64BE">
        <w:rPr>
          <w:rFonts w:ascii="Arial" w:hAnsi="Arial" w:cs="Arial"/>
        </w:rPr>
        <w:t>.</w:t>
      </w:r>
    </w:p>
    <w:p w14:paraId="73FDBE36" w14:textId="1DAE3306" w:rsidR="00006C66" w:rsidRPr="003C64BE" w:rsidRDefault="001319F3" w:rsidP="001A7A1F">
      <w:pPr>
        <w:spacing w:after="0" w:line="240" w:lineRule="auto"/>
        <w:ind w:firstLine="90"/>
        <w:rPr>
          <w:rFonts w:ascii="Arial" w:hAnsi="Arial" w:cs="Arial"/>
        </w:rPr>
      </w:pPr>
      <w:r w:rsidRPr="003C64BE">
        <w:rPr>
          <w:rFonts w:ascii="Arial" w:hAnsi="Arial" w:cs="Arial"/>
        </w:rPr>
        <w:t>Clearly, Spiller’s proposed approach is complex</w:t>
      </w:r>
      <w:r w:rsidR="00D033F5">
        <w:rPr>
          <w:rFonts w:ascii="Arial" w:hAnsi="Arial" w:cs="Arial"/>
        </w:rPr>
        <w:t xml:space="preserve"> and potentially cumbersome</w:t>
      </w:r>
      <w:r w:rsidRPr="003C64BE">
        <w:rPr>
          <w:rFonts w:ascii="Arial" w:hAnsi="Arial" w:cs="Arial"/>
        </w:rPr>
        <w:t xml:space="preserve">. As implemented for his two regression models, it occupies 11 tables worth of diagnostics and results. Notably, few researchers have adopted this approach, </w:t>
      </w:r>
      <w:r w:rsidR="00D033F5">
        <w:rPr>
          <w:rFonts w:ascii="Arial" w:hAnsi="Arial" w:cs="Arial"/>
        </w:rPr>
        <w:t>preferring i</w:t>
      </w:r>
      <w:r w:rsidRPr="003C64BE">
        <w:rPr>
          <w:rFonts w:ascii="Arial" w:hAnsi="Arial" w:cs="Arial"/>
        </w:rPr>
        <w:t xml:space="preserve">nstead to estimate weighted or unweighted regression models without complex adjustments for non-independence. Further, while Spiller clearly articulates the rationale for each </w:t>
      </w:r>
      <w:r w:rsidR="00D033F5">
        <w:rPr>
          <w:rFonts w:ascii="Arial" w:hAnsi="Arial" w:cs="Arial"/>
        </w:rPr>
        <w:t xml:space="preserve">step </w:t>
      </w:r>
      <w:r w:rsidRPr="003C64BE">
        <w:rPr>
          <w:rFonts w:ascii="Arial" w:hAnsi="Arial" w:cs="Arial"/>
        </w:rPr>
        <w:t xml:space="preserve">he proposes, he never establishes whether the approach works. His application of logistic regression models to an empirical </w:t>
      </w:r>
      <w:r w:rsidR="008136F6">
        <w:rPr>
          <w:rFonts w:ascii="Arial" w:hAnsi="Arial" w:cs="Arial"/>
        </w:rPr>
        <w:t xml:space="preserve">RDS </w:t>
      </w:r>
      <w:r w:rsidRPr="003C64BE">
        <w:rPr>
          <w:rFonts w:ascii="Arial" w:hAnsi="Arial" w:cs="Arial"/>
        </w:rPr>
        <w:t>sample is instructive for how the process could be implemented, but provide</w:t>
      </w:r>
      <w:r w:rsidR="008136F6">
        <w:rPr>
          <w:rFonts w:ascii="Arial" w:hAnsi="Arial" w:cs="Arial"/>
        </w:rPr>
        <w:t>s no</w:t>
      </w:r>
      <w:r w:rsidRPr="003C64BE">
        <w:rPr>
          <w:rFonts w:ascii="Arial" w:hAnsi="Arial" w:cs="Arial"/>
        </w:rPr>
        <w:t xml:space="preserve"> evaluative benchmarks against which to determine its success or general applicability. By contrast, we </w:t>
      </w:r>
      <w:r w:rsidR="000839B3">
        <w:rPr>
          <w:rFonts w:ascii="Arial" w:hAnsi="Arial" w:cs="Arial"/>
        </w:rPr>
        <w:t>propose to</w:t>
      </w:r>
      <w:r w:rsidRPr="003C64BE">
        <w:rPr>
          <w:rFonts w:ascii="Arial" w:hAnsi="Arial" w:cs="Arial"/>
        </w:rPr>
        <w:t xml:space="preserve"> test different approaches to estimating multivariate RDS regression models across a variety of contexts</w:t>
      </w:r>
      <w:r w:rsidR="000839B3">
        <w:rPr>
          <w:rFonts w:ascii="Arial" w:hAnsi="Arial" w:cs="Arial"/>
        </w:rPr>
        <w:t xml:space="preserve"> and variations on the standard RDS protocol</w:t>
      </w:r>
      <w:r w:rsidRPr="003C64BE">
        <w:rPr>
          <w:rFonts w:ascii="Arial" w:hAnsi="Arial" w:cs="Arial"/>
        </w:rPr>
        <w:t xml:space="preserve">, focusing on their ability to </w:t>
      </w:r>
      <w:r w:rsidR="001A3295">
        <w:rPr>
          <w:rFonts w:ascii="Arial" w:hAnsi="Arial" w:cs="Arial"/>
        </w:rPr>
        <w:t>minimize error</w:t>
      </w:r>
      <w:r w:rsidR="008136F6">
        <w:rPr>
          <w:rFonts w:ascii="Arial" w:hAnsi="Arial" w:cs="Arial"/>
        </w:rPr>
        <w:t>s</w:t>
      </w:r>
      <w:r w:rsidR="001A3295">
        <w:rPr>
          <w:rFonts w:ascii="Arial" w:hAnsi="Arial" w:cs="Arial"/>
        </w:rPr>
        <w:t xml:space="preserve"> </w:t>
      </w:r>
      <w:r w:rsidRPr="003C64BE">
        <w:rPr>
          <w:rFonts w:ascii="Arial" w:hAnsi="Arial" w:cs="Arial"/>
        </w:rPr>
        <w:t>in parameter estimates.</w:t>
      </w:r>
      <w:r w:rsidR="00006C66" w:rsidRPr="003C64BE">
        <w:rPr>
          <w:rFonts w:ascii="Arial" w:hAnsi="Arial" w:cs="Arial"/>
        </w:rPr>
        <w:t xml:space="preserve"> </w:t>
      </w:r>
    </w:p>
    <w:p w14:paraId="33E5F6D8" w14:textId="763DBCCC" w:rsidR="001319F3" w:rsidRPr="003C64BE" w:rsidRDefault="00006C66" w:rsidP="001A7A1F">
      <w:pPr>
        <w:spacing w:after="0" w:line="240" w:lineRule="auto"/>
        <w:ind w:firstLine="90"/>
        <w:rPr>
          <w:rFonts w:ascii="Arial" w:hAnsi="Arial" w:cs="Arial"/>
        </w:rPr>
      </w:pPr>
      <w:r w:rsidRPr="003C64BE">
        <w:rPr>
          <w:rFonts w:ascii="Arial" w:hAnsi="Arial" w:cs="Arial"/>
        </w:rPr>
        <w:t xml:space="preserve">A core aspect of our innovation is to use a simulation evaluation </w:t>
      </w:r>
      <w:r w:rsidR="008136F6">
        <w:rPr>
          <w:rFonts w:ascii="Arial" w:hAnsi="Arial" w:cs="Arial"/>
        </w:rPr>
        <w:t>framework</w:t>
      </w:r>
      <w:r w:rsidRPr="003C64BE">
        <w:rPr>
          <w:rFonts w:ascii="Arial" w:hAnsi="Arial" w:cs="Arial"/>
        </w:rPr>
        <w:t xml:space="preserve">. The analytical properties of RDS estimators are notoriously difficult to study, </w:t>
      </w:r>
      <w:r w:rsidR="00E103BC">
        <w:rPr>
          <w:rFonts w:ascii="Arial" w:hAnsi="Arial" w:cs="Arial"/>
        </w:rPr>
        <w:t>a challenge</w:t>
      </w:r>
      <w:r w:rsidRPr="003C64BE">
        <w:rPr>
          <w:rFonts w:ascii="Arial" w:hAnsi="Arial" w:cs="Arial"/>
        </w:rPr>
        <w:t xml:space="preserve"> which </w:t>
      </w:r>
      <w:r w:rsidR="00E103BC">
        <w:rPr>
          <w:rFonts w:ascii="Arial" w:hAnsi="Arial" w:cs="Arial"/>
        </w:rPr>
        <w:t xml:space="preserve">is </w:t>
      </w:r>
      <w:r w:rsidRPr="003C64BE">
        <w:rPr>
          <w:rFonts w:ascii="Arial" w:hAnsi="Arial" w:cs="Arial"/>
        </w:rPr>
        <w:t xml:space="preserve">exacerbated because the implementation of RDS in the field tends to differ from its theoretical ideals </w:t>
      </w:r>
      <w:r w:rsidRPr="003C64BE">
        <w:rPr>
          <w:rFonts w:ascii="Arial" w:hAnsi="Arial" w:cs="Arial"/>
        </w:rPr>
        <w:fldChar w:fldCharType="begin"/>
      </w:r>
      <w:r w:rsidR="004F13EE">
        <w:rPr>
          <w:rFonts w:ascii="Arial" w:hAnsi="Arial" w:cs="Arial"/>
        </w:rPr>
        <w:instrText xml:space="preserve"> ADDIN ZOTERO_ITEM CSL_CITATION {"citationID":"154YZbL2","properties":{"formattedCitation":"(Gile and Handcock 2010b; Tomas and Gile 2011; Gile 2011; Yamanis et al. 2013)","plainCitation":"(Gile and Handcock 2010b; Tomas and Gile 2011; Gile 2011; Yamanis et al. 2013)"},"citationItems":[{"id":937,"uris":["http://zotero.org/users/51902/items/9NRMGSBE"],"uri":["http://zotero.org/users/51902/items/9NRMGSBE"],"itemData":{"id":937,"type":"chapter","title":"RESPONDENT-DRIVEN SAMPLING: AN ASSESSMENT OF CURRENT METHODOLOGY","container-title":"Sociological Methodology, Vol 40","page":"285-327","volume":"40","abstract":"Respondent-driven sampling (RDS) employs a variant of a link-tracing network sampling strategy to collect data from hard-to-reach populations. By tracing the links in the underlying social network, the process exploits the social structure to expand the sample and reduce its dependence on the initial (convenience) sample. The current estimators of population averages make strong assumptions in order to treat the data as a probability sample. We evaluate three critical sensitivities of the estimators: (1) to bias induced by the initial sample, (2) to uncontrollable features of respondent behavior, and (3) to the without-replacement structure of sampling. Our analysis indicates: (1) that the convenience sample of seeds can induce bias, and the number of sample waves typically used in RDS is likely insufficient for the type of nodal mixing required to obtain the reputed asymptotic unbiasedness; (2) that preferential referral behavior by respondents leads to bias; (3) that when a substantial fraction of the target population is sampled the current estimators can have substantial bias. This paper sounds a cautionary note for the users of RDS. While current RDS methodology is powerful and clever, the favorable statistical properties claimed for the current estimates are shown to be heavily dependent on often unrealistic assumptions. We recommend ways to improve the methodology.","author":[{"family":"Gile","given":"Krista J."},{"family":"Handcock","given":"Mark S."}],"editor":[{"family":"Liao","given":"T. F."}],"issued":{"date-parts":[["2010"]]}},"label":"page"},{"id":105,"uris":["http://zotero.org/users/51902/items/K94BVM95"],"uri":["http://zotero.org/users/51902/items/K94BVM95"],"itemData":{"id":105,"type":"article-journal","title":"The effect of differential recruitment, non-response and non-recruitment on estimators for respondent-driven sampling","container-title":"Electronic Journal of Statistics","page":"899-934","volume":"5","author":[{"family":"Tomas","given":"Amber"},{"family":"Gile","given":"Krista J."}],"issued":{"date-parts":[["2011"]]}},"label":"page"},{"id":32,"uris":["http://zotero.org/users/51902/items/7I8F68UG"],"uri":["http://zotero.org/users/51902/items/7I8F68UG"],"itemData":{"id":32,"type":"article-journal","title":"Improved inference for respondent-driven sampling data with application to HIV prevalence estimation","container-title":"Journal of the American Statistical Association","volume":"106","issue":"493","author":[{"family":"Gile","given":"Krista J."}],"issued":{"date-parts":[["2011"]]}},"label":"page"},{"id":131,"uris":["http://zotero.org/users/51902/items/PMNQ9UM6"],"uri":["http://zotero.org/users/51902/items/PMNQ9UM6"],"itemData":{"id":131,"type":"article-journal","title":"An empirical analysis of the impact of recruitment patterns on RDS estimates among a socially ordered population of female sex workers in China","container-title":"Sociological methods &amp; research","page":"392-425","volume":"42","issue":"3","author":[{"family":"Yamanis","given":"Thespina J."},{"family":"Merli","given":"M. Giovanna"},{"family":"Neely","given":"William Whipple"},{"family":"Tian","given":"Felicia Feng"},{"family":"Moody","given":"James"},{"family":"Tu","given":"Xiaowen"},{"family":"Gao","given":"Ersheng"}],"issued":{"date-parts":[["2013"]]}},"label":"page"}],"schema":"https://github.com/citation-style-language/schema/raw/master/csl-citation.json"} </w:instrText>
      </w:r>
      <w:r w:rsidRPr="003C64BE">
        <w:rPr>
          <w:rFonts w:ascii="Arial" w:hAnsi="Arial" w:cs="Arial"/>
        </w:rPr>
        <w:fldChar w:fldCharType="separate"/>
      </w:r>
      <w:r w:rsidRPr="003C64BE">
        <w:rPr>
          <w:rFonts w:ascii="Arial" w:hAnsi="Arial" w:cs="Arial"/>
        </w:rPr>
        <w:t>(Gile and Handcock 2010b; Tomas and Gile 2011; Gile 2011; Yamanis et al. 2013)</w:t>
      </w:r>
      <w:r w:rsidRPr="003C64BE">
        <w:rPr>
          <w:rFonts w:ascii="Arial" w:hAnsi="Arial" w:cs="Arial"/>
        </w:rPr>
        <w:fldChar w:fldCharType="end"/>
      </w:r>
      <w:r w:rsidRPr="003C64BE">
        <w:rPr>
          <w:rFonts w:ascii="Arial" w:hAnsi="Arial" w:cs="Arial"/>
        </w:rPr>
        <w:t xml:space="preserve">. For these reasons, </w:t>
      </w:r>
      <w:r w:rsidR="00425F9D">
        <w:rPr>
          <w:rFonts w:ascii="Arial" w:hAnsi="Arial" w:cs="Arial"/>
        </w:rPr>
        <w:t>some</w:t>
      </w:r>
      <w:r w:rsidR="003B434A">
        <w:rPr>
          <w:rFonts w:ascii="Arial" w:hAnsi="Arial" w:cs="Arial"/>
        </w:rPr>
        <w:t xml:space="preserve"> researchers have turned to </w:t>
      </w:r>
      <w:r w:rsidRPr="003C64BE">
        <w:rPr>
          <w:rFonts w:ascii="Arial" w:hAnsi="Arial" w:cs="Arial"/>
        </w:rPr>
        <w:t xml:space="preserve">simulation </w:t>
      </w:r>
      <w:r w:rsidR="003B434A">
        <w:rPr>
          <w:rFonts w:ascii="Arial" w:hAnsi="Arial" w:cs="Arial"/>
        </w:rPr>
        <w:t xml:space="preserve">studies </w:t>
      </w:r>
      <w:r w:rsidRPr="003C64BE">
        <w:rPr>
          <w:rFonts w:ascii="Arial" w:hAnsi="Arial" w:cs="Arial"/>
        </w:rPr>
        <w:t xml:space="preserve">to test </w:t>
      </w:r>
      <w:r w:rsidR="00E103BC">
        <w:rPr>
          <w:rFonts w:ascii="Arial" w:hAnsi="Arial" w:cs="Arial"/>
        </w:rPr>
        <w:t>RDS’s</w:t>
      </w:r>
      <w:r w:rsidRPr="003C64BE">
        <w:rPr>
          <w:rFonts w:ascii="Arial" w:hAnsi="Arial" w:cs="Arial"/>
        </w:rPr>
        <w:t xml:space="preserve"> properties under controlled conditions </w:t>
      </w:r>
      <w:r w:rsidRPr="003C64BE">
        <w:rPr>
          <w:rFonts w:ascii="Arial" w:hAnsi="Arial" w:cs="Arial"/>
        </w:rPr>
        <w:fldChar w:fldCharType="begin"/>
      </w:r>
      <w:r w:rsidR="004F13EE">
        <w:rPr>
          <w:rFonts w:ascii="Arial" w:hAnsi="Arial" w:cs="Arial"/>
        </w:rPr>
        <w:instrText xml:space="preserve"> ADDIN ZOTERO_ITEM CSL_CITATION {"citationID":"vJPcrQyK","properties":{"formattedCitation":"(Goel and Salganik 2010; Verdery et al. 2015; Merli et al. 2015; Tomas and Gile 2011; Nesterko and Blitzstein 2015)","plainCitation":"(Goel and Salganik 2010; Verdery et al. 2015; Merli et al. 2015; Tomas and Gile 2011; Nesterko and Blitzstein 2015)"},"citationItems":[{"id":17,"uris":["http://zotero.org/users/51902/items/49QX9UXV"],"uri":["http://zotero.org/users/51902/items/49QX9UXV"],"itemData":{"id":17,"type":"article-journal","title":"Assessing respondent-driven sampling","container-title":"Proceedings of the National Academy of Sciences","page":"6743-6747","volume":"107","issue":"15","author":[{"family":"Goel","given":"Sharad"},{"family":"Salganik","given":"Matthew J."}],"issued":{"date-parts":[["2010"]]}},"label":"page"},{"id":446,"uris":["http://zotero.org/users/51902/items/V54UIQCQ"],"uri":["http://zotero.org/users/51902/items/V54UIQCQ"],"itemData":{"id":446,"type":"article-journal","title":"Respondent-driven Sampling Estimators Under Real and Theoretical Recruitment Conditions of Female Sex Workers in China","container-title":"Epidemiology","page":"661-665","volume":"26","issue":"5","author":[{"family":"Verdery","given":"Ashton M."},{"family":"Merli","given":"M. Giovanna"},{"family":"Moody","given":"James"},{"family":"Smith","given":"Jeffrey A."},{"family":"Fisher","given":"Jacob C."}],"issued":{"date-parts":[["2015",9]]}},"label":"page"},{"id":171,"uris":["http://zotero.org/users/51902/items/VXP5XSTN"],"uri":["http://zotero.org/users/51902/items/VXP5XSTN"],"itemData":{"id":171,"type":"article-journal","title":"Challenges to recruiting population representative samples of female sex workers in China using Respondent Driven Sampling","container-title":"Social Science &amp; Medicine","page":"79-93","volume":"125","author":[{"family":"Merli","given":"M. Giovanna"},{"family":"Moody","given":"James"},{"family":"Smith","given":"Jeffrey"},{"family":"Li","given":"Jing"},{"family":"Weir","given":"Sharon"},{"family":"Chen","given":"Xiangsheng"}],"issued":{"date-parts":[["2015"]]}},"label":"page"},{"id":105,"uris":["http://zotero.org/users/51902/items/K94BVM95"],"uri":["http://zotero.org/users/51902/items/K94BVM95"],"itemData":{"id":105,"type":"article-journal","title":"The effect of differential recruitment, non-response and non-recruitment on estimators for respondent-driven sampling","container-title":"Electronic Journal of Statistics","page":"899-934","volume":"5","author":[{"family":"Tomas","given":"Amber"},{"family":"Gile","given":"Krista J."}],"issued":{"date-parts":[["2011"]]}},"label":"page"},{"id":510,"uris":["http://zotero.org/users/51902/items/4VJPPBKS"],"uri":["http://zotero.org/users/51902/items/4VJPPBKS"],"itemData":{"id":510,"type":"article-journal","title":"Bias-variance and breadth-depth tradeoffs in respondent-driven sampling","container-title":"Journal of Statistical Computation and Simulation","page":"89-102","volume":"85","issue":"1","abstract":"Respondent-driven sampling (RDS) is a link-tracing network sampling strategy for collecting data from hard-to-reach populations, such as injection drug users or individuals at high risk of being infected with HIV. The mechanism is to find initial participants (seeds), and give each of them a fixed number of coupons allowing them to recruit people they know from the population of interest, with a mutual financial incentive. The new participants are again given coupons and the process repeats. Currently, the standard RDS estimator used in practice is known as the Volz-Heckathorn (VH) estimator. It relies on strong assumptions about the underlying social network and the RDS process. Via simulation, we study the relative performance of the plain mean and VH estimators when assumptions of the latter are not satisfied, under different network types (including homophily and rich-get-richer networks), participant referral patterns, and varying number of coupons. The analysis demonstrates that the plain mean outperforms the VH estimator in many but not all of the simulated settings, including homophily networks. Also, we highlight the implications of multiple recruitment and varying referral patterns on the depth of RDS process. We develop interactive visualizations of the findings and RDS process to further build insight into the various factors contributing to the performance of current RDS estimation techniques.","DOI":"10.1080/00949655.2013.804078","author":[{"family":"Nesterko","given":"Sergiy"},{"family":"Blitzstein","given":"Joseph"}],"issued":{"date-parts":[["2015",1,2]]}},"label":"page"}],"schema":"https://github.com/citation-style-language/schema/raw/master/csl-citation.json"} </w:instrText>
      </w:r>
      <w:r w:rsidRPr="003C64BE">
        <w:rPr>
          <w:rFonts w:ascii="Arial" w:hAnsi="Arial" w:cs="Arial"/>
        </w:rPr>
        <w:fldChar w:fldCharType="separate"/>
      </w:r>
      <w:r w:rsidRPr="003C64BE">
        <w:rPr>
          <w:rFonts w:ascii="Arial" w:hAnsi="Arial" w:cs="Arial"/>
        </w:rPr>
        <w:t>(Goel and Salganik 2010; Verdery et al. 2015; Merli et al. 2015; Tomas and Gile 2011; Nesterko and Blitzstein 2015)</w:t>
      </w:r>
      <w:r w:rsidRPr="003C64BE">
        <w:rPr>
          <w:rFonts w:ascii="Arial" w:hAnsi="Arial" w:cs="Arial"/>
        </w:rPr>
        <w:fldChar w:fldCharType="end"/>
      </w:r>
      <w:r w:rsidRPr="003C64BE">
        <w:rPr>
          <w:rFonts w:ascii="Arial" w:hAnsi="Arial" w:cs="Arial"/>
        </w:rPr>
        <w:t xml:space="preserve">. </w:t>
      </w:r>
      <w:r w:rsidR="000A3811">
        <w:rPr>
          <w:rFonts w:ascii="Arial" w:hAnsi="Arial" w:cs="Arial"/>
        </w:rPr>
        <w:t>Simulation studies have</w:t>
      </w:r>
      <w:r w:rsidRPr="003C64BE">
        <w:rPr>
          <w:rFonts w:ascii="Arial" w:hAnsi="Arial" w:cs="Arial"/>
        </w:rPr>
        <w:t xml:space="preserve"> been used to look at the performance of RDS’s mean </w:t>
      </w:r>
      <w:r w:rsidR="000A3811">
        <w:rPr>
          <w:rFonts w:ascii="Arial" w:hAnsi="Arial" w:cs="Arial"/>
        </w:rPr>
        <w:t xml:space="preserve">and variance </w:t>
      </w:r>
      <w:r w:rsidRPr="003C64BE">
        <w:rPr>
          <w:rFonts w:ascii="Arial" w:hAnsi="Arial" w:cs="Arial"/>
        </w:rPr>
        <w:t xml:space="preserve">estimators, but </w:t>
      </w:r>
      <w:r w:rsidR="000A3811">
        <w:rPr>
          <w:rFonts w:ascii="Arial" w:hAnsi="Arial" w:cs="Arial"/>
        </w:rPr>
        <w:t>they have</w:t>
      </w:r>
      <w:r w:rsidRPr="003C64BE">
        <w:rPr>
          <w:rFonts w:ascii="Arial" w:hAnsi="Arial" w:cs="Arial"/>
        </w:rPr>
        <w:t xml:space="preserve"> not been applied to </w:t>
      </w:r>
      <w:r w:rsidR="000A3811">
        <w:rPr>
          <w:rFonts w:ascii="Arial" w:hAnsi="Arial" w:cs="Arial"/>
        </w:rPr>
        <w:t xml:space="preserve">exploring the properties of </w:t>
      </w:r>
      <w:r w:rsidRPr="003C64BE">
        <w:rPr>
          <w:rFonts w:ascii="Arial" w:hAnsi="Arial" w:cs="Arial"/>
        </w:rPr>
        <w:t xml:space="preserve">multivariate regression </w:t>
      </w:r>
      <w:r w:rsidR="008E201E">
        <w:rPr>
          <w:rFonts w:ascii="Arial" w:hAnsi="Arial" w:cs="Arial"/>
        </w:rPr>
        <w:t>with RDS data</w:t>
      </w:r>
      <w:r w:rsidRPr="003C64BE">
        <w:rPr>
          <w:rFonts w:ascii="Arial" w:hAnsi="Arial" w:cs="Arial"/>
        </w:rPr>
        <w:t xml:space="preserve">. Put simply, the simulation evaluation approach </w:t>
      </w:r>
      <w:r w:rsidR="00E103BC">
        <w:rPr>
          <w:rFonts w:ascii="Arial" w:hAnsi="Arial" w:cs="Arial"/>
        </w:rPr>
        <w:t>for</w:t>
      </w:r>
      <w:r w:rsidRPr="003C64BE">
        <w:rPr>
          <w:rFonts w:ascii="Arial" w:hAnsi="Arial" w:cs="Arial"/>
        </w:rPr>
        <w:t xml:space="preserve"> RDS is to simulate thousands of RDS </w:t>
      </w:r>
      <w:r w:rsidR="008E201E">
        <w:rPr>
          <w:rFonts w:ascii="Arial" w:hAnsi="Arial" w:cs="Arial"/>
        </w:rPr>
        <w:t>samples</w:t>
      </w:r>
      <w:r w:rsidRPr="003C64BE">
        <w:rPr>
          <w:rFonts w:ascii="Arial" w:hAnsi="Arial" w:cs="Arial"/>
        </w:rPr>
        <w:t xml:space="preserve"> under given recruitment dynamics on a </w:t>
      </w:r>
      <w:r w:rsidR="008E201E">
        <w:rPr>
          <w:rFonts w:ascii="Arial" w:hAnsi="Arial" w:cs="Arial"/>
        </w:rPr>
        <w:t>“</w:t>
      </w:r>
      <w:r w:rsidRPr="003C64BE">
        <w:rPr>
          <w:rFonts w:ascii="Arial" w:hAnsi="Arial" w:cs="Arial"/>
        </w:rPr>
        <w:t>population social network</w:t>
      </w:r>
      <w:r w:rsidR="008E201E">
        <w:rPr>
          <w:rFonts w:ascii="Arial" w:hAnsi="Arial" w:cs="Arial"/>
        </w:rPr>
        <w:t>”</w:t>
      </w:r>
      <w:r w:rsidRPr="003C64BE">
        <w:rPr>
          <w:rFonts w:ascii="Arial" w:hAnsi="Arial" w:cs="Arial"/>
        </w:rPr>
        <w:t xml:space="preserve">, which </w:t>
      </w:r>
      <w:r w:rsidR="008E201E">
        <w:rPr>
          <w:rFonts w:ascii="Arial" w:hAnsi="Arial" w:cs="Arial"/>
        </w:rPr>
        <w:t>is</w:t>
      </w:r>
      <w:r w:rsidR="00E103BC">
        <w:rPr>
          <w:rFonts w:ascii="Arial" w:hAnsi="Arial" w:cs="Arial"/>
        </w:rPr>
        <w:t xml:space="preserve"> defined as the </w:t>
      </w:r>
      <w:r w:rsidRPr="003C64BE">
        <w:rPr>
          <w:rFonts w:ascii="Arial" w:hAnsi="Arial" w:cs="Arial"/>
        </w:rPr>
        <w:t xml:space="preserve">network structure </w:t>
      </w:r>
      <w:r w:rsidR="00E103BC">
        <w:rPr>
          <w:rFonts w:ascii="Arial" w:hAnsi="Arial" w:cs="Arial"/>
        </w:rPr>
        <w:t xml:space="preserve">connecting </w:t>
      </w:r>
      <w:r w:rsidRPr="003C64BE">
        <w:rPr>
          <w:rFonts w:ascii="Arial" w:hAnsi="Arial" w:cs="Arial"/>
        </w:rPr>
        <w:t xml:space="preserve">members of </w:t>
      </w:r>
      <w:r w:rsidR="00E103BC">
        <w:rPr>
          <w:rFonts w:ascii="Arial" w:hAnsi="Arial" w:cs="Arial"/>
        </w:rPr>
        <w:t xml:space="preserve">hypothetical </w:t>
      </w:r>
      <w:r w:rsidR="008E201E">
        <w:rPr>
          <w:rFonts w:ascii="Arial" w:hAnsi="Arial" w:cs="Arial"/>
        </w:rPr>
        <w:t xml:space="preserve">target </w:t>
      </w:r>
      <w:r w:rsidRPr="003C64BE">
        <w:rPr>
          <w:rFonts w:ascii="Arial" w:hAnsi="Arial" w:cs="Arial"/>
        </w:rPr>
        <w:t xml:space="preserve">population. </w:t>
      </w:r>
      <w:r w:rsidR="00E103BC">
        <w:rPr>
          <w:rFonts w:ascii="Arial" w:hAnsi="Arial" w:cs="Arial"/>
        </w:rPr>
        <w:t>S</w:t>
      </w:r>
      <w:r w:rsidRPr="003C64BE">
        <w:rPr>
          <w:rFonts w:ascii="Arial" w:hAnsi="Arial" w:cs="Arial"/>
        </w:rPr>
        <w:t xml:space="preserve">imulations are conducted with stochastic selection of initial seeds and </w:t>
      </w:r>
      <w:r w:rsidR="003E031F">
        <w:rPr>
          <w:rFonts w:ascii="Arial" w:hAnsi="Arial" w:cs="Arial"/>
        </w:rPr>
        <w:t xml:space="preserve">specified </w:t>
      </w:r>
      <w:r w:rsidR="008E201E">
        <w:rPr>
          <w:rFonts w:ascii="Arial" w:hAnsi="Arial" w:cs="Arial"/>
        </w:rPr>
        <w:t>recruitment dynamics</w:t>
      </w:r>
      <w:r w:rsidRPr="003C64BE">
        <w:rPr>
          <w:rFonts w:ascii="Arial" w:hAnsi="Arial" w:cs="Arial"/>
        </w:rPr>
        <w:t xml:space="preserve"> such that each sample evolve</w:t>
      </w:r>
      <w:r w:rsidR="00E103BC">
        <w:rPr>
          <w:rFonts w:ascii="Arial" w:hAnsi="Arial" w:cs="Arial"/>
        </w:rPr>
        <w:t>s</w:t>
      </w:r>
      <w:r w:rsidRPr="003C64BE">
        <w:rPr>
          <w:rFonts w:ascii="Arial" w:hAnsi="Arial" w:cs="Arial"/>
        </w:rPr>
        <w:t xml:space="preserve"> slightly differently than the samples before it, much as would occur if a researcher could repeatedly </w:t>
      </w:r>
      <w:r w:rsidR="008E201E">
        <w:rPr>
          <w:rFonts w:ascii="Arial" w:hAnsi="Arial" w:cs="Arial"/>
        </w:rPr>
        <w:t>draw</w:t>
      </w:r>
      <w:r w:rsidRPr="003C64BE">
        <w:rPr>
          <w:rFonts w:ascii="Arial" w:hAnsi="Arial" w:cs="Arial"/>
        </w:rPr>
        <w:t xml:space="preserve"> many RDS samples </w:t>
      </w:r>
      <w:r w:rsidR="008E201E">
        <w:rPr>
          <w:rFonts w:ascii="Arial" w:hAnsi="Arial" w:cs="Arial"/>
        </w:rPr>
        <w:t>from</w:t>
      </w:r>
      <w:r w:rsidRPr="003C64BE">
        <w:rPr>
          <w:rFonts w:ascii="Arial" w:hAnsi="Arial" w:cs="Arial"/>
        </w:rPr>
        <w:t xml:space="preserve"> the same population. </w:t>
      </w:r>
      <w:r w:rsidR="00E103BC">
        <w:rPr>
          <w:rFonts w:ascii="Arial" w:hAnsi="Arial" w:cs="Arial"/>
        </w:rPr>
        <w:t xml:space="preserve">Advantageously, these procedures produce </w:t>
      </w:r>
      <w:r w:rsidRPr="003C64BE">
        <w:rPr>
          <w:rFonts w:ascii="Arial" w:hAnsi="Arial" w:cs="Arial"/>
        </w:rPr>
        <w:t xml:space="preserve">a distribution of results that could be obtained under the specified protocol in the </w:t>
      </w:r>
      <w:r w:rsidR="008E201E">
        <w:rPr>
          <w:rFonts w:ascii="Arial" w:hAnsi="Arial" w:cs="Arial"/>
        </w:rPr>
        <w:t xml:space="preserve">target </w:t>
      </w:r>
      <w:r w:rsidRPr="003C64BE">
        <w:rPr>
          <w:rFonts w:ascii="Arial" w:hAnsi="Arial" w:cs="Arial"/>
        </w:rPr>
        <w:t xml:space="preserve">population. This compares favorably with empirical evaluations </w:t>
      </w:r>
      <w:r w:rsidR="00E103BC">
        <w:rPr>
          <w:rFonts w:ascii="Arial" w:hAnsi="Arial" w:cs="Arial"/>
        </w:rPr>
        <w:t>that</w:t>
      </w:r>
      <w:r w:rsidR="00E103BC" w:rsidRPr="003C64BE">
        <w:rPr>
          <w:rFonts w:ascii="Arial" w:hAnsi="Arial" w:cs="Arial"/>
        </w:rPr>
        <w:t xml:space="preserve"> can only produce </w:t>
      </w:r>
      <w:r w:rsidR="00E103BC">
        <w:rPr>
          <w:rFonts w:ascii="Arial" w:hAnsi="Arial" w:cs="Arial"/>
        </w:rPr>
        <w:t xml:space="preserve">single sample </w:t>
      </w:r>
      <w:r w:rsidR="00E103BC" w:rsidRPr="003C64BE">
        <w:rPr>
          <w:rFonts w:ascii="Arial" w:hAnsi="Arial" w:cs="Arial"/>
        </w:rPr>
        <w:t>es</w:t>
      </w:r>
      <w:r w:rsidR="00E103BC">
        <w:rPr>
          <w:rFonts w:ascii="Arial" w:hAnsi="Arial" w:cs="Arial"/>
        </w:rPr>
        <w:t>timates</w:t>
      </w:r>
      <w:r w:rsidR="00E103BC" w:rsidRPr="003C64BE">
        <w:rPr>
          <w:rFonts w:ascii="Arial" w:hAnsi="Arial" w:cs="Arial"/>
        </w:rPr>
        <w:t xml:space="preserve"> </w:t>
      </w:r>
      <w:r w:rsidRPr="003C64BE">
        <w:rPr>
          <w:rFonts w:ascii="Arial" w:hAnsi="Arial" w:cs="Arial"/>
        </w:rPr>
        <w:fldChar w:fldCharType="begin"/>
      </w:r>
      <w:r w:rsidR="004F13EE">
        <w:rPr>
          <w:rFonts w:ascii="Arial" w:hAnsi="Arial" w:cs="Arial"/>
        </w:rPr>
        <w:instrText xml:space="preserve"> ADDIN ZOTERO_ITEM CSL_CITATION {"citationID":"W9MPauaG","properties":{"formattedCitation":"(McCreesh et al. 2012; Wejnert 2009)","plainCitation":"(McCreesh et al. 2012; Wejnert 2009)"},"citationItems":[{"id":74,"uris":["http://zotero.org/users/51902/items/E9NW7PDX"],"uri":["http://zotero.org/users/51902/items/E9NW7PDX"],"itemData":{"id":74,"type":"article-journal","title":"Evaluation of respondent-driven sampling","container-title":"Epidemiology (Cambridge, Mass.)","page":"138","volume":"23","issue":"1","author":[{"family":"McCreesh","given":"Nicky"},{"family":"Frost","given":"Simon"},{"family":"Seeley","given":"Janet"},{"family":"Katongole","given":"Joseph"},{"family":"Tarsh","given":"Matilda Ndagire"},{"family":"Ndunguse","given":"Richard"},{"family":"Jichi","given":"Fatima"},{"family":"Lunel","given":"Natasha L."},{"family":"Maher","given":"Dermot"},{"family":"Johnston","given":"Lisa G."}],"issued":{"date-parts":[["2012"]]}},"label":"page"},{"id":152,"uris":["http://zotero.org/users/51902/items/TC9FMNDI"],"uri":["http://zotero.org/users/51902/items/TC9FMNDI"],"itemData":{"id":152,"type":"article-journal","title":"An Empirical Test of Respondent-Driven Sampling: Point Estimates, Variance, Degree Measures, and Out-of-Equilibrium Data","container-title":"Sociological Methodology","page":"73-116","volume":"39","issue":"1","source":"Wiley Online Library","abstract":"This paper, which is the first large-scale application of respondent-driven sampling (RDS) to nonhidden populations, tests three factors related to RDS estimation against institutional data using two WebRDS samples of university undergraduates. First, two methods of calculating RDS point estimates are compared. RDS estimates calculated using both methods coincide closely, but variance estimation, especially for small groups, is problematic for both methods. In one method, the bootstrap algorithm used to generate confidence intervals is found to underestimate variance. In the other method, where analytical variance estimation is possible, confidence intervals tend to overestimate variance. Second, RDS estimates are found to be robust against varying measures of individual degree. Results suggest the standard degree measure currently employed in most RDS studies is among the best-performing degree measures. Finally, RDS is found to be robust against the inclusion of out-of-equilibrium data. The results show that valid point estimates can be generated with RDS analysis using real data, but that further research is needed to improve variance estimation techniques.","DOI":"10.1111/j.1467-9531.2009.01216.x","ISSN":"1467-9531","shortTitle":"An Empirical Test of Respondent-Driven Sampling","language":"en","author":[{"family":"Wejnert","given":"Cyprian"}],"issued":{"date-parts":[["2009",8,1]]}},"label":"page"}],"schema":"https://github.com/citation-style-language/schema/raw/master/csl-citation.json"} </w:instrText>
      </w:r>
      <w:r w:rsidRPr="003C64BE">
        <w:rPr>
          <w:rFonts w:ascii="Arial" w:hAnsi="Arial" w:cs="Arial"/>
        </w:rPr>
        <w:fldChar w:fldCharType="separate"/>
      </w:r>
      <w:r w:rsidRPr="003C64BE">
        <w:rPr>
          <w:rFonts w:ascii="Arial" w:hAnsi="Arial" w:cs="Arial"/>
        </w:rPr>
        <w:t>(McCreesh et al. 2012; Wejnert 2009)</w:t>
      </w:r>
      <w:r w:rsidRPr="003C64BE">
        <w:rPr>
          <w:rFonts w:ascii="Arial" w:hAnsi="Arial" w:cs="Arial"/>
        </w:rPr>
        <w:fldChar w:fldCharType="end"/>
      </w:r>
      <w:r w:rsidR="008E201E">
        <w:rPr>
          <w:rFonts w:ascii="Arial" w:hAnsi="Arial" w:cs="Arial"/>
        </w:rPr>
        <w:t xml:space="preserve">, because </w:t>
      </w:r>
      <w:r w:rsidRPr="003C64BE">
        <w:rPr>
          <w:rFonts w:ascii="Arial" w:hAnsi="Arial" w:cs="Arial"/>
        </w:rPr>
        <w:t>sampling variance – the tendency of estimated statistics to vary from sample to sample</w:t>
      </w:r>
      <w:r w:rsidR="008E201E">
        <w:rPr>
          <w:rFonts w:ascii="Arial" w:hAnsi="Arial" w:cs="Arial"/>
        </w:rPr>
        <w:t xml:space="preserve"> within the same population </w:t>
      </w:r>
      <w:r w:rsidRPr="003C64BE">
        <w:rPr>
          <w:rFonts w:ascii="Arial" w:hAnsi="Arial" w:cs="Arial"/>
        </w:rPr>
        <w:t>– make</w:t>
      </w:r>
      <w:r w:rsidR="008E201E">
        <w:rPr>
          <w:rFonts w:ascii="Arial" w:hAnsi="Arial" w:cs="Arial"/>
        </w:rPr>
        <w:t>s</w:t>
      </w:r>
      <w:r w:rsidRPr="003C64BE">
        <w:rPr>
          <w:rFonts w:ascii="Arial" w:hAnsi="Arial" w:cs="Arial"/>
        </w:rPr>
        <w:t xml:space="preserve"> it </w:t>
      </w:r>
      <w:r w:rsidR="008E201E">
        <w:rPr>
          <w:rFonts w:ascii="Arial" w:hAnsi="Arial" w:cs="Arial"/>
        </w:rPr>
        <w:t xml:space="preserve">impossible </w:t>
      </w:r>
      <w:r w:rsidRPr="003C64BE">
        <w:rPr>
          <w:rFonts w:ascii="Arial" w:hAnsi="Arial" w:cs="Arial"/>
        </w:rPr>
        <w:t xml:space="preserve">to </w:t>
      </w:r>
      <w:r w:rsidR="008E201E">
        <w:rPr>
          <w:rFonts w:ascii="Arial" w:hAnsi="Arial" w:cs="Arial"/>
        </w:rPr>
        <w:t xml:space="preserve">determine if error in a single </w:t>
      </w:r>
      <w:r w:rsidR="00E103BC">
        <w:rPr>
          <w:rFonts w:ascii="Arial" w:hAnsi="Arial" w:cs="Arial"/>
        </w:rPr>
        <w:t xml:space="preserve">sample’s </w:t>
      </w:r>
      <w:r w:rsidR="008E201E">
        <w:rPr>
          <w:rFonts w:ascii="Arial" w:hAnsi="Arial" w:cs="Arial"/>
        </w:rPr>
        <w:t>statistic</w:t>
      </w:r>
      <w:r w:rsidR="00E103BC">
        <w:rPr>
          <w:rFonts w:ascii="Arial" w:hAnsi="Arial" w:cs="Arial"/>
        </w:rPr>
        <w:t>s</w:t>
      </w:r>
      <w:r w:rsidR="008E201E">
        <w:rPr>
          <w:rFonts w:ascii="Arial" w:hAnsi="Arial" w:cs="Arial"/>
        </w:rPr>
        <w:t xml:space="preserve"> indicates a </w:t>
      </w:r>
      <w:r w:rsidR="00E103BC">
        <w:rPr>
          <w:rFonts w:ascii="Arial" w:hAnsi="Arial" w:cs="Arial"/>
        </w:rPr>
        <w:t>true biasedness</w:t>
      </w:r>
      <w:r w:rsidRPr="003C64BE">
        <w:rPr>
          <w:rFonts w:ascii="Arial" w:hAnsi="Arial" w:cs="Arial"/>
        </w:rPr>
        <w:t>; RDS exhibit</w:t>
      </w:r>
      <w:r w:rsidR="00E103BC">
        <w:rPr>
          <w:rFonts w:ascii="Arial" w:hAnsi="Arial" w:cs="Arial"/>
        </w:rPr>
        <w:t>s</w:t>
      </w:r>
      <w:r w:rsidRPr="003C64BE">
        <w:rPr>
          <w:rFonts w:ascii="Arial" w:hAnsi="Arial" w:cs="Arial"/>
        </w:rPr>
        <w:t xml:space="preserve"> high sampling variance </w:t>
      </w:r>
      <w:r w:rsidRPr="003C64BE">
        <w:rPr>
          <w:rFonts w:ascii="Arial" w:hAnsi="Arial" w:cs="Arial"/>
        </w:rPr>
        <w:fldChar w:fldCharType="begin"/>
      </w:r>
      <w:r w:rsidR="004F13EE">
        <w:rPr>
          <w:rFonts w:ascii="Arial" w:hAnsi="Arial" w:cs="Arial"/>
        </w:rPr>
        <w:instrText xml:space="preserve"> ADDIN ZOTERO_ITEM CSL_CITATION {"citationID":"iYTepc5L","properties":{"formattedCitation":"(Goel and Salganik 2010)","plainCitation":"(Goel and Salganik 2010)"},"citationItems":[{"id":17,"uris":["http://zotero.org/users/51902/items/49QX9UXV"],"uri":["http://zotero.org/users/51902/items/49QX9UXV"],"itemData":{"id":17,"type":"article-journal","title":"Assessing respondent-driven sampling","container-title":"Proceedings of the National Academy of Sciences","page":"6743-6747","volume":"107","issue":"15","author":[{"family":"Goel","given":"Sharad"},{"family":"Salganik","given":"Matthew J."}],"issued":{"date-parts":[["2010"]]}}}],"schema":"https://github.com/citation-style-language/schema/raw/master/csl-citation.json"} </w:instrText>
      </w:r>
      <w:r w:rsidRPr="003C64BE">
        <w:rPr>
          <w:rFonts w:ascii="Arial" w:hAnsi="Arial" w:cs="Arial"/>
        </w:rPr>
        <w:fldChar w:fldCharType="separate"/>
      </w:r>
      <w:r w:rsidRPr="003C64BE">
        <w:rPr>
          <w:rFonts w:ascii="Arial" w:hAnsi="Arial" w:cs="Arial"/>
        </w:rPr>
        <w:t>(Goel and Salganik 2010)</w:t>
      </w:r>
      <w:r w:rsidRPr="003C64BE">
        <w:rPr>
          <w:rFonts w:ascii="Arial" w:hAnsi="Arial" w:cs="Arial"/>
        </w:rPr>
        <w:fldChar w:fldCharType="end"/>
      </w:r>
      <w:r w:rsidRPr="003C64BE">
        <w:rPr>
          <w:rFonts w:ascii="Arial" w:hAnsi="Arial" w:cs="Arial"/>
        </w:rPr>
        <w:t>.</w:t>
      </w:r>
    </w:p>
    <w:p w14:paraId="0C2A088E" w14:textId="7D9220F2" w:rsidR="00AF41DE" w:rsidRDefault="00006C66" w:rsidP="000A3811">
      <w:pPr>
        <w:spacing w:after="0" w:line="240" w:lineRule="auto"/>
        <w:ind w:firstLine="90"/>
        <w:rPr>
          <w:rFonts w:ascii="Arial" w:hAnsi="Arial" w:cs="Arial"/>
          <w:b/>
        </w:rPr>
      </w:pPr>
      <w:r w:rsidRPr="003C64BE">
        <w:rPr>
          <w:rFonts w:ascii="Arial" w:hAnsi="Arial" w:cs="Arial"/>
        </w:rPr>
        <w:t xml:space="preserve">By testing existing </w:t>
      </w:r>
      <w:r w:rsidR="0026275C" w:rsidRPr="003C64BE">
        <w:rPr>
          <w:rFonts w:ascii="Arial" w:hAnsi="Arial" w:cs="Arial"/>
        </w:rPr>
        <w:t xml:space="preserve">and commonly applied methods of estimating the parameters of multivariate regression models on data collected with RDS through a simulation evaluation framework, </w:t>
      </w:r>
      <w:r w:rsidR="000A3811">
        <w:rPr>
          <w:rFonts w:ascii="Arial" w:hAnsi="Arial" w:cs="Arial"/>
        </w:rPr>
        <w:t>the</w:t>
      </w:r>
      <w:r w:rsidR="0026275C" w:rsidRPr="003C64BE">
        <w:rPr>
          <w:rFonts w:ascii="Arial" w:hAnsi="Arial" w:cs="Arial"/>
        </w:rPr>
        <w:t xml:space="preserve"> proposed project </w:t>
      </w:r>
      <w:r w:rsidR="000A3811">
        <w:rPr>
          <w:rFonts w:ascii="Arial" w:hAnsi="Arial" w:cs="Arial"/>
        </w:rPr>
        <w:t xml:space="preserve">represents a </w:t>
      </w:r>
      <w:r w:rsidR="0026275C" w:rsidRPr="003C64BE">
        <w:rPr>
          <w:rFonts w:ascii="Arial" w:hAnsi="Arial" w:cs="Arial"/>
        </w:rPr>
        <w:t xml:space="preserve">substantial innovation over prior work on this topic, which has </w:t>
      </w:r>
      <w:r w:rsidR="000A3811">
        <w:rPr>
          <w:rFonts w:ascii="Arial" w:hAnsi="Arial" w:cs="Arial"/>
        </w:rPr>
        <w:t xml:space="preserve">been based on </w:t>
      </w:r>
      <w:r w:rsidR="0026275C" w:rsidRPr="003C64BE">
        <w:rPr>
          <w:rFonts w:ascii="Arial" w:hAnsi="Arial" w:cs="Arial"/>
        </w:rPr>
        <w:t>argumentation rather than explicit testing. Our proposed simulations, covered below</w:t>
      </w:r>
      <w:r w:rsidR="007951EC">
        <w:rPr>
          <w:rFonts w:ascii="Arial" w:hAnsi="Arial" w:cs="Arial"/>
        </w:rPr>
        <w:t>,</w:t>
      </w:r>
      <w:r w:rsidR="0026275C" w:rsidRPr="003C64BE">
        <w:rPr>
          <w:rFonts w:ascii="Arial" w:hAnsi="Arial" w:cs="Arial"/>
        </w:rPr>
        <w:t xml:space="preserve"> will offer definitive answers about </w:t>
      </w:r>
      <w:r w:rsidR="007951EC">
        <w:rPr>
          <w:rFonts w:ascii="Arial" w:hAnsi="Arial" w:cs="Arial"/>
        </w:rPr>
        <w:t>the</w:t>
      </w:r>
      <w:r w:rsidR="0026275C" w:rsidRPr="003C64BE">
        <w:rPr>
          <w:rFonts w:ascii="Arial" w:hAnsi="Arial" w:cs="Arial"/>
        </w:rPr>
        <w:t xml:space="preserve"> performance </w:t>
      </w:r>
      <w:r w:rsidR="007951EC">
        <w:rPr>
          <w:rFonts w:ascii="Arial" w:hAnsi="Arial" w:cs="Arial"/>
        </w:rPr>
        <w:t xml:space="preserve">of different approaches to multivariate RDS estimation </w:t>
      </w:r>
      <w:r w:rsidR="0026275C" w:rsidRPr="003C64BE">
        <w:rPr>
          <w:rFonts w:ascii="Arial" w:hAnsi="Arial" w:cs="Arial"/>
        </w:rPr>
        <w:t>in a variety of settings. The specific simulations we propose to test also represent an innovation over prior work, because we will explore the performance of different approaches under theoretically ideal conditions for RDS – those which conform to core RDS assumptions</w:t>
      </w:r>
      <w:r w:rsidR="001973F4">
        <w:rPr>
          <w:rFonts w:ascii="Arial" w:hAnsi="Arial" w:cs="Arial"/>
        </w:rPr>
        <w:t xml:space="preserve"> </w:t>
      </w:r>
      <w:r w:rsidR="0026275C" w:rsidRPr="003C64BE">
        <w:rPr>
          <w:rFonts w:ascii="Arial" w:hAnsi="Arial" w:cs="Arial"/>
        </w:rPr>
        <w:t xml:space="preserve">– as well as more realistic conditions likely to be encountered in actual surveys implemented in the field, as has been done in prior </w:t>
      </w:r>
      <w:r w:rsidR="00425F9D">
        <w:rPr>
          <w:rFonts w:ascii="Arial" w:hAnsi="Arial" w:cs="Arial"/>
        </w:rPr>
        <w:t>evaluations of</w:t>
      </w:r>
      <w:r w:rsidR="0026275C" w:rsidRPr="003C64BE">
        <w:rPr>
          <w:rFonts w:ascii="Arial" w:hAnsi="Arial" w:cs="Arial"/>
        </w:rPr>
        <w:t xml:space="preserve"> univariate RDS</w:t>
      </w:r>
      <w:r w:rsidR="007951EC">
        <w:rPr>
          <w:rFonts w:ascii="Arial" w:hAnsi="Arial" w:cs="Arial"/>
        </w:rPr>
        <w:t xml:space="preserve"> estimation</w:t>
      </w:r>
      <w:r w:rsidR="0026275C" w:rsidRPr="003C64BE">
        <w:rPr>
          <w:rFonts w:ascii="Arial" w:hAnsi="Arial" w:cs="Arial"/>
        </w:rPr>
        <w:t xml:space="preserve"> </w:t>
      </w:r>
      <w:r w:rsidR="0026275C" w:rsidRPr="003C64BE">
        <w:rPr>
          <w:rFonts w:ascii="Arial" w:hAnsi="Arial" w:cs="Arial"/>
        </w:rPr>
        <w:fldChar w:fldCharType="begin"/>
      </w:r>
      <w:r w:rsidR="004F13EE">
        <w:rPr>
          <w:rFonts w:ascii="Arial" w:hAnsi="Arial" w:cs="Arial"/>
        </w:rPr>
        <w:instrText xml:space="preserve"> ADDIN ZOTERO_ITEM CSL_CITATION {"citationID":"CNH3bhwW","properties":{"formattedCitation":"(Merli et al. 2015; Verdery et al. 2015)","plainCitation":"(Merli et al. 2015; Verdery et al. 2015)"},"citationItems":[{"id":171,"uris":["http://zotero.org/users/51902/items/VXP5XSTN"],"uri":["http://zotero.org/users/51902/items/VXP5XSTN"],"itemData":{"id":171,"type":"article-journal","title":"Challenges to recruiting population representative samples of female sex workers in China using Respondent Driven Sampling","container-title":"Social Science &amp; Medicine","page":"79-93","volume":"125","author":[{"family":"Merli","given":"M. Giovanna"},{"family":"Moody","given":"James"},{"family":"Smith","given":"Jeffrey"},{"family":"Li","given":"Jing"},{"family":"Weir","given":"Sharon"},{"family":"Chen","given":"Xiangsheng"}],"issued":{"date-parts":[["2015"]]}},"label":"page"},{"id":446,"uris":["http://zotero.org/users/51902/items/V54UIQCQ"],"uri":["http://zotero.org/users/51902/items/V54UIQCQ"],"itemData":{"id":446,"type":"article-journal","title":"Respondent-driven Sampling Estimators Under Real and Theoretical Recruitment Conditions of Female Sex Workers in China","container-title":"Epidemiology","page":"661-665","volume":"26","issue":"5","author":[{"family":"Verdery","given":"Ashton M."},{"family":"Merli","given":"M. Giovanna"},{"family":"Moody","given":"James"},{"family":"Smith","given":"Jeffrey A."},{"family":"Fisher","given":"Jacob C."}],"issued":{"date-parts":[["2015",9]]}},"label":"page"}],"schema":"https://github.com/citation-style-language/schema/raw/master/csl-citation.json"} </w:instrText>
      </w:r>
      <w:r w:rsidR="0026275C" w:rsidRPr="003C64BE">
        <w:rPr>
          <w:rFonts w:ascii="Arial" w:hAnsi="Arial" w:cs="Arial"/>
        </w:rPr>
        <w:fldChar w:fldCharType="separate"/>
      </w:r>
      <w:r w:rsidR="0026275C" w:rsidRPr="003C64BE">
        <w:rPr>
          <w:rFonts w:ascii="Arial" w:hAnsi="Arial" w:cs="Arial"/>
        </w:rPr>
        <w:t>(Merli et al. 2015; Verdery et al. 2015)</w:t>
      </w:r>
      <w:r w:rsidR="0026275C" w:rsidRPr="003C64BE">
        <w:rPr>
          <w:rFonts w:ascii="Arial" w:hAnsi="Arial" w:cs="Arial"/>
        </w:rPr>
        <w:fldChar w:fldCharType="end"/>
      </w:r>
      <w:r w:rsidR="0026275C" w:rsidRPr="003C64BE">
        <w:rPr>
          <w:rFonts w:ascii="Arial" w:hAnsi="Arial" w:cs="Arial"/>
        </w:rPr>
        <w:t xml:space="preserve">. An additional innovation is that we will use multiple empirically measured social networks, reviewed below, as the basis for our population social networks, which will allow us to assess </w:t>
      </w:r>
      <w:r w:rsidR="000A3811">
        <w:rPr>
          <w:rFonts w:ascii="Arial" w:hAnsi="Arial" w:cs="Arial"/>
        </w:rPr>
        <w:t xml:space="preserve">the </w:t>
      </w:r>
      <w:r w:rsidR="0026275C" w:rsidRPr="003C64BE">
        <w:rPr>
          <w:rFonts w:ascii="Arial" w:hAnsi="Arial" w:cs="Arial"/>
        </w:rPr>
        <w:t xml:space="preserve">robustness of our results to different network </w:t>
      </w:r>
      <w:r w:rsidR="007951EC">
        <w:rPr>
          <w:rFonts w:ascii="Arial" w:hAnsi="Arial" w:cs="Arial"/>
        </w:rPr>
        <w:t xml:space="preserve">types and </w:t>
      </w:r>
      <w:r w:rsidR="0026275C" w:rsidRPr="003C64BE">
        <w:rPr>
          <w:rFonts w:ascii="Arial" w:hAnsi="Arial" w:cs="Arial"/>
        </w:rPr>
        <w:t>parameters of multivariate</w:t>
      </w:r>
      <w:r w:rsidR="007951EC">
        <w:rPr>
          <w:rFonts w:ascii="Arial" w:hAnsi="Arial" w:cs="Arial"/>
        </w:rPr>
        <w:t xml:space="preserve"> models</w:t>
      </w:r>
      <w:r w:rsidR="0026275C" w:rsidRPr="003C64BE">
        <w:rPr>
          <w:rFonts w:ascii="Arial" w:hAnsi="Arial" w:cs="Arial"/>
        </w:rPr>
        <w:t>, as has been done in highly influential prior analyses of univariate</w:t>
      </w:r>
      <w:r w:rsidR="007951EC">
        <w:rPr>
          <w:rFonts w:ascii="Arial" w:hAnsi="Arial" w:cs="Arial"/>
        </w:rPr>
        <w:t xml:space="preserve"> RDS </w:t>
      </w:r>
      <w:r w:rsidR="0026275C" w:rsidRPr="003C64BE">
        <w:rPr>
          <w:rFonts w:ascii="Arial" w:hAnsi="Arial" w:cs="Arial"/>
        </w:rPr>
        <w:t xml:space="preserve">estimation </w:t>
      </w:r>
      <w:r w:rsidR="0026275C" w:rsidRPr="003C64BE">
        <w:rPr>
          <w:rFonts w:ascii="Arial" w:hAnsi="Arial" w:cs="Arial"/>
        </w:rPr>
        <w:fldChar w:fldCharType="begin"/>
      </w:r>
      <w:r w:rsidR="004F13EE">
        <w:rPr>
          <w:rFonts w:ascii="Arial" w:hAnsi="Arial" w:cs="Arial"/>
        </w:rPr>
        <w:instrText xml:space="preserve"> ADDIN ZOTERO_ITEM CSL_CITATION {"citationID":"VHSa7KlL","properties":{"formattedCitation":"(Goel and Salganik 2010)","plainCitation":"(Goel and Salganik 2010)"},"citationItems":[{"id":17,"uris":["http://zotero.org/users/51902/items/49QX9UXV"],"uri":["http://zotero.org/users/51902/items/49QX9UXV"],"itemData":{"id":17,"type":"article-journal","title":"Assessing respondent-driven sampling","container-title":"Proceedings of the National Academy of Sciences","page":"6743-6747","volume":"107","issue":"15","author":[{"family":"Goel","given":"Sharad"},{"family":"Salganik","given":"Matthew J."}],"issued":{"date-parts":[["2010"]]}}}],"schema":"https://github.com/citation-style-language/schema/raw/master/csl-citation.json"} </w:instrText>
      </w:r>
      <w:r w:rsidR="0026275C" w:rsidRPr="003C64BE">
        <w:rPr>
          <w:rFonts w:ascii="Arial" w:hAnsi="Arial" w:cs="Arial"/>
        </w:rPr>
        <w:fldChar w:fldCharType="separate"/>
      </w:r>
      <w:r w:rsidR="0026275C" w:rsidRPr="003C64BE">
        <w:rPr>
          <w:rFonts w:ascii="Arial" w:hAnsi="Arial" w:cs="Arial"/>
        </w:rPr>
        <w:t>(Goel and Salganik 2010)</w:t>
      </w:r>
      <w:r w:rsidR="0026275C" w:rsidRPr="003C64BE">
        <w:rPr>
          <w:rFonts w:ascii="Arial" w:hAnsi="Arial" w:cs="Arial"/>
        </w:rPr>
        <w:fldChar w:fldCharType="end"/>
      </w:r>
      <w:r w:rsidR="0026275C" w:rsidRPr="003C64BE">
        <w:rPr>
          <w:rFonts w:ascii="Arial" w:hAnsi="Arial" w:cs="Arial"/>
        </w:rPr>
        <w:t>.</w:t>
      </w:r>
      <w:r w:rsidR="005D1CAD" w:rsidRPr="003C64BE">
        <w:rPr>
          <w:rFonts w:ascii="Arial" w:hAnsi="Arial" w:cs="Arial"/>
        </w:rPr>
        <w:t xml:space="preserve"> Finally, </w:t>
      </w:r>
      <w:r w:rsidR="007951EC">
        <w:rPr>
          <w:rFonts w:ascii="Arial" w:hAnsi="Arial" w:cs="Arial"/>
        </w:rPr>
        <w:t xml:space="preserve">the software we propose to develop </w:t>
      </w:r>
      <w:r w:rsidR="005D1CAD" w:rsidRPr="003C64BE">
        <w:rPr>
          <w:rFonts w:ascii="Arial" w:hAnsi="Arial" w:cs="Arial"/>
        </w:rPr>
        <w:t>for multivariate RDS regression</w:t>
      </w:r>
      <w:r w:rsidR="007951EC">
        <w:rPr>
          <w:rFonts w:ascii="Arial" w:hAnsi="Arial" w:cs="Arial"/>
        </w:rPr>
        <w:t xml:space="preserve"> will </w:t>
      </w:r>
      <w:r w:rsidR="005D1CAD" w:rsidRPr="003C64BE">
        <w:rPr>
          <w:rFonts w:ascii="Arial" w:hAnsi="Arial" w:cs="Arial"/>
        </w:rPr>
        <w:t xml:space="preserve">offer practical innovations that researchers </w:t>
      </w:r>
      <w:r w:rsidR="007951EC">
        <w:rPr>
          <w:rFonts w:ascii="Arial" w:hAnsi="Arial" w:cs="Arial"/>
        </w:rPr>
        <w:t>can</w:t>
      </w:r>
      <w:r w:rsidR="005D1CAD" w:rsidRPr="003C64BE">
        <w:rPr>
          <w:rFonts w:ascii="Arial" w:hAnsi="Arial" w:cs="Arial"/>
        </w:rPr>
        <w:t xml:space="preserve"> apply to RDS data that has been collected </w:t>
      </w:r>
      <w:r w:rsidR="003349EC" w:rsidRPr="003C64BE">
        <w:rPr>
          <w:rFonts w:ascii="Arial" w:hAnsi="Arial" w:cs="Arial"/>
        </w:rPr>
        <w:t>as well as</w:t>
      </w:r>
      <w:r w:rsidR="005D1CAD" w:rsidRPr="003C64BE">
        <w:rPr>
          <w:rFonts w:ascii="Arial" w:hAnsi="Arial" w:cs="Arial"/>
        </w:rPr>
        <w:t xml:space="preserve"> future RDS data collection efforts.</w:t>
      </w:r>
    </w:p>
    <w:p w14:paraId="4396D92C" w14:textId="77777777" w:rsidR="00AF41DE" w:rsidRDefault="007F7ED8" w:rsidP="007E304D">
      <w:pPr>
        <w:spacing w:after="0" w:line="240" w:lineRule="auto"/>
        <w:rPr>
          <w:rFonts w:ascii="Arial" w:hAnsi="Arial" w:cs="Arial"/>
          <w:b/>
        </w:rPr>
      </w:pPr>
      <w:r w:rsidRPr="003C64BE">
        <w:rPr>
          <w:rFonts w:ascii="Arial" w:hAnsi="Arial" w:cs="Arial"/>
          <w:b/>
        </w:rPr>
        <w:t>7.</w:t>
      </w:r>
      <w:r w:rsidR="00AB3881" w:rsidRPr="003C64BE">
        <w:rPr>
          <w:rFonts w:ascii="Arial" w:hAnsi="Arial" w:cs="Arial"/>
          <w:b/>
        </w:rPr>
        <w:t xml:space="preserve">3. </w:t>
      </w:r>
      <w:r w:rsidR="006F4344" w:rsidRPr="003C64BE">
        <w:rPr>
          <w:rFonts w:ascii="Arial" w:hAnsi="Arial" w:cs="Arial"/>
          <w:b/>
        </w:rPr>
        <w:t>Approach</w:t>
      </w:r>
      <w:r w:rsidR="000C614A">
        <w:rPr>
          <w:rFonts w:ascii="Arial" w:hAnsi="Arial" w:cs="Arial"/>
          <w:b/>
        </w:rPr>
        <w:t xml:space="preserve">. </w:t>
      </w:r>
    </w:p>
    <w:p w14:paraId="20115666" w14:textId="123E67FD" w:rsidR="007E304D" w:rsidRPr="00691C62" w:rsidRDefault="007F7ED8" w:rsidP="007E304D">
      <w:pPr>
        <w:spacing w:after="0" w:line="240" w:lineRule="auto"/>
        <w:rPr>
          <w:rFonts w:ascii="Arial" w:hAnsi="Arial" w:cs="Arial"/>
          <w:b/>
        </w:rPr>
      </w:pPr>
      <w:r w:rsidRPr="003C64BE">
        <w:rPr>
          <w:rFonts w:ascii="Arial" w:hAnsi="Arial" w:cs="Arial"/>
          <w:b/>
        </w:rPr>
        <w:t>7.</w:t>
      </w:r>
      <w:r w:rsidR="00AB3881" w:rsidRPr="003C64BE">
        <w:rPr>
          <w:rFonts w:ascii="Arial" w:hAnsi="Arial" w:cs="Arial"/>
          <w:b/>
        </w:rPr>
        <w:t xml:space="preserve">3a. </w:t>
      </w:r>
      <w:r w:rsidR="001319F3" w:rsidRPr="003C64BE">
        <w:rPr>
          <w:rFonts w:ascii="Arial" w:hAnsi="Arial" w:cs="Arial"/>
          <w:b/>
        </w:rPr>
        <w:t>Qualifications of the Research Team</w:t>
      </w:r>
      <w:r w:rsidR="00AB3881" w:rsidRPr="003C64BE">
        <w:rPr>
          <w:rFonts w:ascii="Arial" w:hAnsi="Arial" w:cs="Arial"/>
          <w:b/>
        </w:rPr>
        <w:t xml:space="preserve">: </w:t>
      </w:r>
      <w:r w:rsidR="007E304D" w:rsidRPr="003C64BE">
        <w:rPr>
          <w:rFonts w:ascii="Arial" w:hAnsi="Arial" w:cs="Arial"/>
        </w:rPr>
        <w:t xml:space="preserve">The research team is ideally suited to complete the aims of this </w:t>
      </w:r>
      <w:r w:rsidR="003E031F">
        <w:rPr>
          <w:rFonts w:ascii="Arial" w:hAnsi="Arial" w:cs="Arial"/>
        </w:rPr>
        <w:t>project</w:t>
      </w:r>
      <w:r w:rsidR="007E304D" w:rsidRPr="003C64BE">
        <w:rPr>
          <w:rFonts w:ascii="Arial" w:hAnsi="Arial" w:cs="Arial"/>
        </w:rPr>
        <w:t xml:space="preserve">. The Principal Investigator (PI) has conducted years of prior work on aspects of RDS, in particular using </w:t>
      </w:r>
      <w:r w:rsidR="007E304D" w:rsidRPr="003C64BE">
        <w:rPr>
          <w:rFonts w:ascii="Arial" w:hAnsi="Arial" w:cs="Arial"/>
        </w:rPr>
        <w:lastRenderedPageBreak/>
        <w:t xml:space="preserve">simulation evaluation approaches to advance methodological developments and test the efficacy of differing approaches to </w:t>
      </w:r>
      <w:r w:rsidR="000F1E09">
        <w:rPr>
          <w:rFonts w:ascii="Arial" w:hAnsi="Arial" w:cs="Arial"/>
        </w:rPr>
        <w:t xml:space="preserve">RDS </w:t>
      </w:r>
      <w:r w:rsidR="007E304D" w:rsidRPr="003C64BE">
        <w:rPr>
          <w:rFonts w:ascii="Arial" w:hAnsi="Arial" w:cs="Arial"/>
        </w:rPr>
        <w:t xml:space="preserve">data collection. As part of this work, he has developed a suite of simulation programs that enable manipulation of key aspects of the RDS protocol and </w:t>
      </w:r>
      <w:r w:rsidR="000F1E09" w:rsidRPr="003C64BE">
        <w:rPr>
          <w:rFonts w:ascii="Arial" w:hAnsi="Arial" w:cs="Arial"/>
        </w:rPr>
        <w:t xml:space="preserve">recruitment </w:t>
      </w:r>
      <w:r w:rsidR="007E304D" w:rsidRPr="003C64BE">
        <w:rPr>
          <w:rFonts w:ascii="Arial" w:hAnsi="Arial" w:cs="Arial"/>
        </w:rPr>
        <w:t xml:space="preserve">dynamics, such as whether sampling is conducted with or without replacement, </w:t>
      </w:r>
      <w:r w:rsidR="000F1E09">
        <w:rPr>
          <w:rFonts w:ascii="Arial" w:hAnsi="Arial" w:cs="Arial"/>
        </w:rPr>
        <w:t>respondents recruit preferentially</w:t>
      </w:r>
      <w:r w:rsidR="007E304D" w:rsidRPr="003C64BE">
        <w:rPr>
          <w:rFonts w:ascii="Arial" w:hAnsi="Arial" w:cs="Arial"/>
        </w:rPr>
        <w:t xml:space="preserve">, and levels and </w:t>
      </w:r>
      <w:r w:rsidR="0000524C">
        <w:rPr>
          <w:rFonts w:ascii="Arial" w:hAnsi="Arial" w:cs="Arial"/>
        </w:rPr>
        <w:t>correlates</w:t>
      </w:r>
      <w:r w:rsidR="007E304D" w:rsidRPr="003C64BE">
        <w:rPr>
          <w:rFonts w:ascii="Arial" w:hAnsi="Arial" w:cs="Arial"/>
        </w:rPr>
        <w:t xml:space="preserve"> of non-response. We will apply this framework to </w:t>
      </w:r>
      <w:r w:rsidR="000F1E09">
        <w:rPr>
          <w:rFonts w:ascii="Arial" w:hAnsi="Arial" w:cs="Arial"/>
        </w:rPr>
        <w:t xml:space="preserve">drawing simulated RDS samples </w:t>
      </w:r>
      <w:r w:rsidR="007E304D" w:rsidRPr="003C64BE">
        <w:rPr>
          <w:rFonts w:ascii="Arial" w:hAnsi="Arial" w:cs="Arial"/>
        </w:rPr>
        <w:t xml:space="preserve">as described below. The co-investigator is also well suited to work on this project, having a broad mathematical and statistical background with </w:t>
      </w:r>
      <w:r w:rsidR="00FD1A71" w:rsidRPr="003C64BE">
        <w:rPr>
          <w:rFonts w:ascii="Arial" w:hAnsi="Arial" w:cs="Arial"/>
        </w:rPr>
        <w:t xml:space="preserve">over fifteen years of experience giving </w:t>
      </w:r>
      <w:r w:rsidR="007E304D" w:rsidRPr="003C64BE">
        <w:rPr>
          <w:rFonts w:ascii="Arial" w:hAnsi="Arial" w:cs="Arial"/>
        </w:rPr>
        <w:t xml:space="preserve">particular emphasis </w:t>
      </w:r>
      <w:r w:rsidR="00FD1A71" w:rsidRPr="003C64BE">
        <w:rPr>
          <w:rFonts w:ascii="Arial" w:hAnsi="Arial" w:cs="Arial"/>
        </w:rPr>
        <w:t>to the statistical modeling of networks</w:t>
      </w:r>
      <w:r w:rsidR="007E304D" w:rsidRPr="003C64BE">
        <w:rPr>
          <w:rFonts w:ascii="Arial" w:hAnsi="Arial" w:cs="Arial"/>
        </w:rPr>
        <w:t xml:space="preserve">. </w:t>
      </w:r>
      <w:r w:rsidR="00ED0D25">
        <w:rPr>
          <w:rFonts w:ascii="Arial" w:hAnsi="Arial" w:cs="Arial"/>
        </w:rPr>
        <w:t xml:space="preserve">The project consultant will also contribute meaningfully because of his </w:t>
      </w:r>
      <w:r w:rsidR="00C42CB7">
        <w:rPr>
          <w:rFonts w:ascii="Arial" w:hAnsi="Arial" w:cs="Arial"/>
        </w:rPr>
        <w:t xml:space="preserve">background in statistics and his </w:t>
      </w:r>
      <w:r w:rsidR="00ED0D25">
        <w:rPr>
          <w:rFonts w:ascii="Arial" w:hAnsi="Arial" w:cs="Arial"/>
        </w:rPr>
        <w:t xml:space="preserve">understanding of measurement issues and the use of complex multivariate </w:t>
      </w:r>
      <w:r w:rsidR="008266CC">
        <w:rPr>
          <w:rFonts w:ascii="Arial" w:hAnsi="Arial" w:cs="Arial"/>
        </w:rPr>
        <w:t>regression</w:t>
      </w:r>
      <w:r w:rsidR="00ED0D25">
        <w:rPr>
          <w:rFonts w:ascii="Arial" w:hAnsi="Arial" w:cs="Arial"/>
        </w:rPr>
        <w:t xml:space="preserve"> in </w:t>
      </w:r>
      <w:r w:rsidR="000F1E09">
        <w:rPr>
          <w:rFonts w:ascii="Arial" w:hAnsi="Arial" w:cs="Arial"/>
        </w:rPr>
        <w:t xml:space="preserve">the </w:t>
      </w:r>
      <w:r w:rsidR="00ED0D25">
        <w:rPr>
          <w:rFonts w:ascii="Arial" w:hAnsi="Arial" w:cs="Arial"/>
        </w:rPr>
        <w:t xml:space="preserve">social </w:t>
      </w:r>
      <w:r w:rsidR="000F1E09">
        <w:rPr>
          <w:rFonts w:ascii="Arial" w:hAnsi="Arial" w:cs="Arial"/>
        </w:rPr>
        <w:t>sciences</w:t>
      </w:r>
      <w:r w:rsidR="00ED0D25">
        <w:rPr>
          <w:rFonts w:ascii="Arial" w:hAnsi="Arial" w:cs="Arial"/>
        </w:rPr>
        <w:t xml:space="preserve">. </w:t>
      </w:r>
      <w:r w:rsidR="000F1E09">
        <w:rPr>
          <w:rFonts w:ascii="Arial" w:hAnsi="Arial" w:cs="Arial"/>
        </w:rPr>
        <w:t xml:space="preserve">All personnel </w:t>
      </w:r>
      <w:r w:rsidR="007E304D" w:rsidRPr="003C64BE">
        <w:rPr>
          <w:rFonts w:ascii="Arial" w:hAnsi="Arial" w:cs="Arial"/>
        </w:rPr>
        <w:t>have substantial experience with programming statistical network and RDS estimation</w:t>
      </w:r>
      <w:r w:rsidR="00FD1A71" w:rsidRPr="003C64BE">
        <w:rPr>
          <w:rFonts w:ascii="Arial" w:hAnsi="Arial" w:cs="Arial"/>
        </w:rPr>
        <w:t xml:space="preserve">, with the co-investigator having led the development of numerous widely used statistical packages in the R programming language </w:t>
      </w:r>
      <w:r w:rsidR="007E304D" w:rsidRPr="003C64BE">
        <w:rPr>
          <w:rFonts w:ascii="Arial" w:hAnsi="Arial" w:cs="Arial"/>
        </w:rPr>
        <w:fldChar w:fldCharType="begin"/>
      </w:r>
      <w:r w:rsidR="004F13EE">
        <w:rPr>
          <w:rFonts w:ascii="Arial" w:hAnsi="Arial" w:cs="Arial"/>
        </w:rPr>
        <w:instrText xml:space="preserve"> ADDIN ZOTERO_ITEM CSL_CITATION {"citationID":"1m3pfjZX","properties":{"formattedCitation":"(Hunter, Goodreau, and Handcock 2013; Handcock et al. 2008; Hunter et al. 2008)","plainCitation":"(Hunter, Goodreau, and Handcock 2013; Handcock et al. 2008; Hunter et al. 2008)"},"citationItems":[{"id":969,"uris":["http://zotero.org/users/51902/items/EHQWN6WX"],"uri":["http://zotero.org/users/51902/items/EHQWN6WX"],"itemData":{"id":969,"type":"article-journal","title":"ergm. userterms: A Template Package for Extending statnet","container-title":"Journal of statistical software","page":"i02","volume":"52","issue":"2","author":[{"family":"Hunter","given":"David R."},{"family":"Goodreau","given":"Steven M."},{"family":"Handcock","given":"Mark S."}],"issued":{"date-parts":[["2013"]]}},"label":"page"},{"id":970,"uris":["http://zotero.org/users/51902/items/FIIIRSWI"],"uri":["http://zotero.org/users/51902/items/FIIIRSWI"],"itemData":{"id":970,"type":"article-journal","title":"statnet: Software tools for the representation, visualization, analysis and simulation of network data","container-title":"Journal of statistical software","page":"1548","volume":"24","issue":"1","author":[{"family":"Handcock","given":"Mark S."},{"family":"Hunter","given":"David R."},{"family":"Butts","given":"Carter T."},{"family":"Goodreau","given":"Steven M."},{"family":"Morris","given":"Martina"}],"issued":{"date-parts":[["2008"]]}},"label":"page"},{"id":9,"uris":["http://zotero.org/users/51902/items/376B4QJ5"],"uri":["http://zotero.org/users/51902/items/376B4QJ5"],"itemData":{"id":9,"type":"article-journal","title":"ergm: A package to fit, simulate and diagnose exponential-family models for networks","container-title":"Journal of Statistical Software","page":"nihpa54860","volume":"24","issue":"3","author":[{"family":"Hunter","given":"David R."},{"family":"Handcock","given":"Mark S."},{"family":"Butts","given":"Carter T."},{"family":"Goodreau","given":"Steven M."},{"family":"Morris","given":"Martina"}],"issued":{"date-parts":[["2008"]]}},"label":"page"}],"schema":"https://github.com/citation-style-language/schema/raw/master/csl-citation.json"} </w:instrText>
      </w:r>
      <w:r w:rsidR="007E304D" w:rsidRPr="003C64BE">
        <w:rPr>
          <w:rFonts w:ascii="Arial" w:hAnsi="Arial" w:cs="Arial"/>
        </w:rPr>
        <w:fldChar w:fldCharType="separate"/>
      </w:r>
      <w:r w:rsidR="00FD1A71" w:rsidRPr="003C64BE">
        <w:rPr>
          <w:rFonts w:ascii="Arial" w:hAnsi="Arial" w:cs="Arial"/>
        </w:rPr>
        <w:t>(Hunter, Goodreau, and Handcock 2013; Handcock et al. 2008; Hunter et al. 2008)</w:t>
      </w:r>
      <w:r w:rsidR="007E304D" w:rsidRPr="003C64BE">
        <w:rPr>
          <w:rFonts w:ascii="Arial" w:hAnsi="Arial" w:cs="Arial"/>
        </w:rPr>
        <w:fldChar w:fldCharType="end"/>
      </w:r>
      <w:r w:rsidR="00C42CB7">
        <w:rPr>
          <w:rFonts w:ascii="Arial" w:hAnsi="Arial" w:cs="Arial"/>
        </w:rPr>
        <w:t xml:space="preserve"> and the consultant having developed and released publicly available Stata software packages </w:t>
      </w:r>
      <w:r w:rsidR="00C42CB7">
        <w:rPr>
          <w:rFonts w:ascii="Arial" w:hAnsi="Arial" w:cs="Arial"/>
        </w:rPr>
        <w:fldChar w:fldCharType="begin"/>
      </w:r>
      <w:r w:rsidR="00844BAF">
        <w:rPr>
          <w:rFonts w:ascii="Arial" w:hAnsi="Arial" w:cs="Arial"/>
        </w:rPr>
        <w:instrText xml:space="preserve"> ADDIN ZOTERO_ITEM CSL_CITATION {"citationID":"nx9TFNmJ","properties":{"formattedCitation":"(Wolfe and Bauldry 2014; Bauldry 2014)","plainCitation":"(Wolfe and Bauldry 2014; Bauldry 2014)"},"citationItems":[{"id":1036,"uris":["http://zotero.org/users/51902/items/F2N25FKF"],"uri":["http://zotero.org/users/51902/items/F2N25FKF"],"itemData":{"id":1036,"type":"article-journal","title":"Collecting and organizing Stata graphs","container-title":"Stata Journal","page":"965-974","volume":"14","issue":"4","author":[{"family":"Wolfe","given":"Joseph D."},{"family":"Bauldry","given":"Shawn"}],"issued":{"date-parts":[["2014"]]}},"label":"page"},{"id":1033,"uris":["http://zotero.org/users/51902/items/83EQU8NF"],"uri":["http://zotero.org/users/51902/items/83EQU8NF"],"itemData":{"id":1033,"type":"article-journal","title":"miivfind: A command for identifying model-implied instrumental variables for structural equation models in Stata","container-title":"Stata Journal","page":"60-75","volume":"14","issue":"1","author":[{"family":"Bauldry","given":"Shawn"}],"issued":{"date-parts":[["2014"]]}},"label":"page"}],"schema":"https://github.com/citation-style-language/schema/raw/master/csl-citation.json"} </w:instrText>
      </w:r>
      <w:r w:rsidR="00C42CB7">
        <w:rPr>
          <w:rFonts w:ascii="Arial" w:hAnsi="Arial" w:cs="Arial"/>
        </w:rPr>
        <w:fldChar w:fldCharType="separate"/>
      </w:r>
      <w:r w:rsidR="00C42CB7" w:rsidRPr="00C42CB7">
        <w:rPr>
          <w:rFonts w:ascii="Arial" w:hAnsi="Arial" w:cs="Arial"/>
        </w:rPr>
        <w:t>(Wolfe and Bauldry 2014; Bauldry 2014)</w:t>
      </w:r>
      <w:r w:rsidR="00C42CB7">
        <w:rPr>
          <w:rFonts w:ascii="Arial" w:hAnsi="Arial" w:cs="Arial"/>
        </w:rPr>
        <w:fldChar w:fldCharType="end"/>
      </w:r>
      <w:r w:rsidR="00FD1A71" w:rsidRPr="003C64BE">
        <w:rPr>
          <w:rFonts w:ascii="Arial" w:hAnsi="Arial" w:cs="Arial"/>
        </w:rPr>
        <w:t xml:space="preserve">. </w:t>
      </w:r>
      <w:r w:rsidR="008106E0" w:rsidRPr="003C64BE">
        <w:rPr>
          <w:rFonts w:ascii="Arial" w:hAnsi="Arial" w:cs="Arial"/>
        </w:rPr>
        <w:t>The co-investigator</w:t>
      </w:r>
      <w:r w:rsidR="00C42CB7">
        <w:rPr>
          <w:rFonts w:ascii="Arial" w:hAnsi="Arial" w:cs="Arial"/>
        </w:rPr>
        <w:t>’</w:t>
      </w:r>
      <w:r w:rsidR="008106E0" w:rsidRPr="003C64BE">
        <w:rPr>
          <w:rFonts w:ascii="Arial" w:hAnsi="Arial" w:cs="Arial"/>
        </w:rPr>
        <w:t xml:space="preserve">s experience extends to a close relationship with the developers of the R package for RDS analysis </w:t>
      </w:r>
      <w:r w:rsidR="008106E0" w:rsidRPr="003C64BE">
        <w:rPr>
          <w:rFonts w:ascii="Arial" w:hAnsi="Arial" w:cs="Arial"/>
        </w:rPr>
        <w:fldChar w:fldCharType="begin"/>
      </w:r>
      <w:r w:rsidR="004F13EE">
        <w:rPr>
          <w:rFonts w:ascii="Arial" w:hAnsi="Arial" w:cs="Arial"/>
        </w:rPr>
        <w:instrText xml:space="preserve"> ADDIN ZOTERO_ITEM CSL_CITATION {"citationID":"KHJRXKDm","properties":{"formattedCitation":"(Handcock et al. 2015)","plainCitation":"(Handcock et al. 2015)"},"citationItems":[{"id":305,"uris":["http://zotero.org/users/51902/items/FSW5VS5E"],"uri":["http://zotero.org/users/51902/items/FSW5VS5E"],"itemData":{"id":305,"type":"book","title":"RDS: Respondent-Driven Sampling","version":"0.7-3","source":"R-Packages","abstract":"Provides functionality for carrying out estimation\nwith data collected using Respondent-Driven Sampling. This includes\nHeckathorn's RDS-I and RDS-II estimators as well as Gile's Sequential\nSampling estimator. The package is part of the \"RDS Analyst\" suite of\npackages for the analysis of respondent-driven sampling data.","URL":"https://cran.r-project.org/web/packages/RDS/index.html","shortTitle":"RDS","author":[{"family":"Handcock","given":"Mark S."},{"family":"Gile","given":"Krista J."},{"family":"Fellows","given":"Ian E."},{"family":"Neely","given":"W. Whipple"}],"issued":{"date-parts":[["2015",9,20]]},"accessed":{"date-parts":[["2015",9,22]]}}}],"schema":"https://github.com/citation-style-language/schema/raw/master/csl-citation.json"} </w:instrText>
      </w:r>
      <w:r w:rsidR="008106E0" w:rsidRPr="003C64BE">
        <w:rPr>
          <w:rFonts w:ascii="Arial" w:hAnsi="Arial" w:cs="Arial"/>
        </w:rPr>
        <w:fldChar w:fldCharType="separate"/>
      </w:r>
      <w:r w:rsidR="008106E0" w:rsidRPr="003C64BE">
        <w:rPr>
          <w:rFonts w:ascii="Arial" w:hAnsi="Arial" w:cs="Arial"/>
        </w:rPr>
        <w:t>(Handcock et al. 2015)</w:t>
      </w:r>
      <w:r w:rsidR="008106E0" w:rsidRPr="003C64BE">
        <w:rPr>
          <w:rFonts w:ascii="Arial" w:hAnsi="Arial" w:cs="Arial"/>
        </w:rPr>
        <w:fldChar w:fldCharType="end"/>
      </w:r>
      <w:r w:rsidR="008106E0" w:rsidRPr="003C64BE">
        <w:rPr>
          <w:rFonts w:ascii="Arial" w:hAnsi="Arial" w:cs="Arial"/>
        </w:rPr>
        <w:t xml:space="preserve">, though he has not worked directly on that package itself. </w:t>
      </w:r>
      <w:r w:rsidR="00C42CB7">
        <w:rPr>
          <w:rFonts w:ascii="Arial" w:hAnsi="Arial" w:cs="Arial"/>
        </w:rPr>
        <w:t xml:space="preserve">The PI and the consultant have worked together on a prior RDS related project </w:t>
      </w:r>
      <w:r w:rsidR="00C42CB7">
        <w:rPr>
          <w:rFonts w:ascii="Arial" w:hAnsi="Arial" w:cs="Arial"/>
        </w:rPr>
        <w:fldChar w:fldCharType="begin"/>
      </w:r>
      <w:r w:rsidR="004F13EE">
        <w:rPr>
          <w:rFonts w:ascii="Arial" w:hAnsi="Arial" w:cs="Arial"/>
        </w:rPr>
        <w:instrText xml:space="preserve"> ADDIN ZOTERO_ITEM CSL_CITATION {"citationID":"fGqQaEon","properties":{"formattedCitation":"(Verdery et al. 2013)","plainCitation":"(Verdery et al. 2013)"},"citationItems":[{"id":173,"uris":["http://zotero.org/users/51902/items/W75MZEUC"],"uri":["http://zotero.org/users/51902/items/W75MZEUC"],"itemData":{"id":173,"type":"article-journal","title":"Network structure and biased variance estimation in respondent driven sampling","container-title":"arXiv preprint arXiv:1309.5109","author":[{"family":"Verdery","given":"Ashton M."},{"family":"Mouw","given":"Ted"},{"family":"Bauldry","given":"Shawn"},{"family":"Mucha","given":"Peter J."}],"issued":{"date-parts":[["2013"]]}}}],"schema":"https://github.com/citation-style-language/schema/raw/master/csl-citation.json"} </w:instrText>
      </w:r>
      <w:r w:rsidR="00C42CB7">
        <w:rPr>
          <w:rFonts w:ascii="Arial" w:hAnsi="Arial" w:cs="Arial"/>
        </w:rPr>
        <w:fldChar w:fldCharType="separate"/>
      </w:r>
      <w:r w:rsidR="00AF2222" w:rsidRPr="00AF2222">
        <w:rPr>
          <w:rFonts w:ascii="Arial" w:hAnsi="Arial" w:cs="Arial"/>
        </w:rPr>
        <w:t>(Verdery et al. 2013)</w:t>
      </w:r>
      <w:r w:rsidR="00C42CB7">
        <w:rPr>
          <w:rFonts w:ascii="Arial" w:hAnsi="Arial" w:cs="Arial"/>
        </w:rPr>
        <w:fldChar w:fldCharType="end"/>
      </w:r>
      <w:r w:rsidR="00C42CB7">
        <w:rPr>
          <w:rFonts w:ascii="Arial" w:hAnsi="Arial" w:cs="Arial"/>
        </w:rPr>
        <w:t xml:space="preserve">. </w:t>
      </w:r>
      <w:r w:rsidR="00FD1A71" w:rsidRPr="003C64BE">
        <w:rPr>
          <w:rFonts w:ascii="Arial" w:hAnsi="Arial" w:cs="Arial"/>
        </w:rPr>
        <w:t>Finally, the co-investigator is a successful senior colleague with substantial grant experience as both a PI and a co-investigator, and his mentorship will be invaluable for the junior PI</w:t>
      </w:r>
      <w:r w:rsidR="003B21CF" w:rsidRPr="003C64BE">
        <w:rPr>
          <w:rFonts w:ascii="Arial" w:hAnsi="Arial" w:cs="Arial"/>
        </w:rPr>
        <w:t xml:space="preserve"> of this proposal</w:t>
      </w:r>
      <w:r w:rsidR="000F1E09">
        <w:rPr>
          <w:rFonts w:ascii="Arial" w:hAnsi="Arial" w:cs="Arial"/>
        </w:rPr>
        <w:t>.</w:t>
      </w:r>
    </w:p>
    <w:p w14:paraId="6250FEA2" w14:textId="75999602" w:rsidR="00D56E7C" w:rsidRPr="003C64BE" w:rsidRDefault="007F7ED8" w:rsidP="00AB3881">
      <w:pPr>
        <w:spacing w:after="0" w:line="240" w:lineRule="auto"/>
        <w:rPr>
          <w:rFonts w:ascii="Arial" w:hAnsi="Arial" w:cs="Arial"/>
        </w:rPr>
      </w:pPr>
      <w:r w:rsidRPr="003C64BE">
        <w:rPr>
          <w:rFonts w:ascii="Arial" w:hAnsi="Arial" w:cs="Arial"/>
          <w:b/>
        </w:rPr>
        <w:t>7.</w:t>
      </w:r>
      <w:r w:rsidR="00AB3881" w:rsidRPr="003C64BE">
        <w:rPr>
          <w:rFonts w:ascii="Arial" w:hAnsi="Arial" w:cs="Arial"/>
          <w:b/>
        </w:rPr>
        <w:t>3</w:t>
      </w:r>
      <w:r w:rsidR="00006C66" w:rsidRPr="003C64BE">
        <w:rPr>
          <w:rFonts w:ascii="Arial" w:hAnsi="Arial" w:cs="Arial"/>
          <w:b/>
        </w:rPr>
        <w:t>b</w:t>
      </w:r>
      <w:r w:rsidR="00AB3881" w:rsidRPr="003C64BE">
        <w:rPr>
          <w:rFonts w:ascii="Arial" w:hAnsi="Arial" w:cs="Arial"/>
          <w:b/>
        </w:rPr>
        <w:t xml:space="preserve">. </w:t>
      </w:r>
      <w:r w:rsidR="00D56E7C" w:rsidRPr="003C64BE">
        <w:rPr>
          <w:rFonts w:ascii="Arial" w:hAnsi="Arial" w:cs="Arial"/>
          <w:b/>
        </w:rPr>
        <w:t>Data sources:</w:t>
      </w:r>
      <w:r w:rsidR="00F333BC" w:rsidRPr="003C64BE">
        <w:rPr>
          <w:rFonts w:ascii="Arial" w:hAnsi="Arial" w:cs="Arial"/>
          <w:b/>
        </w:rPr>
        <w:t xml:space="preserve"> </w:t>
      </w:r>
      <w:r w:rsidR="004D5553" w:rsidRPr="003C64BE">
        <w:rPr>
          <w:rFonts w:ascii="Arial" w:hAnsi="Arial" w:cs="Arial"/>
        </w:rPr>
        <w:t xml:space="preserve">The bias and sampling variance of </w:t>
      </w:r>
      <w:r w:rsidR="007C1B18" w:rsidRPr="003C64BE">
        <w:rPr>
          <w:rFonts w:ascii="Arial" w:hAnsi="Arial" w:cs="Arial"/>
        </w:rPr>
        <w:t>network</w:t>
      </w:r>
      <w:r w:rsidR="003843C8" w:rsidRPr="003C64BE">
        <w:rPr>
          <w:rFonts w:ascii="Arial" w:hAnsi="Arial" w:cs="Arial"/>
        </w:rPr>
        <w:t xml:space="preserve"> </w:t>
      </w:r>
      <w:r w:rsidR="007C1B18" w:rsidRPr="003C64BE">
        <w:rPr>
          <w:rFonts w:ascii="Arial" w:hAnsi="Arial" w:cs="Arial"/>
        </w:rPr>
        <w:t xml:space="preserve">based sampling designs and </w:t>
      </w:r>
      <w:r w:rsidR="00F333BC" w:rsidRPr="003C64BE">
        <w:rPr>
          <w:rFonts w:ascii="Arial" w:hAnsi="Arial" w:cs="Arial"/>
        </w:rPr>
        <w:t>RDS</w:t>
      </w:r>
      <w:r w:rsidR="004D5553" w:rsidRPr="003C64BE">
        <w:rPr>
          <w:rFonts w:ascii="Arial" w:hAnsi="Arial" w:cs="Arial"/>
        </w:rPr>
        <w:t xml:space="preserve"> estimators </w:t>
      </w:r>
      <w:r w:rsidR="007C1B18" w:rsidRPr="003C64BE">
        <w:rPr>
          <w:rFonts w:ascii="Arial" w:hAnsi="Arial" w:cs="Arial"/>
        </w:rPr>
        <w:t xml:space="preserve">in particular </w:t>
      </w:r>
      <w:r w:rsidR="004D5553" w:rsidRPr="003C64BE">
        <w:rPr>
          <w:rFonts w:ascii="Arial" w:hAnsi="Arial" w:cs="Arial"/>
        </w:rPr>
        <w:t xml:space="preserve">tend to be </w:t>
      </w:r>
      <w:r w:rsidR="00F333BC" w:rsidRPr="003C64BE">
        <w:rPr>
          <w:rFonts w:ascii="Arial" w:hAnsi="Arial" w:cs="Arial"/>
        </w:rPr>
        <w:t>sensitive</w:t>
      </w:r>
      <w:r w:rsidR="006807D4" w:rsidRPr="003C64BE">
        <w:rPr>
          <w:rFonts w:ascii="Arial" w:hAnsi="Arial" w:cs="Arial"/>
        </w:rPr>
        <w:t xml:space="preserve"> </w:t>
      </w:r>
      <w:r w:rsidR="004D5553" w:rsidRPr="003C64BE">
        <w:rPr>
          <w:rFonts w:ascii="Arial" w:hAnsi="Arial" w:cs="Arial"/>
        </w:rPr>
        <w:t xml:space="preserve">to features of the </w:t>
      </w:r>
      <w:r w:rsidR="007C1B18" w:rsidRPr="003C64BE">
        <w:rPr>
          <w:rFonts w:ascii="Arial" w:hAnsi="Arial" w:cs="Arial"/>
        </w:rPr>
        <w:t xml:space="preserve">population social </w:t>
      </w:r>
      <w:r w:rsidR="004D5553" w:rsidRPr="003C64BE">
        <w:rPr>
          <w:rFonts w:ascii="Arial" w:hAnsi="Arial" w:cs="Arial"/>
        </w:rPr>
        <w:t>network which is being sampled</w:t>
      </w:r>
      <w:r w:rsidR="007C1B18" w:rsidRPr="003C64BE">
        <w:rPr>
          <w:rFonts w:ascii="Arial" w:hAnsi="Arial" w:cs="Arial"/>
        </w:rPr>
        <w:t xml:space="preserve"> </w:t>
      </w:r>
      <w:r w:rsidR="007C1B18" w:rsidRPr="003C64BE">
        <w:rPr>
          <w:rFonts w:ascii="Arial" w:hAnsi="Arial" w:cs="Arial"/>
        </w:rPr>
        <w:fldChar w:fldCharType="begin"/>
      </w:r>
      <w:r w:rsidR="004F13EE">
        <w:rPr>
          <w:rFonts w:ascii="Arial" w:hAnsi="Arial" w:cs="Arial"/>
        </w:rPr>
        <w:instrText xml:space="preserve"> ADDIN ZOTERO_ITEM CSL_CITATION {"citationID":"Qzu1GKJY","properties":{"formattedCitation":"{\\rtf (Lov\\uc0\\u225{}sz 1993; Verdery et al. 2013)}","plainCitation":"(Lovász 1993; Verdery et al. 2013)"},"citationItems":[{"id":72,"uris":["http://zotero.org/users/51902/items/E5PDI32R"],"uri":["http://zotero.org/users/51902/items/E5PDI32R"],"itemData":{"id":72,"type":"article-journal","title":"Random walks on graphs: A survey","container-title":"Combinatorics, Paul erdos is eighty","page":"1-46","volume":"2","issue":"1","author":[{"family":"Lovász","given":"László"}],"issued":{"date-parts":[["1993"]]}},"label":"page"},{"id":173,"uris":["http://zotero.org/users/51902/items/W75MZEUC"],"uri":["http://zotero.org/users/51902/items/W75MZEUC"],"itemData":{"id":173,"type":"article-journal","title":"Network structure and biased variance estimation in respondent driven sampling","container-title":"arXiv preprint arXiv:1309.5109","author":[{"family":"Verdery","given":"Ashton M."},{"family":"Mouw","given":"Ted"},{"family":"Bauldry","given":"Shawn"},{"family":"Mucha","given":"Peter J."}],"issued":{"date-parts":[["2013"]]}},"label":"page"}],"schema":"https://github.com/citation-style-language/schema/raw/master/csl-citation.json"} </w:instrText>
      </w:r>
      <w:r w:rsidR="007C1B18" w:rsidRPr="003C64BE">
        <w:rPr>
          <w:rFonts w:ascii="Arial" w:hAnsi="Arial" w:cs="Arial"/>
        </w:rPr>
        <w:fldChar w:fldCharType="separate"/>
      </w:r>
      <w:r w:rsidR="00AF2222" w:rsidRPr="00AF2222">
        <w:rPr>
          <w:rFonts w:ascii="Arial" w:hAnsi="Arial" w:cs="Arial"/>
          <w:szCs w:val="24"/>
        </w:rPr>
        <w:t>(Lovász 1993; Verdery et al. 2013)</w:t>
      </w:r>
      <w:r w:rsidR="007C1B18" w:rsidRPr="003C64BE">
        <w:rPr>
          <w:rFonts w:ascii="Arial" w:hAnsi="Arial" w:cs="Arial"/>
        </w:rPr>
        <w:fldChar w:fldCharType="end"/>
      </w:r>
      <w:r w:rsidR="004D5553" w:rsidRPr="003C64BE">
        <w:rPr>
          <w:rFonts w:ascii="Arial" w:hAnsi="Arial" w:cs="Arial"/>
        </w:rPr>
        <w:t xml:space="preserve">. </w:t>
      </w:r>
      <w:r w:rsidR="00821B1A" w:rsidRPr="003C64BE">
        <w:rPr>
          <w:rFonts w:ascii="Arial" w:hAnsi="Arial" w:cs="Arial"/>
        </w:rPr>
        <w:t xml:space="preserve">Because of this, </w:t>
      </w:r>
      <w:r w:rsidR="009D06F3" w:rsidRPr="003C64BE">
        <w:rPr>
          <w:rFonts w:ascii="Arial" w:hAnsi="Arial" w:cs="Arial"/>
        </w:rPr>
        <w:t xml:space="preserve">it is important to test the performance of RDS estimators across a range of networks. Many researchers have done this by making use of synthetic or randomly generated networks, but it is unlikely that such networks reflect the social structure of </w:t>
      </w:r>
      <w:r w:rsidR="00B87228" w:rsidRPr="003C64BE">
        <w:rPr>
          <w:rFonts w:ascii="Arial" w:hAnsi="Arial" w:cs="Arial"/>
        </w:rPr>
        <w:t xml:space="preserve">hidden </w:t>
      </w:r>
      <w:r w:rsidR="009D06F3" w:rsidRPr="003C64BE">
        <w:rPr>
          <w:rFonts w:ascii="Arial" w:hAnsi="Arial" w:cs="Arial"/>
        </w:rPr>
        <w:t xml:space="preserve">populations </w:t>
      </w:r>
      <w:r w:rsidR="00B87228" w:rsidRPr="003C64BE">
        <w:rPr>
          <w:rFonts w:ascii="Arial" w:hAnsi="Arial" w:cs="Arial"/>
        </w:rPr>
        <w:t xml:space="preserve">because real networks contain structural features that are challenging to simulate accurately </w:t>
      </w:r>
      <w:r w:rsidR="00B87228" w:rsidRPr="003C64BE">
        <w:rPr>
          <w:rFonts w:ascii="Arial" w:hAnsi="Arial" w:cs="Arial"/>
        </w:rPr>
        <w:fldChar w:fldCharType="begin"/>
      </w:r>
      <w:r w:rsidR="004F13EE">
        <w:rPr>
          <w:rFonts w:ascii="Arial" w:hAnsi="Arial" w:cs="Arial"/>
        </w:rPr>
        <w:instrText xml:space="preserve"> ADDIN ZOTERO_ITEM CSL_CITATION {"citationID":"QXsV3Of4","properties":{"formattedCitation":"(Snijders and Van Duijn 1997; Snijders 1990; Newman, Strogatz, and Watts 2001)","plainCitation":"(Snijders and Van Duijn 1997; Snijders 1990; Newman, Strogatz, and Watts 2001)"},"citationItems":[{"id":963,"uris":["http://zotero.org/users/51902/items/A45ZZBMP"],"uri":["http://zotero.org/users/51902/items/A45ZZBMP"],"itemData":{"id":963,"type":"chapter","title":"Simulation for Statistical Inference in Dynamic Network Models","container-title":"Simulating Social Phenomena","publisher":"Springer","publisher-place":"New York","event-place":"New York","author":[{"family":"Snijders","given":"Tom A.B."},{"family":"Van Duijn","given":"M.A.J."}],"editor":[{"family":"Conte","given":"R."},{"family":"Hegselmann","given":"R."},{"family":"Terna","given":"P."}],"issued":{"date-parts":[["1997"]]}},"label":"page"},{"id":982,"uris":["http://zotero.org/users/51902/items/QVSS8HEB"],"uri":["http://zotero.org/users/51902/items/QVSS8HEB"],"itemData":{"id":982,"type":"article-journal","title":"Testing for change in a digraph at two time points","container-title":"Social Networks","page":"359-373","volume":"12","issue":"4","source":"ScienceDirect","abstract":"A method is presented for testing change of digraphs (representing some binary relation) observed at two points in time, labeled I and II. The test is conditional on the entire digraph at time I, the numbers of new arcs to and from each actor, and the numbers of disappeared arcs to and from each actor. A new arc is defined as an arc existing at time II but not at time I; a disappeared arc is an arc existing at time I but not at time II. In particular, tests are conditional simultaneously on in-degrees and out-degrees at times I and II. The elements of the dyad transition matrix, indicating the numbers of dyads of some particular type (mutual, asymmetric, or null) at time I, and of some (same or other) type at time II, are proposed as possible test statistics.","DOI":"10.1016/0378-8733(90)90015-2","ISSN":"0378-8733","journalAbbreviation":"Social Networks","author":[{"family":"Snijders","given":"Tom A. B."}],"issued":{"date-parts":[["1990",12]]}},"label":"page"},{"id":170,"uris":["http://zotero.org/users/51902/items/VH3DKCAV"],"uri":["http://zotero.org/users/51902/items/VH3DKCAV"],"itemData":{"id":170,"type":"article-journal","title":"Random graphs with arbitrary degree distributions and their applications","container-title":"Physical review E","page":"026118","volume":"64","issue":"2","author":[{"family":"Newman","given":"Mark EJ"},{"family":"Strogatz","given":"Steven H."},{"family":"Watts","given":"Duncan J."}],"issued":{"date-parts":[["2001"]]}},"label":"page"}],"schema":"https://github.com/citation-style-language/schema/raw/master/csl-citation.json"} </w:instrText>
      </w:r>
      <w:r w:rsidR="00B87228" w:rsidRPr="003C64BE">
        <w:rPr>
          <w:rFonts w:ascii="Arial" w:hAnsi="Arial" w:cs="Arial"/>
        </w:rPr>
        <w:fldChar w:fldCharType="separate"/>
      </w:r>
      <w:r w:rsidR="00DF782A" w:rsidRPr="003C64BE">
        <w:rPr>
          <w:rFonts w:ascii="Arial" w:hAnsi="Arial" w:cs="Arial"/>
        </w:rPr>
        <w:t>(Snijders and Van Duijn 1997; Snijders 1990; Newman, Strogatz, and Watts 2001)</w:t>
      </w:r>
      <w:r w:rsidR="00B87228" w:rsidRPr="003C64BE">
        <w:rPr>
          <w:rFonts w:ascii="Arial" w:hAnsi="Arial" w:cs="Arial"/>
        </w:rPr>
        <w:fldChar w:fldCharType="end"/>
      </w:r>
      <w:r w:rsidR="00DF782A" w:rsidRPr="003C64BE">
        <w:rPr>
          <w:rFonts w:ascii="Arial" w:hAnsi="Arial" w:cs="Arial"/>
        </w:rPr>
        <w:t xml:space="preserve">. </w:t>
      </w:r>
      <w:r w:rsidR="00FC3F8B" w:rsidRPr="003C64BE">
        <w:rPr>
          <w:rFonts w:ascii="Arial" w:hAnsi="Arial" w:cs="Arial"/>
        </w:rPr>
        <w:t xml:space="preserve">For this reason, </w:t>
      </w:r>
      <w:r w:rsidR="008C5637" w:rsidRPr="003C64BE">
        <w:rPr>
          <w:rFonts w:ascii="Arial" w:hAnsi="Arial" w:cs="Arial"/>
        </w:rPr>
        <w:t xml:space="preserve">we will concentrate our analyses on empirical social networks drawn from the National Longitudinal Study of Adolescent Health (Add Health), which have been used to investigate the properties of RDS in other simulation </w:t>
      </w:r>
      <w:r w:rsidR="000F1E09">
        <w:rPr>
          <w:rFonts w:ascii="Arial" w:hAnsi="Arial" w:cs="Arial"/>
        </w:rPr>
        <w:t>studies</w:t>
      </w:r>
      <w:r w:rsidR="008C5637" w:rsidRPr="003C64BE">
        <w:rPr>
          <w:rFonts w:ascii="Arial" w:hAnsi="Arial" w:cs="Arial"/>
        </w:rPr>
        <w:t xml:space="preserve"> </w:t>
      </w:r>
      <w:r w:rsidR="008C5637" w:rsidRPr="003C64BE">
        <w:rPr>
          <w:rFonts w:ascii="Arial" w:hAnsi="Arial" w:cs="Arial"/>
        </w:rPr>
        <w:fldChar w:fldCharType="begin"/>
      </w:r>
      <w:r w:rsidR="004F13EE">
        <w:rPr>
          <w:rFonts w:ascii="Arial" w:hAnsi="Arial" w:cs="Arial"/>
        </w:rPr>
        <w:instrText xml:space="preserve"> ADDIN ZOTERO_ITEM CSL_CITATION {"citationID":"iEqtUYDh","properties":{"formattedCitation":"(Goel and Salganik 2010; Mouw and Verdery 2012)","plainCitation":"(Goel and Salganik 2010; Mouw and Verdery 2012)"},"citationItems":[{"id":17,"uris":["http://zotero.org/users/51902/items/49QX9UXV"],"uri":["http://zotero.org/users/51902/items/49QX9UXV"],"itemData":{"id":17,"type":"article-journal","title":"Assessing respondent-driven sampling","container-title":"Proceedings of the National Academy of Sciences","page":"6743-6747","volume":"107","issue":"15","author":[{"family":"Goel","given":"Sharad"},{"family":"Salganik","given":"Matthew J."}],"issued":{"date-parts":[["2010"]]}},"label":"page"},{"id":82,"uris":["http://zotero.org/users/51902/items/EPDUM3BG"],"uri":["http://zotero.org/users/51902/items/EPDUM3BG"],"itemData":{"id":82,"type":"article-journal","title":"Network Sampling with Memory A Proposal for More Efficient Sampling from Social Networks","container-title":"Sociological methodology","page":"206-256","volume":"42","issue":"1","author":[{"family":"Mouw","given":"Ted"},{"family":"Verdery","given":"Ashton M."}],"issued":{"date-parts":[["2012"]]}},"label":"page"}],"schema":"https://github.com/citation-style-language/schema/raw/master/csl-citation.json"} </w:instrText>
      </w:r>
      <w:r w:rsidR="008C5637" w:rsidRPr="003C64BE">
        <w:rPr>
          <w:rFonts w:ascii="Arial" w:hAnsi="Arial" w:cs="Arial"/>
        </w:rPr>
        <w:fldChar w:fldCharType="separate"/>
      </w:r>
      <w:r w:rsidR="008C5637" w:rsidRPr="003C64BE">
        <w:rPr>
          <w:rFonts w:ascii="Arial" w:hAnsi="Arial" w:cs="Arial"/>
        </w:rPr>
        <w:t>(Goel and Salganik 2010; Mouw and Verdery 2012)</w:t>
      </w:r>
      <w:r w:rsidR="008C5637" w:rsidRPr="003C64BE">
        <w:rPr>
          <w:rFonts w:ascii="Arial" w:hAnsi="Arial" w:cs="Arial"/>
        </w:rPr>
        <w:fldChar w:fldCharType="end"/>
      </w:r>
      <w:r w:rsidR="008C5637" w:rsidRPr="003C64BE">
        <w:rPr>
          <w:rFonts w:ascii="Arial" w:hAnsi="Arial" w:cs="Arial"/>
        </w:rPr>
        <w:t>. The Add Health data are an ideal source for examining the issues tackled in this proposal because they contain a diversity of network structures of different sizes, and, importantly, offer consistent measurement of substantively interesting empirical relationships with epidemiological relevance. We are also familiar with these network data, with the PI of this project having published two papers making use of them</w:t>
      </w:r>
      <w:r w:rsidR="0089376E" w:rsidRPr="003C64BE">
        <w:rPr>
          <w:rFonts w:ascii="Arial" w:hAnsi="Arial" w:cs="Arial"/>
        </w:rPr>
        <w:t>, including one in the context of RDS evaluation</w:t>
      </w:r>
      <w:r w:rsidR="008C5637" w:rsidRPr="003C64BE">
        <w:rPr>
          <w:rFonts w:ascii="Arial" w:hAnsi="Arial" w:cs="Arial"/>
        </w:rPr>
        <w:t xml:space="preserve"> </w:t>
      </w:r>
      <w:r w:rsidR="008C5637" w:rsidRPr="003C64BE">
        <w:rPr>
          <w:rFonts w:ascii="Arial" w:hAnsi="Arial" w:cs="Arial"/>
        </w:rPr>
        <w:fldChar w:fldCharType="begin"/>
      </w:r>
      <w:r w:rsidR="004F13EE">
        <w:rPr>
          <w:rFonts w:ascii="Arial" w:hAnsi="Arial" w:cs="Arial"/>
        </w:rPr>
        <w:instrText xml:space="preserve"> ADDIN ZOTERO_ITEM CSL_CITATION {"citationID":"FGQEWPDV","properties":{"formattedCitation":"(Mouw and Verdery 2012; Daw, Margolis, and Verdery 2015)","plainCitation":"(Mouw and Verdery 2012; Daw, Margolis, and Verdery 2015)"},"citationItems":[{"id":82,"uris":["http://zotero.org/users/51902/items/EPDUM3BG"],"uri":["http://zotero.org/users/51902/items/EPDUM3BG"],"itemData":{"id":82,"type":"article-journal","title":"Network Sampling with Memory A Proposal for More Efficient Sampling from Social Networks","container-title":"Sociological methodology","page":"206-256","volume":"42","issue":"1","author":[{"family":"Mouw","given":"Ted"},{"family":"Verdery","given":"Ashton M."}],"issued":{"date-parts":[["2012"]]}},"label":"page"},{"id":163,"uris":["http://zotero.org/users/51902/items/UF5WTZ7U"],"uri":["http://zotero.org/users/51902/items/UF5WTZ7U"],"itemData":{"id":163,"type":"article-journal","title":"Siblings, friends, course-mates, club-mates: how adolescent health behavior homophily varies by race, class, gender, and health status","container-title":"Social Science &amp; Medicine","page":"32-39","volume":"125","author":[{"family":"Daw","given":"Jonathan"},{"family":"Margolis","given":"Rachel"},{"family":"Verdery","given":"Ashton M."}],"issued":{"date-parts":[["2015"]]}},"label":"page"}],"schema":"https://github.com/citation-style-language/schema/raw/master/csl-citation.json"} </w:instrText>
      </w:r>
      <w:r w:rsidR="008C5637" w:rsidRPr="003C64BE">
        <w:rPr>
          <w:rFonts w:ascii="Arial" w:hAnsi="Arial" w:cs="Arial"/>
        </w:rPr>
        <w:fldChar w:fldCharType="separate"/>
      </w:r>
      <w:r w:rsidR="008C5637" w:rsidRPr="003C64BE">
        <w:rPr>
          <w:rFonts w:ascii="Arial" w:hAnsi="Arial" w:cs="Arial"/>
        </w:rPr>
        <w:t>(Mouw and Verdery 2012; Daw, Margolis, and Verdery 2015)</w:t>
      </w:r>
      <w:r w:rsidR="008C5637" w:rsidRPr="003C64BE">
        <w:rPr>
          <w:rFonts w:ascii="Arial" w:hAnsi="Arial" w:cs="Arial"/>
        </w:rPr>
        <w:fldChar w:fldCharType="end"/>
      </w:r>
      <w:r w:rsidR="008C5637" w:rsidRPr="003C64BE">
        <w:rPr>
          <w:rFonts w:ascii="Arial" w:hAnsi="Arial" w:cs="Arial"/>
        </w:rPr>
        <w:t>.</w:t>
      </w:r>
      <w:r w:rsidR="0089376E" w:rsidRPr="003C64BE">
        <w:rPr>
          <w:rFonts w:ascii="Arial" w:hAnsi="Arial" w:cs="Arial"/>
        </w:rPr>
        <w:t xml:space="preserve"> Some researchers have highlighted that RDS performs differently when conducted with vs. without replacement when the sample size constitutes a substantial fraction of the population size </w:t>
      </w:r>
      <w:r w:rsidR="0089376E" w:rsidRPr="003C64BE">
        <w:rPr>
          <w:rFonts w:ascii="Arial" w:hAnsi="Arial" w:cs="Arial"/>
        </w:rPr>
        <w:fldChar w:fldCharType="begin"/>
      </w:r>
      <w:r w:rsidR="004F13EE">
        <w:rPr>
          <w:rFonts w:ascii="Arial" w:hAnsi="Arial" w:cs="Arial"/>
        </w:rPr>
        <w:instrText xml:space="preserve"> ADDIN ZOTERO_ITEM CSL_CITATION {"citationID":"7e6qs1o2","properties":{"formattedCitation":"(Gile 2011; Gile and Handcock 2010a)","plainCitation":"(Gile 2011; Gile and Handcock 2010a)"},"citationItems":[{"id":32,"uris":["http://zotero.org/users/51902/items/7I8F68UG"],"uri":["http://zotero.org/users/51902/items/7I8F68UG"],"itemData":{"id":32,"type":"article-journal","title":"Improved inference for respondent-driven sampling data with application to HIV prevalence estimation","container-title":"Journal of the American Statistical Association","volume":"106","issue":"493","author":[{"family":"Gile","given":"Krista J."}],"issued":{"date-parts":[["2011"]]}},"label":"page"},{"id":56,"uris":["http://zotero.org/users/51902/items/B6J6T64Q"],"uri":["http://zotero.org/users/51902/items/B6J6T64Q"],"itemData":{"id":56,"type":"article-journal","title":"RESPONDENT</w:instrText>
      </w:r>
      <w:r w:rsidR="004F13EE">
        <w:rPr>
          <w:rFonts w:ascii="Cambria Math" w:hAnsi="Cambria Math" w:cs="Cambria Math"/>
        </w:rPr>
        <w:instrText>‐</w:instrText>
      </w:r>
      <w:r w:rsidR="004F13EE">
        <w:rPr>
          <w:rFonts w:ascii="Arial" w:hAnsi="Arial" w:cs="Arial"/>
        </w:rPr>
        <w:instrText xml:space="preserve">DRIVEN SAMPLING: AN ASSESSMENT OF CURRENT METHODOLOGY","container-title":"Sociological methodology","page":"285-327","volume":"40","issue":"1","author":[{"family":"Gile","given":"Krista J."},{"family":"Handcock","given":"Mark S."}],"issued":{"date-parts":[["2010"]]}},"label":"page"}],"schema":"https://github.com/citation-style-language/schema/raw/master/csl-citation.json"} </w:instrText>
      </w:r>
      <w:r w:rsidR="0089376E" w:rsidRPr="003C64BE">
        <w:rPr>
          <w:rFonts w:ascii="Arial" w:hAnsi="Arial" w:cs="Arial"/>
        </w:rPr>
        <w:fldChar w:fldCharType="separate"/>
      </w:r>
      <w:r w:rsidR="00A31464" w:rsidRPr="003C64BE">
        <w:rPr>
          <w:rFonts w:ascii="Arial" w:hAnsi="Arial" w:cs="Arial"/>
        </w:rPr>
        <w:t>(Gile 2011; Gile and Handcock 2010a)</w:t>
      </w:r>
      <w:r w:rsidR="0089376E" w:rsidRPr="003C64BE">
        <w:rPr>
          <w:rFonts w:ascii="Arial" w:hAnsi="Arial" w:cs="Arial"/>
        </w:rPr>
        <w:fldChar w:fldCharType="end"/>
      </w:r>
      <w:r w:rsidR="0089376E" w:rsidRPr="003C64BE">
        <w:rPr>
          <w:rFonts w:ascii="Arial" w:hAnsi="Arial" w:cs="Arial"/>
        </w:rPr>
        <w:t>.</w:t>
      </w:r>
      <w:r w:rsidR="004371D8" w:rsidRPr="003C64BE">
        <w:rPr>
          <w:rFonts w:ascii="Arial" w:hAnsi="Arial" w:cs="Arial"/>
        </w:rPr>
        <w:t xml:space="preserve"> We will evaluate both conditions and assess </w:t>
      </w:r>
      <w:r w:rsidR="000F1E09">
        <w:rPr>
          <w:rFonts w:ascii="Arial" w:hAnsi="Arial" w:cs="Arial"/>
        </w:rPr>
        <w:t>sensitivity</w:t>
      </w:r>
      <w:r w:rsidR="004371D8" w:rsidRPr="003C64BE">
        <w:rPr>
          <w:rFonts w:ascii="Arial" w:hAnsi="Arial" w:cs="Arial"/>
        </w:rPr>
        <w:t xml:space="preserve"> to sampling fraction by focusing on without-replacement performance in the largest Add Health networks compared to the medium sized ones.</w:t>
      </w:r>
    </w:p>
    <w:p w14:paraId="02EE508F" w14:textId="69290FF0" w:rsidR="00FA1A7B" w:rsidRDefault="007F7ED8" w:rsidP="00AB3881">
      <w:pPr>
        <w:spacing w:after="0" w:line="240" w:lineRule="auto"/>
        <w:rPr>
          <w:rFonts w:ascii="Arial" w:hAnsi="Arial" w:cs="Arial"/>
        </w:rPr>
      </w:pPr>
      <w:r w:rsidRPr="003C64BE">
        <w:rPr>
          <w:rFonts w:ascii="Arial" w:hAnsi="Arial" w:cs="Arial"/>
          <w:b/>
        </w:rPr>
        <w:t>7.</w:t>
      </w:r>
      <w:r w:rsidR="006807D4" w:rsidRPr="003C64BE">
        <w:rPr>
          <w:rFonts w:ascii="Arial" w:hAnsi="Arial" w:cs="Arial"/>
          <w:b/>
        </w:rPr>
        <w:t>3</w:t>
      </w:r>
      <w:r w:rsidR="00006C66" w:rsidRPr="003C64BE">
        <w:rPr>
          <w:rFonts w:ascii="Arial" w:hAnsi="Arial" w:cs="Arial"/>
          <w:b/>
        </w:rPr>
        <w:t>c</w:t>
      </w:r>
      <w:r w:rsidR="00D56E7C" w:rsidRPr="003C64BE">
        <w:rPr>
          <w:rFonts w:ascii="Arial" w:hAnsi="Arial" w:cs="Arial"/>
          <w:b/>
        </w:rPr>
        <w:t>. Analysis plan:</w:t>
      </w:r>
      <w:r w:rsidR="00500BA1" w:rsidRPr="003C64BE">
        <w:rPr>
          <w:rFonts w:ascii="Arial" w:hAnsi="Arial" w:cs="Arial"/>
        </w:rPr>
        <w:t xml:space="preserve"> </w:t>
      </w:r>
      <w:r w:rsidR="00CD1940" w:rsidRPr="003C64BE">
        <w:rPr>
          <w:rFonts w:ascii="Arial" w:hAnsi="Arial" w:cs="Arial"/>
        </w:rPr>
        <w:t xml:space="preserve">We will implement the simulation evaluation framework to collect RDS samples from Add Health networks. We propose to collect 1,000 samples per </w:t>
      </w:r>
      <w:r w:rsidR="00A27907">
        <w:rPr>
          <w:rFonts w:ascii="Arial" w:hAnsi="Arial" w:cs="Arial"/>
        </w:rPr>
        <w:t xml:space="preserve">tested </w:t>
      </w:r>
      <w:r w:rsidR="00CD1940" w:rsidRPr="003C64BE">
        <w:rPr>
          <w:rFonts w:ascii="Arial" w:hAnsi="Arial" w:cs="Arial"/>
        </w:rPr>
        <w:t xml:space="preserve">scenario. </w:t>
      </w:r>
      <w:r w:rsidR="000F1E09">
        <w:rPr>
          <w:rFonts w:ascii="Arial" w:hAnsi="Arial" w:cs="Arial"/>
        </w:rPr>
        <w:t>We</w:t>
      </w:r>
      <w:r w:rsidR="00CD1940" w:rsidRPr="003C64BE">
        <w:rPr>
          <w:rFonts w:ascii="Arial" w:hAnsi="Arial" w:cs="Arial"/>
        </w:rPr>
        <w:t xml:space="preserve"> will examine </w:t>
      </w:r>
      <w:r w:rsidR="000F1E09">
        <w:rPr>
          <w:rFonts w:ascii="Arial" w:hAnsi="Arial" w:cs="Arial"/>
        </w:rPr>
        <w:t>scenarios that alter</w:t>
      </w:r>
      <w:r w:rsidR="00CD1940" w:rsidRPr="003C64BE">
        <w:rPr>
          <w:rFonts w:ascii="Arial" w:hAnsi="Arial" w:cs="Arial"/>
        </w:rPr>
        <w:t xml:space="preserve"> RDS protocols (</w:t>
      </w:r>
      <w:r w:rsidR="00471616">
        <w:rPr>
          <w:rFonts w:ascii="Arial" w:hAnsi="Arial" w:cs="Arial"/>
        </w:rPr>
        <w:t>pertaining to</w:t>
      </w:r>
      <w:r w:rsidR="00CD1940" w:rsidRPr="003C64BE">
        <w:rPr>
          <w:rFonts w:ascii="Arial" w:hAnsi="Arial" w:cs="Arial"/>
        </w:rPr>
        <w:t xml:space="preserve"> replacement, </w:t>
      </w:r>
      <w:r w:rsidR="00B11483" w:rsidRPr="003C64BE">
        <w:rPr>
          <w:rFonts w:ascii="Arial" w:hAnsi="Arial" w:cs="Arial"/>
        </w:rPr>
        <w:t xml:space="preserve">numbers of seeds and </w:t>
      </w:r>
      <w:r w:rsidR="00CD1940" w:rsidRPr="003C64BE">
        <w:rPr>
          <w:rFonts w:ascii="Arial" w:hAnsi="Arial" w:cs="Arial"/>
        </w:rPr>
        <w:t>coupons</w:t>
      </w:r>
      <w:r w:rsidR="00471616">
        <w:rPr>
          <w:rFonts w:ascii="Arial" w:hAnsi="Arial" w:cs="Arial"/>
        </w:rPr>
        <w:t>, etc.</w:t>
      </w:r>
      <w:r w:rsidR="00CD1940" w:rsidRPr="003C64BE">
        <w:rPr>
          <w:rFonts w:ascii="Arial" w:hAnsi="Arial" w:cs="Arial"/>
        </w:rPr>
        <w:t xml:space="preserve">), </w:t>
      </w:r>
      <w:r w:rsidR="00B11483" w:rsidRPr="003C64BE">
        <w:rPr>
          <w:rFonts w:ascii="Arial" w:hAnsi="Arial" w:cs="Arial"/>
        </w:rPr>
        <w:t xml:space="preserve">methods for </w:t>
      </w:r>
      <w:r w:rsidR="00CD1940" w:rsidRPr="003C64BE">
        <w:rPr>
          <w:rFonts w:ascii="Arial" w:hAnsi="Arial" w:cs="Arial"/>
        </w:rPr>
        <w:t xml:space="preserve">seed selection, and recruitment dynamics, drawing on simulations tested in </w:t>
      </w:r>
      <w:r w:rsidR="00471616">
        <w:rPr>
          <w:rFonts w:ascii="Arial" w:hAnsi="Arial" w:cs="Arial"/>
        </w:rPr>
        <w:t>prior</w:t>
      </w:r>
      <w:r w:rsidR="00B11483" w:rsidRPr="003C64BE">
        <w:rPr>
          <w:rFonts w:ascii="Arial" w:hAnsi="Arial" w:cs="Arial"/>
        </w:rPr>
        <w:t xml:space="preserve"> work </w:t>
      </w:r>
      <w:r w:rsidR="00CD1940" w:rsidRPr="003C64BE">
        <w:rPr>
          <w:rFonts w:ascii="Arial" w:hAnsi="Arial" w:cs="Arial"/>
        </w:rPr>
        <w:fldChar w:fldCharType="begin"/>
      </w:r>
      <w:r w:rsidR="004F13EE">
        <w:rPr>
          <w:rFonts w:ascii="Arial" w:hAnsi="Arial" w:cs="Arial"/>
        </w:rPr>
        <w:instrText xml:space="preserve"> ADDIN ZOTERO_ITEM CSL_CITATION {"citationID":"VD0raOXJ","properties":{"formattedCitation":"(Verdery, Merli, and Moody 2015; Verdery et al. 2015)","plainCitation":"(Verdery, Merli, and Moody 2015; Verdery et al. 2015)"},"citationItems":[{"id":957,"uris":["http://zotero.org/users/51902/items/3URKM9FX"],"uri":["http://zotero.org/users/51902/items/3URKM9FX"],"itemData":{"id":957,"type":"manuscript","title":"Innovations in the Recruitment of Respondent-driven Samples for Improved Inference to Hidden Populations","genre":"Duke Network Analysis Center Working Paper","author":[{"family":"Verdery","given":"Ashton M."},{"family":"Merli","given":"M. Giovanna"},{"family":"Moody","given":"James"}],"issued":{"date-parts":[["2015"]]}},"label":"page"},{"id":446,"uris":["http://zotero.org/users/51902/items/V54UIQCQ"],"uri":["http://zotero.org/users/51902/items/V54UIQCQ"],"itemData":{"id":446,"type":"article-journal","title":"Respondent-driven Sampling Estimators Under Real and Theoretical Recruitment Conditions of Female Sex Workers in China","container-title":"Epidemiology","page":"661-665","volume":"26","issue":"5","author":[{"family":"Verdery","given":"Ashton M."},{"family":"Merli","given":"M. Giovanna"},{"family":"Moody","given":"James"},{"family":"Smith","given":"Jeffrey A."},{"family":"Fisher","given":"Jacob C."}],"issued":{"date-parts":[["2015",9]]}},"label":"page"}],"schema":"https://github.com/citation-style-language/schema/raw/master/csl-citation.json"} </w:instrText>
      </w:r>
      <w:r w:rsidR="00CD1940" w:rsidRPr="003C64BE">
        <w:rPr>
          <w:rFonts w:ascii="Arial" w:hAnsi="Arial" w:cs="Arial"/>
        </w:rPr>
        <w:fldChar w:fldCharType="separate"/>
      </w:r>
      <w:r w:rsidR="00CD1940" w:rsidRPr="003C64BE">
        <w:rPr>
          <w:rFonts w:ascii="Arial" w:hAnsi="Arial" w:cs="Arial"/>
        </w:rPr>
        <w:t>(Verdery, Merli, and Moody 2015; Verdery et al. 2015)</w:t>
      </w:r>
      <w:r w:rsidR="00CD1940" w:rsidRPr="003C64BE">
        <w:rPr>
          <w:rFonts w:ascii="Arial" w:hAnsi="Arial" w:cs="Arial"/>
        </w:rPr>
        <w:fldChar w:fldCharType="end"/>
      </w:r>
      <w:r w:rsidR="00CD1940" w:rsidRPr="003C64BE">
        <w:rPr>
          <w:rFonts w:ascii="Arial" w:hAnsi="Arial" w:cs="Arial"/>
        </w:rPr>
        <w:t>.</w:t>
      </w:r>
      <w:r w:rsidR="00B11483" w:rsidRPr="003C64BE">
        <w:rPr>
          <w:rFonts w:ascii="Arial" w:hAnsi="Arial" w:cs="Arial"/>
        </w:rPr>
        <w:t xml:space="preserve"> </w:t>
      </w:r>
      <w:r w:rsidR="001C22D6">
        <w:rPr>
          <w:rFonts w:ascii="Arial" w:hAnsi="Arial" w:cs="Arial"/>
        </w:rPr>
        <w:t xml:space="preserve">We will draw samples of two </w:t>
      </w:r>
      <w:r w:rsidR="000F1E09">
        <w:rPr>
          <w:rFonts w:ascii="Arial" w:hAnsi="Arial" w:cs="Arial"/>
        </w:rPr>
        <w:t xml:space="preserve">target </w:t>
      </w:r>
      <w:r w:rsidR="001C22D6">
        <w:rPr>
          <w:rFonts w:ascii="Arial" w:hAnsi="Arial" w:cs="Arial"/>
        </w:rPr>
        <w:t xml:space="preserve">sizes. The first will be smaller </w:t>
      </w:r>
      <w:r w:rsidR="00471616">
        <w:rPr>
          <w:rFonts w:ascii="Arial" w:hAnsi="Arial" w:cs="Arial"/>
        </w:rPr>
        <w:t xml:space="preserve">and target </w:t>
      </w:r>
      <w:r w:rsidR="001C22D6">
        <w:rPr>
          <w:rFonts w:ascii="Arial" w:hAnsi="Arial" w:cs="Arial"/>
        </w:rPr>
        <w:t>300 respondents, which is consistent with the size of many</w:t>
      </w:r>
      <w:r w:rsidR="00ED4672">
        <w:rPr>
          <w:rFonts w:ascii="Arial" w:hAnsi="Arial" w:cs="Arial"/>
        </w:rPr>
        <w:t xml:space="preserve"> </w:t>
      </w:r>
      <w:r w:rsidR="00A27907">
        <w:rPr>
          <w:rFonts w:ascii="Arial" w:hAnsi="Arial" w:cs="Arial"/>
        </w:rPr>
        <w:t xml:space="preserve">published </w:t>
      </w:r>
      <w:r w:rsidR="00ED4672">
        <w:rPr>
          <w:rFonts w:ascii="Arial" w:hAnsi="Arial" w:cs="Arial"/>
        </w:rPr>
        <w:t xml:space="preserve">RDS samples </w:t>
      </w:r>
      <w:r w:rsidR="00ED4672">
        <w:rPr>
          <w:rFonts w:ascii="Arial" w:hAnsi="Arial" w:cs="Arial"/>
        </w:rPr>
        <w:fldChar w:fldCharType="begin"/>
      </w:r>
      <w:r w:rsidR="00844BAF">
        <w:rPr>
          <w:rFonts w:ascii="Arial" w:hAnsi="Arial" w:cs="Arial"/>
        </w:rPr>
        <w:instrText xml:space="preserve"> ADDIN ZOTERO_ITEM CSL_CITATION {"citationID":"1ZpWiLur","properties":{"formattedCitation":"(WHO 2013)","plainCitation":"(WHO 2013)"},"citationItems":[{"id":972,"uris":["http://zotero.org/users/51902/items/FSWF462T"],"uri":["http://zotero.org/users/51902/items/FSWF462T"],"itemData":{"id":972,"type":"book","title":"Introduction to HIV/AIDS and sexually transmitted infection surveillance: Module 4: Introduction to Respondent Driven Sampling.","publisher":"World Health Organization","publisher-place":"Geneva, Switzerland","source":"apps.who.int","event-place":"Geneva, Switzerland","abstract":"Surveillance is the systematic, regular collection of information on the occurrence, distribution and trends of a specific infection, disease or other health-related event. HIV surveillance is designed to collect and integrate data reported from a variety of sources, including behavioural surveillance, case reporting, seroprevalence surveillance, and sexually transmitted infections surveillance. The goals of second generation HIV surveillance are to help countries better understand the HIV epidemic trends over time, to better understand the behaviours driving the epidemic, to focus on subpopulations at highest risk for infection and to better use surveillance data for planning the response to the epidemic. HIV surveillance in the Eastern Mediterranean Region needs to be strengthened in order to fill the gaps in our understanding of the dynamics of the epidemic and to be in a better situation to plan appropriately for an effective response. This training course is part of a series of 4 training modules and has been adapted to the regional context from a module originally developed by the Centers for Disease Control and Prevention, USA. It describes how to plan and implement a respondent-driven sampling (RDS) survey. The course is intended for university and ministry of health staff, public and private public health researchers, and surveillance officers, who will be involved in the planning, organizing, monitoring or implementing of biological and/or behavioural surveillance surveys on HIV/AIDS and associated risk factors in key populations at higher risk of HIV exposure. Countries are free to further adapt these modules or to translate them into local use","URL":"http://www.who.int/iris/handle/10665/116864","language":"en","author":[{"literal":"WHO"}],"issued":{"date-parts":[["2013"]]},"accessed":{"date-parts":[["2015",9,28]]}}}],"schema":"https://github.com/citation-style-language/schema/raw/master/csl-citation.json"} </w:instrText>
      </w:r>
      <w:r w:rsidR="00ED4672">
        <w:rPr>
          <w:rFonts w:ascii="Arial" w:hAnsi="Arial" w:cs="Arial"/>
        </w:rPr>
        <w:fldChar w:fldCharType="separate"/>
      </w:r>
      <w:r w:rsidR="00844BAF" w:rsidRPr="00844BAF">
        <w:rPr>
          <w:rFonts w:ascii="Arial" w:hAnsi="Arial" w:cs="Arial"/>
        </w:rPr>
        <w:t>(WHO 2013)</w:t>
      </w:r>
      <w:r w:rsidR="00ED4672">
        <w:rPr>
          <w:rFonts w:ascii="Arial" w:hAnsi="Arial" w:cs="Arial"/>
        </w:rPr>
        <w:fldChar w:fldCharType="end"/>
      </w:r>
      <w:r w:rsidR="001C22D6">
        <w:rPr>
          <w:rFonts w:ascii="Arial" w:hAnsi="Arial" w:cs="Arial"/>
        </w:rPr>
        <w:t xml:space="preserve">. </w:t>
      </w:r>
      <w:r w:rsidR="00471616">
        <w:rPr>
          <w:rFonts w:ascii="Arial" w:hAnsi="Arial" w:cs="Arial"/>
        </w:rPr>
        <w:t xml:space="preserve">The second will target sample sizes </w:t>
      </w:r>
      <w:r w:rsidR="001C22D6">
        <w:rPr>
          <w:rFonts w:ascii="Arial" w:hAnsi="Arial" w:cs="Arial"/>
        </w:rPr>
        <w:t xml:space="preserve">of 600, which </w:t>
      </w:r>
      <w:r w:rsidR="000F1E09">
        <w:rPr>
          <w:rFonts w:ascii="Arial" w:hAnsi="Arial" w:cs="Arial"/>
        </w:rPr>
        <w:t>is</w:t>
      </w:r>
      <w:r w:rsidR="001C22D6">
        <w:rPr>
          <w:rFonts w:ascii="Arial" w:hAnsi="Arial" w:cs="Arial"/>
        </w:rPr>
        <w:t xml:space="preserve"> slightly above the median published sample size of RDS studies and CDC guidelines </w:t>
      </w:r>
      <w:r w:rsidR="00ED4672">
        <w:rPr>
          <w:rFonts w:ascii="Arial" w:hAnsi="Arial" w:cs="Arial"/>
        </w:rPr>
        <w:t xml:space="preserve">for the National HIV Behavioral Surveillance System </w:t>
      </w:r>
      <w:r w:rsidR="00460F6E">
        <w:rPr>
          <w:rFonts w:ascii="Arial" w:hAnsi="Arial" w:cs="Arial"/>
        </w:rPr>
        <w:fldChar w:fldCharType="begin"/>
      </w:r>
      <w:r w:rsidR="004F13EE">
        <w:rPr>
          <w:rFonts w:ascii="Arial" w:hAnsi="Arial" w:cs="Arial"/>
        </w:rPr>
        <w:instrText xml:space="preserve"> ADDIN ZOTERO_ITEM CSL_CITATION {"citationID":"1yMSBEgs","properties":{"formattedCitation":"(Wejnert et al. 2012)","plainCitation":"(Wejnert et al. 2012)"},"citationItems":[{"id":774,"uris":["http://zotero.org/users/51902/items/J5QWEPK7"],"uri":["http://zotero.org/users/51902/items/J5QWEPK7"],"itemData":{"id":774,"type":"article-journal","title":"Estimating Design Effect and Calculating Sample Size for Respondent-Driven Sampling Studies of Injection Drug Users in the United States","container-title":"Aids and Behavior","page":"797-806","volume":"16","issue":"4","abstract":"Respondent-driven sampling (RDS) has become increasingly popular for sampling hidden populations, including injecting drug users (IDU). However, RDS data are unique and require specialized analysis techniques, many of which remain underdeveloped. RDS sample size estimation requires knowing design effect (DE), which can only be calculated post hoc. Few studies have analyzed RDS DE using real world empirical data. We analyze estimated DE from 43 samples of IDU collected using a standardized protocol. We find the previous recommendation that sample size be at least doubled, consistent with DE = 2, underestimates true DE and recommend researchers use DE = 4 as an alternate estimate when calculating sample size. A formula for calculating sample size for RDS studies among IDU is presented. Researchers faced with limited resources may wish to accept slightly higher standard errors to keep sample size requirements low. Our results highlight dangers of ignoring sampling design in analysis.","DOI":"10.1007/s10461-012-0147-8","author":[{"family":"Wejnert","given":"Cyprian"},{"family":"Pham","given":"Huong"},{"family":"Krishna","given":"Nevin"},{"family":"Le","given":"Binh"},{"family":"DiNenno","given":"Elizabeth"}],"issued":{"date-parts":[["2012",5]]}}}],"schema":"https://github.com/citation-style-language/schema/raw/master/csl-citation.json"} </w:instrText>
      </w:r>
      <w:r w:rsidR="00460F6E">
        <w:rPr>
          <w:rFonts w:ascii="Arial" w:hAnsi="Arial" w:cs="Arial"/>
        </w:rPr>
        <w:fldChar w:fldCharType="separate"/>
      </w:r>
      <w:r w:rsidR="00460F6E" w:rsidRPr="00460F6E">
        <w:rPr>
          <w:rFonts w:ascii="Arial" w:hAnsi="Arial" w:cs="Arial"/>
        </w:rPr>
        <w:t>(Wejnert et al. 2012)</w:t>
      </w:r>
      <w:r w:rsidR="00460F6E">
        <w:rPr>
          <w:rFonts w:ascii="Arial" w:hAnsi="Arial" w:cs="Arial"/>
        </w:rPr>
        <w:fldChar w:fldCharType="end"/>
      </w:r>
      <w:r w:rsidR="001C22D6">
        <w:rPr>
          <w:rFonts w:ascii="Arial" w:hAnsi="Arial" w:cs="Arial"/>
        </w:rPr>
        <w:t>.</w:t>
      </w:r>
      <w:r w:rsidR="00422AC2">
        <w:rPr>
          <w:rFonts w:ascii="Arial" w:hAnsi="Arial" w:cs="Arial"/>
        </w:rPr>
        <w:t xml:space="preserve"> </w:t>
      </w:r>
    </w:p>
    <w:p w14:paraId="71677280" w14:textId="5E9DC545" w:rsidR="00CD1940" w:rsidRDefault="00422AC2" w:rsidP="001A7A1F">
      <w:pPr>
        <w:spacing w:after="0" w:line="240" w:lineRule="auto"/>
        <w:ind w:firstLine="90"/>
        <w:rPr>
          <w:rFonts w:ascii="Arial" w:hAnsi="Arial" w:cs="Arial"/>
        </w:rPr>
      </w:pPr>
      <w:r>
        <w:rPr>
          <w:rFonts w:ascii="Arial" w:hAnsi="Arial" w:cs="Arial"/>
        </w:rPr>
        <w:t>We will</w:t>
      </w:r>
      <w:r w:rsidR="00FA1A7B">
        <w:rPr>
          <w:rFonts w:ascii="Arial" w:hAnsi="Arial" w:cs="Arial"/>
        </w:rPr>
        <w:t xml:space="preserve"> simulate RDS</w:t>
      </w:r>
      <w:r>
        <w:rPr>
          <w:rFonts w:ascii="Arial" w:hAnsi="Arial" w:cs="Arial"/>
        </w:rPr>
        <w:t xml:space="preserve"> samples according to different models of seed selection and recruitment dynamics described in detail in published and working papers in order to obtain estimates that reflect more idealized compared to more realistic and problematic recruitment dynamics </w:t>
      </w:r>
      <w:r>
        <w:rPr>
          <w:rFonts w:ascii="Arial" w:hAnsi="Arial" w:cs="Arial"/>
        </w:rPr>
        <w:fldChar w:fldCharType="begin"/>
      </w:r>
      <w:r w:rsidR="004F13EE">
        <w:rPr>
          <w:rFonts w:ascii="Arial" w:hAnsi="Arial" w:cs="Arial"/>
        </w:rPr>
        <w:instrText xml:space="preserve"> ADDIN ZOTERO_ITEM CSL_CITATION {"citationID":"E5uREu2E","properties":{"formattedCitation":"(Tomas and Gile 2011; Verdery, Merli, and Moody 2015)","plainCitation":"(Tomas and Gile 2011; Verdery, Merli, and Moody 2015)"},"citationItems":[{"id":105,"uris":["http://zotero.org/users/51902/items/K94BVM95"],"uri":["http://zotero.org/users/51902/items/K94BVM95"],"itemData":{"id":105,"type":"article-journal","title":"The effect of differential recruitment, non-response and non-recruitment on estimators for respondent-driven sampling","container-title":"Electronic Journal of Statistics","page":"899-934","volume":"5","author":[{"family":"Tomas","given":"Amber"},{"family":"Gile","given":"Krista J."}],"issued":{"date-parts":[["2011"]]}}},{"id":957,"uris":["http://zotero.org/users/51902/items/3URKM9FX"],"uri":["http://zotero.org/users/51902/items/3URKM9FX"],"itemData":{"id":957,"type":"manuscript","title":"Innovations in the Recruitment of Respondent-driven Samples for Improved Inference to Hidden Populations","genre":"Duke Network Analysis Center Working Paper","author":[{"family":"Verdery","given":"Ashton M."},{"family":"Merli","given":"M. Giovanna"},{"family":"Moody","given":"James"}],"issued":{"date-parts":[["2015"]]}}}],"schema":"https://github.com/citation-style-language/schema/raw/master/csl-citation.json"} </w:instrText>
      </w:r>
      <w:r>
        <w:rPr>
          <w:rFonts w:ascii="Arial" w:hAnsi="Arial" w:cs="Arial"/>
        </w:rPr>
        <w:fldChar w:fldCharType="separate"/>
      </w:r>
      <w:r w:rsidRPr="00422AC2">
        <w:rPr>
          <w:rFonts w:ascii="Arial" w:hAnsi="Arial" w:cs="Arial"/>
        </w:rPr>
        <w:t>(Tomas and Gile 2011; Verdery, Merli, and Moody 2015)</w:t>
      </w:r>
      <w:r>
        <w:rPr>
          <w:rFonts w:ascii="Arial" w:hAnsi="Arial" w:cs="Arial"/>
        </w:rPr>
        <w:fldChar w:fldCharType="end"/>
      </w:r>
      <w:r>
        <w:rPr>
          <w:rFonts w:ascii="Arial" w:hAnsi="Arial" w:cs="Arial"/>
        </w:rPr>
        <w:t>.</w:t>
      </w:r>
      <w:r w:rsidR="00D97845">
        <w:rPr>
          <w:rFonts w:ascii="Arial" w:hAnsi="Arial" w:cs="Arial"/>
        </w:rPr>
        <w:t xml:space="preserve"> </w:t>
      </w:r>
      <w:r w:rsidR="00FA1A7B">
        <w:rPr>
          <w:rFonts w:ascii="Arial" w:hAnsi="Arial" w:cs="Arial"/>
        </w:rPr>
        <w:t>In the Verdery, Merli and Moody paper included as an appendix, the PI examined 612 different scenarios to characterize the myriad ways th</w:t>
      </w:r>
      <w:r w:rsidR="000F1E09">
        <w:rPr>
          <w:rFonts w:ascii="Arial" w:hAnsi="Arial" w:cs="Arial"/>
        </w:rPr>
        <w:t>at</w:t>
      </w:r>
      <w:r w:rsidR="00FA1A7B">
        <w:rPr>
          <w:rFonts w:ascii="Arial" w:hAnsi="Arial" w:cs="Arial"/>
        </w:rPr>
        <w:t xml:space="preserve"> RDS recruitment can diverge from theoretical expectations, and we expect to test approximately </w:t>
      </w:r>
      <w:r w:rsidR="000F1E09">
        <w:rPr>
          <w:rFonts w:ascii="Arial" w:hAnsi="Arial" w:cs="Arial"/>
        </w:rPr>
        <w:t>as many</w:t>
      </w:r>
      <w:r w:rsidR="00FA1A7B">
        <w:rPr>
          <w:rFonts w:ascii="Arial" w:hAnsi="Arial" w:cs="Arial"/>
        </w:rPr>
        <w:t xml:space="preserve"> scenarios. </w:t>
      </w:r>
      <w:r w:rsidR="00D97845">
        <w:rPr>
          <w:rFonts w:ascii="Arial" w:hAnsi="Arial" w:cs="Arial"/>
        </w:rPr>
        <w:t xml:space="preserve">By using the Add Health networks as population social networks from which our simulated samples will be drawn, we will observe the performance of </w:t>
      </w:r>
      <w:r w:rsidR="000A3811">
        <w:rPr>
          <w:rFonts w:ascii="Arial" w:hAnsi="Arial" w:cs="Arial"/>
        </w:rPr>
        <w:t xml:space="preserve">different approaches to multivariate regression modeling using RDS data collected from </w:t>
      </w:r>
      <w:r w:rsidR="00D97845">
        <w:rPr>
          <w:rFonts w:ascii="Arial" w:hAnsi="Arial" w:cs="Arial"/>
        </w:rPr>
        <w:t>a variety of network types.</w:t>
      </w:r>
      <w:r w:rsidR="00433196">
        <w:rPr>
          <w:rFonts w:ascii="Arial" w:hAnsi="Arial" w:cs="Arial"/>
        </w:rPr>
        <w:t xml:space="preserve"> </w:t>
      </w:r>
      <w:r w:rsidR="000F1E09">
        <w:rPr>
          <w:rFonts w:ascii="Arial" w:hAnsi="Arial" w:cs="Arial"/>
        </w:rPr>
        <w:t>We will compare</w:t>
      </w:r>
      <w:r w:rsidR="00433196">
        <w:rPr>
          <w:rFonts w:ascii="Arial" w:hAnsi="Arial" w:cs="Arial"/>
        </w:rPr>
        <w:t xml:space="preserve"> results across network types and </w:t>
      </w:r>
      <w:r w:rsidR="000F1E09">
        <w:rPr>
          <w:rFonts w:ascii="Arial" w:hAnsi="Arial" w:cs="Arial"/>
        </w:rPr>
        <w:t xml:space="preserve">recruitment dynamics scenarios </w:t>
      </w:r>
      <w:r w:rsidR="00433196">
        <w:rPr>
          <w:rFonts w:ascii="Arial" w:hAnsi="Arial" w:cs="Arial"/>
        </w:rPr>
        <w:t xml:space="preserve">to characterize how these features affect the performance of the different multivariate </w:t>
      </w:r>
      <w:r w:rsidR="000F1E09">
        <w:rPr>
          <w:rFonts w:ascii="Arial" w:hAnsi="Arial" w:cs="Arial"/>
        </w:rPr>
        <w:t xml:space="preserve">RDS </w:t>
      </w:r>
      <w:r w:rsidR="00433196">
        <w:rPr>
          <w:rFonts w:ascii="Arial" w:hAnsi="Arial" w:cs="Arial"/>
        </w:rPr>
        <w:t xml:space="preserve">approaches. Based on </w:t>
      </w:r>
      <w:r w:rsidR="00D97845">
        <w:rPr>
          <w:rFonts w:ascii="Arial" w:hAnsi="Arial" w:cs="Arial"/>
        </w:rPr>
        <w:t xml:space="preserve">our prior </w:t>
      </w:r>
      <w:r w:rsidR="00433196">
        <w:rPr>
          <w:rFonts w:ascii="Arial" w:hAnsi="Arial" w:cs="Arial"/>
        </w:rPr>
        <w:t>experience</w:t>
      </w:r>
      <w:r w:rsidR="00D97845">
        <w:rPr>
          <w:rFonts w:ascii="Arial" w:hAnsi="Arial" w:cs="Arial"/>
        </w:rPr>
        <w:t xml:space="preserve">, drawing 1,000 simulated RDS samples with target sizes of 600 in Add Health networks takes approximately </w:t>
      </w:r>
      <w:r w:rsidR="00FA1A7B">
        <w:rPr>
          <w:rFonts w:ascii="Arial" w:hAnsi="Arial" w:cs="Arial"/>
        </w:rPr>
        <w:t>one</w:t>
      </w:r>
      <w:r w:rsidR="00D97845">
        <w:rPr>
          <w:rFonts w:ascii="Arial" w:hAnsi="Arial" w:cs="Arial"/>
        </w:rPr>
        <w:t xml:space="preserve"> to </w:t>
      </w:r>
      <w:r w:rsidR="00FA1A7B">
        <w:rPr>
          <w:rFonts w:ascii="Arial" w:hAnsi="Arial" w:cs="Arial"/>
        </w:rPr>
        <w:t xml:space="preserve">two </w:t>
      </w:r>
      <w:r w:rsidR="00D97845">
        <w:rPr>
          <w:rFonts w:ascii="Arial" w:hAnsi="Arial" w:cs="Arial"/>
        </w:rPr>
        <w:t xml:space="preserve">hours, depending on other parameters being tested and the computing facilities used. We intend to </w:t>
      </w:r>
      <w:r w:rsidR="00D97845">
        <w:rPr>
          <w:rFonts w:ascii="Arial" w:hAnsi="Arial" w:cs="Arial"/>
        </w:rPr>
        <w:lastRenderedPageBreak/>
        <w:t xml:space="preserve">make use of </w:t>
      </w:r>
      <w:r w:rsidR="008F4A42">
        <w:rPr>
          <w:rFonts w:ascii="Arial" w:hAnsi="Arial" w:cs="Arial"/>
        </w:rPr>
        <w:t>Pennsylvania State University’s</w:t>
      </w:r>
      <w:r w:rsidR="000F1E09">
        <w:rPr>
          <w:rFonts w:ascii="Arial" w:hAnsi="Arial" w:cs="Arial"/>
        </w:rPr>
        <w:t xml:space="preserve"> </w:t>
      </w:r>
      <w:r w:rsidR="00D97845">
        <w:rPr>
          <w:rFonts w:ascii="Arial" w:hAnsi="Arial" w:cs="Arial"/>
        </w:rPr>
        <w:t xml:space="preserve">Population Research Institute’s high performance </w:t>
      </w:r>
      <w:r w:rsidR="00FA1A7B">
        <w:rPr>
          <w:rFonts w:ascii="Arial" w:hAnsi="Arial" w:cs="Arial"/>
        </w:rPr>
        <w:t xml:space="preserve">parallel </w:t>
      </w:r>
      <w:r w:rsidR="00D97845">
        <w:rPr>
          <w:rFonts w:ascii="Arial" w:hAnsi="Arial" w:cs="Arial"/>
        </w:rPr>
        <w:t xml:space="preserve">computing </w:t>
      </w:r>
      <w:r w:rsidR="00FA1A7B">
        <w:rPr>
          <w:rFonts w:ascii="Arial" w:hAnsi="Arial" w:cs="Arial"/>
        </w:rPr>
        <w:t>environment</w:t>
      </w:r>
      <w:r w:rsidR="00D97845">
        <w:rPr>
          <w:rFonts w:ascii="Arial" w:hAnsi="Arial" w:cs="Arial"/>
        </w:rPr>
        <w:t xml:space="preserve"> to draw these samples, which </w:t>
      </w:r>
      <w:r w:rsidR="00FA1A7B">
        <w:rPr>
          <w:rFonts w:ascii="Arial" w:hAnsi="Arial" w:cs="Arial"/>
        </w:rPr>
        <w:t>will</w:t>
      </w:r>
      <w:r w:rsidR="00D97845">
        <w:rPr>
          <w:rFonts w:ascii="Arial" w:hAnsi="Arial" w:cs="Arial"/>
        </w:rPr>
        <w:t xml:space="preserve"> speed up the process</w:t>
      </w:r>
      <w:r w:rsidR="00FA1A7B">
        <w:rPr>
          <w:rFonts w:ascii="Arial" w:hAnsi="Arial" w:cs="Arial"/>
        </w:rPr>
        <w:t xml:space="preserve"> substantially</w:t>
      </w:r>
      <w:r w:rsidR="00D97845">
        <w:rPr>
          <w:rFonts w:ascii="Arial" w:hAnsi="Arial" w:cs="Arial"/>
        </w:rPr>
        <w:t>.</w:t>
      </w:r>
    </w:p>
    <w:p w14:paraId="1077BC3B" w14:textId="22FBBEF0" w:rsidR="001C22D6" w:rsidRDefault="001C22D6" w:rsidP="001A7A1F">
      <w:pPr>
        <w:spacing w:after="0" w:line="240" w:lineRule="auto"/>
        <w:ind w:firstLine="90"/>
        <w:rPr>
          <w:rFonts w:ascii="Arial" w:hAnsi="Arial" w:cs="Arial"/>
        </w:rPr>
      </w:pPr>
      <w:r w:rsidRPr="003C64BE">
        <w:rPr>
          <w:rFonts w:ascii="Arial" w:hAnsi="Arial" w:cs="Arial"/>
        </w:rPr>
        <w:t>Within each simulated sample, we will compute multivariate regressions.</w:t>
      </w:r>
      <w:r w:rsidR="00486DDE">
        <w:rPr>
          <w:rFonts w:ascii="Arial" w:hAnsi="Arial" w:cs="Arial"/>
        </w:rPr>
        <w:t xml:space="preserve"> </w:t>
      </w:r>
      <w:r w:rsidR="00A37FFD">
        <w:rPr>
          <w:rFonts w:ascii="Arial" w:hAnsi="Arial" w:cs="Arial"/>
        </w:rPr>
        <w:t xml:space="preserve">We </w:t>
      </w:r>
      <w:r w:rsidR="00DD0922">
        <w:rPr>
          <w:rFonts w:ascii="Arial" w:hAnsi="Arial" w:cs="Arial"/>
        </w:rPr>
        <w:t>will</w:t>
      </w:r>
      <w:r w:rsidR="00A37FFD">
        <w:rPr>
          <w:rFonts w:ascii="Arial" w:hAnsi="Arial" w:cs="Arial"/>
        </w:rPr>
        <w:t xml:space="preserve"> test the six</w:t>
      </w:r>
      <w:r w:rsidR="00A37FFD" w:rsidRPr="00A37FFD">
        <w:rPr>
          <w:rFonts w:ascii="Arial" w:hAnsi="Arial" w:cs="Arial"/>
        </w:rPr>
        <w:t xml:space="preserve"> </w:t>
      </w:r>
      <w:r w:rsidR="00A37FFD">
        <w:rPr>
          <w:rFonts w:ascii="Arial" w:hAnsi="Arial" w:cs="Arial"/>
        </w:rPr>
        <w:t xml:space="preserve">approaches outlined in table 1, </w:t>
      </w:r>
      <w:r w:rsidR="000F1E09">
        <w:rPr>
          <w:rFonts w:ascii="Arial" w:hAnsi="Arial" w:cs="Arial"/>
        </w:rPr>
        <w:t xml:space="preserve">which we </w:t>
      </w:r>
      <w:r w:rsidR="00A37FFD">
        <w:rPr>
          <w:rFonts w:ascii="Arial" w:hAnsi="Arial" w:cs="Arial"/>
        </w:rPr>
        <w:t xml:space="preserve">selected because of their prominence in </w:t>
      </w:r>
      <w:r w:rsidR="000F1E09">
        <w:rPr>
          <w:rFonts w:ascii="Arial" w:hAnsi="Arial" w:cs="Arial"/>
        </w:rPr>
        <w:t xml:space="preserve">the literature or </w:t>
      </w:r>
      <w:r w:rsidR="00A37FFD">
        <w:rPr>
          <w:rFonts w:ascii="Arial" w:hAnsi="Arial" w:cs="Arial"/>
        </w:rPr>
        <w:t xml:space="preserve">Spiller’s thesis. </w:t>
      </w:r>
      <w:r w:rsidR="000F1E09">
        <w:rPr>
          <w:rFonts w:ascii="Arial" w:hAnsi="Arial" w:cs="Arial"/>
        </w:rPr>
        <w:t>We</w:t>
      </w:r>
      <w:r w:rsidR="009855B7">
        <w:rPr>
          <w:rFonts w:ascii="Arial" w:hAnsi="Arial" w:cs="Arial"/>
        </w:rPr>
        <w:t xml:space="preserve"> may elect to test additional approaches used in the literature (such as adjustments for clustering on seed/chain), but this list covers the most commonly used approaches</w:t>
      </w:r>
      <w:r w:rsidR="000F1E09">
        <w:rPr>
          <w:rFonts w:ascii="Arial" w:hAnsi="Arial" w:cs="Arial"/>
        </w:rPr>
        <w:t xml:space="preserve"> and </w:t>
      </w:r>
      <w:r w:rsidR="000A3811">
        <w:rPr>
          <w:rFonts w:ascii="Arial" w:hAnsi="Arial" w:cs="Arial"/>
        </w:rPr>
        <w:t xml:space="preserve">is thus </w:t>
      </w:r>
      <w:r w:rsidR="000F1E09">
        <w:rPr>
          <w:rFonts w:ascii="Arial" w:hAnsi="Arial" w:cs="Arial"/>
        </w:rPr>
        <w:t>a strong starting point</w:t>
      </w:r>
      <w:r w:rsidR="009855B7">
        <w:rPr>
          <w:rFonts w:ascii="Arial" w:hAnsi="Arial" w:cs="Arial"/>
        </w:rPr>
        <w:t>.</w:t>
      </w:r>
      <w:r w:rsidR="00D97845">
        <w:rPr>
          <w:rFonts w:ascii="Arial" w:hAnsi="Arial" w:cs="Arial"/>
        </w:rPr>
        <w:t xml:space="preserve"> </w:t>
      </w:r>
      <w:r w:rsidR="000F1E09">
        <w:rPr>
          <w:rFonts w:ascii="Arial" w:hAnsi="Arial" w:cs="Arial"/>
        </w:rPr>
        <w:t xml:space="preserve">Estimating </w:t>
      </w:r>
      <w:r w:rsidR="000A3811">
        <w:rPr>
          <w:rFonts w:ascii="Arial" w:hAnsi="Arial" w:cs="Arial"/>
        </w:rPr>
        <w:t xml:space="preserve">the parameters of </w:t>
      </w:r>
      <w:r w:rsidR="00FA1A7B">
        <w:rPr>
          <w:rFonts w:ascii="Arial" w:hAnsi="Arial" w:cs="Arial"/>
        </w:rPr>
        <w:t xml:space="preserve">these </w:t>
      </w:r>
      <w:r w:rsidR="000F1E09">
        <w:rPr>
          <w:rFonts w:ascii="Arial" w:hAnsi="Arial" w:cs="Arial"/>
        </w:rPr>
        <w:t xml:space="preserve">regression </w:t>
      </w:r>
      <w:r w:rsidR="00FA1A7B">
        <w:rPr>
          <w:rFonts w:ascii="Arial" w:hAnsi="Arial" w:cs="Arial"/>
        </w:rPr>
        <w:t xml:space="preserve">models on each simulated sample can be expected to </w:t>
      </w:r>
      <w:r w:rsidR="00CC324C">
        <w:rPr>
          <w:rFonts w:ascii="Arial" w:hAnsi="Arial" w:cs="Arial"/>
        </w:rPr>
        <w:t xml:space="preserve">moderately </w:t>
      </w:r>
      <w:r w:rsidR="002426D9">
        <w:rPr>
          <w:rFonts w:ascii="Arial" w:hAnsi="Arial" w:cs="Arial"/>
        </w:rPr>
        <w:t>increase</w:t>
      </w:r>
      <w:r w:rsidR="00FA1A7B">
        <w:rPr>
          <w:rFonts w:ascii="Arial" w:hAnsi="Arial" w:cs="Arial"/>
        </w:rPr>
        <w:t xml:space="preserve"> the computation time, necessitating our use of PRI resources and parallelized coding practices (which the PI has previous experience with outside of the simulated RDS context).</w:t>
      </w:r>
      <w:r w:rsidR="00194D4E">
        <w:rPr>
          <w:rFonts w:ascii="Arial" w:hAnsi="Arial" w:cs="Arial"/>
        </w:rPr>
        <w:t xml:space="preserve"> We will investigate a range of epidemiologically interesting empirical multivariate relationships in the Add Health data, selected on the basis of their interest to the public health community and the feasibility </w:t>
      </w:r>
      <w:r w:rsidR="002426D9">
        <w:rPr>
          <w:rFonts w:ascii="Arial" w:hAnsi="Arial" w:cs="Arial"/>
        </w:rPr>
        <w:t xml:space="preserve">of their examination </w:t>
      </w:r>
      <w:r w:rsidR="00194D4E">
        <w:rPr>
          <w:rFonts w:ascii="Arial" w:hAnsi="Arial" w:cs="Arial"/>
        </w:rPr>
        <w:t>across the different Add Health networks (e.g., not missing substantial amounts of data). Because of the prevalence of logistic regression models in the literature, we will focus our attention on dependent variables with binary outcomes.</w:t>
      </w:r>
    </w:p>
    <w:p w14:paraId="3AE3A60A" w14:textId="271DB2A8" w:rsidR="00A37FFD" w:rsidRPr="00A37FFD" w:rsidRDefault="00A37FFD" w:rsidP="00A37FFD">
      <w:pPr>
        <w:spacing w:after="0" w:line="240" w:lineRule="auto"/>
        <w:rPr>
          <w:rFonts w:ascii="Arial" w:hAnsi="Arial" w:cs="Arial"/>
          <w:b/>
        </w:rPr>
      </w:pPr>
      <w:r w:rsidRPr="00A37FFD">
        <w:rPr>
          <w:rFonts w:ascii="Arial" w:hAnsi="Arial" w:cs="Arial"/>
          <w:b/>
        </w:rPr>
        <w:t xml:space="preserve">Table 1. Multivariate approaches </w:t>
      </w:r>
      <w:r w:rsidR="00235A6C">
        <w:rPr>
          <w:rFonts w:ascii="Arial" w:hAnsi="Arial" w:cs="Arial"/>
          <w:b/>
        </w:rPr>
        <w:t>we will</w:t>
      </w:r>
      <w:r w:rsidRPr="00A37FFD">
        <w:rPr>
          <w:rFonts w:ascii="Arial" w:hAnsi="Arial" w:cs="Arial"/>
          <w:b/>
        </w:rPr>
        <w:t xml:space="preserve"> test.</w:t>
      </w:r>
      <w:r w:rsidR="00235A6C" w:rsidRPr="00235A6C">
        <w:rPr>
          <w:rFonts w:ascii="Arial" w:hAnsi="Arial" w:cs="Arial"/>
          <w:b/>
        </w:rPr>
        <w:t xml:space="preserve"> </w:t>
      </w:r>
      <w:r w:rsidR="00235A6C" w:rsidRPr="00A37FFD">
        <w:rPr>
          <w:rFonts w:ascii="Arial" w:hAnsi="Arial" w:cs="Arial"/>
          <w:b/>
        </w:rPr>
        <w:t>Note</w:t>
      </w:r>
      <w:r w:rsidR="000C614A">
        <w:rPr>
          <w:rFonts w:ascii="Arial" w:hAnsi="Arial" w:cs="Arial"/>
          <w:b/>
        </w:rPr>
        <w:t>s</w:t>
      </w:r>
      <w:r w:rsidR="00235A6C" w:rsidRPr="00A37FFD">
        <w:rPr>
          <w:rFonts w:ascii="Arial" w:hAnsi="Arial" w:cs="Arial"/>
          <w:b/>
        </w:rPr>
        <w:t>: RDS = respondent-driven sampling; RE = random effects; GEE = g</w:t>
      </w:r>
      <w:r w:rsidR="00235A6C">
        <w:rPr>
          <w:rFonts w:ascii="Arial" w:hAnsi="Arial" w:cs="Arial"/>
          <w:b/>
        </w:rPr>
        <w:t xml:space="preserve">eneralized estimating </w:t>
      </w:r>
      <w:r w:rsidR="00235A6C" w:rsidRPr="009855B7">
        <w:rPr>
          <w:rFonts w:ascii="Arial" w:hAnsi="Arial" w:cs="Arial"/>
          <w:b/>
        </w:rPr>
        <w:t>equa</w:t>
      </w:r>
      <w:r w:rsidR="00235A6C">
        <w:rPr>
          <w:rFonts w:ascii="Arial" w:hAnsi="Arial" w:cs="Arial"/>
          <w:b/>
        </w:rPr>
        <w:t xml:space="preserve">tions; VH = </w:t>
      </w:r>
      <w:r w:rsidR="00235A6C" w:rsidRPr="009855B7">
        <w:rPr>
          <w:rFonts w:ascii="Arial" w:hAnsi="Arial" w:cs="Arial"/>
          <w:b/>
        </w:rPr>
        <w:fldChar w:fldCharType="begin"/>
      </w:r>
      <w:r w:rsidR="004F13EE">
        <w:rPr>
          <w:rFonts w:ascii="Arial" w:hAnsi="Arial" w:cs="Arial"/>
          <w:b/>
        </w:rPr>
        <w:instrText xml:space="preserve"> ADDIN ZOTERO_ITEM CSL_CITATION {"citationID":"ReHKQVzp","properties":{"formattedCitation":"(Volz and Heckathorn 2008)","plainCitation":"(Volz and Heckathorn 2008)"},"citationItems":[{"id":144,"uris":["http://zotero.org/users/51902/items/RV6DM9M8"],"uri":["http://zotero.org/users/51902/items/RV6DM9M8"],"itemData":{"id":144,"type":"article-journal","title":"Probability based estimation theory for respondent driven sampling","container-title":"Journal of Official Statistics","page":"79","volume":"24","issue":"1","author":[{"family":"Volz","given":"Erik"},{"family":"Heckathorn","given":"Douglas D."}],"issued":{"date-parts":[["2008"]]}}}],"schema":"https://github.com/citation-style-language/schema/raw/master/csl-citation.json"} </w:instrText>
      </w:r>
      <w:r w:rsidR="00235A6C" w:rsidRPr="009855B7">
        <w:rPr>
          <w:rFonts w:ascii="Arial" w:hAnsi="Arial" w:cs="Arial"/>
          <w:b/>
        </w:rPr>
        <w:fldChar w:fldCharType="separate"/>
      </w:r>
      <w:r w:rsidR="00235A6C" w:rsidRPr="009855B7">
        <w:rPr>
          <w:rFonts w:ascii="Arial" w:hAnsi="Arial" w:cs="Arial"/>
          <w:b/>
        </w:rPr>
        <w:t xml:space="preserve">Volz and Heckathorn </w:t>
      </w:r>
      <w:r w:rsidR="00235A6C">
        <w:rPr>
          <w:rFonts w:ascii="Arial" w:hAnsi="Arial" w:cs="Arial"/>
          <w:b/>
        </w:rPr>
        <w:t>(</w:t>
      </w:r>
      <w:r w:rsidR="00235A6C" w:rsidRPr="009855B7">
        <w:rPr>
          <w:rFonts w:ascii="Arial" w:hAnsi="Arial" w:cs="Arial"/>
          <w:b/>
        </w:rPr>
        <w:t>2008)</w:t>
      </w:r>
      <w:r w:rsidR="00235A6C" w:rsidRPr="009855B7">
        <w:rPr>
          <w:rFonts w:ascii="Arial" w:hAnsi="Arial" w:cs="Arial"/>
          <w:b/>
        </w:rPr>
        <w:fldChar w:fldCharType="end"/>
      </w:r>
      <w:r w:rsidR="00235A6C" w:rsidRPr="009855B7">
        <w:rPr>
          <w:rFonts w:ascii="Arial" w:hAnsi="Arial" w:cs="Arial"/>
          <w:b/>
        </w:rPr>
        <w:t>.</w:t>
      </w:r>
    </w:p>
    <w:tbl>
      <w:tblPr>
        <w:tblW w:w="10792" w:type="dxa"/>
        <w:tblBorders>
          <w:top w:val="thinThickSmallGap" w:sz="24" w:space="0" w:color="auto"/>
          <w:bottom w:val="thinThickSmallGap" w:sz="24" w:space="0" w:color="auto"/>
        </w:tblBorders>
        <w:tblLook w:val="04A0" w:firstRow="1" w:lastRow="0" w:firstColumn="1" w:lastColumn="0" w:noHBand="0" w:noVBand="1"/>
      </w:tblPr>
      <w:tblGrid>
        <w:gridCol w:w="2699"/>
        <w:gridCol w:w="8093"/>
      </w:tblGrid>
      <w:tr w:rsidR="00A37FFD" w:rsidRPr="00A37FFD" w14:paraId="1EFCAC75" w14:textId="77777777" w:rsidTr="00A37FFD">
        <w:trPr>
          <w:trHeight w:val="300"/>
        </w:trPr>
        <w:tc>
          <w:tcPr>
            <w:tcW w:w="2699" w:type="dxa"/>
            <w:shd w:val="clear" w:color="auto" w:fill="auto"/>
            <w:noWrap/>
            <w:vAlign w:val="bottom"/>
            <w:hideMark/>
          </w:tcPr>
          <w:p w14:paraId="497D9440" w14:textId="77777777" w:rsidR="00A37FFD" w:rsidRPr="00A37FFD" w:rsidRDefault="00A37FFD" w:rsidP="00A37FFD">
            <w:pPr>
              <w:spacing w:after="0" w:line="240" w:lineRule="auto"/>
              <w:rPr>
                <w:rFonts w:ascii="Calibri" w:eastAsia="Times New Roman" w:hAnsi="Calibri" w:cs="Times New Roman"/>
                <w:b/>
                <w:color w:val="000000"/>
                <w:u w:val="single"/>
              </w:rPr>
            </w:pPr>
            <w:r w:rsidRPr="00A37FFD">
              <w:rPr>
                <w:rFonts w:ascii="Calibri" w:eastAsia="Times New Roman" w:hAnsi="Calibri" w:cs="Times New Roman"/>
                <w:b/>
                <w:color w:val="000000"/>
                <w:u w:val="single"/>
              </w:rPr>
              <w:t>Name of approach</w:t>
            </w:r>
          </w:p>
        </w:tc>
        <w:tc>
          <w:tcPr>
            <w:tcW w:w="8093" w:type="dxa"/>
            <w:shd w:val="clear" w:color="auto" w:fill="auto"/>
            <w:noWrap/>
            <w:vAlign w:val="bottom"/>
            <w:hideMark/>
          </w:tcPr>
          <w:p w14:paraId="71AD4353" w14:textId="77777777" w:rsidR="00A37FFD" w:rsidRPr="00A37FFD" w:rsidRDefault="00A37FFD" w:rsidP="00A37FFD">
            <w:pPr>
              <w:spacing w:after="0" w:line="240" w:lineRule="auto"/>
              <w:rPr>
                <w:rFonts w:ascii="Calibri" w:eastAsia="Times New Roman" w:hAnsi="Calibri" w:cs="Times New Roman"/>
                <w:b/>
                <w:color w:val="000000"/>
                <w:u w:val="single"/>
              </w:rPr>
            </w:pPr>
            <w:r w:rsidRPr="00A37FFD">
              <w:rPr>
                <w:rFonts w:ascii="Calibri" w:eastAsia="Times New Roman" w:hAnsi="Calibri" w:cs="Times New Roman"/>
                <w:b/>
                <w:color w:val="000000"/>
                <w:u w:val="single"/>
              </w:rPr>
              <w:t>Brief description</w:t>
            </w:r>
          </w:p>
        </w:tc>
      </w:tr>
      <w:tr w:rsidR="00A37FFD" w:rsidRPr="00A37FFD" w14:paraId="60D8BF95" w14:textId="77777777" w:rsidTr="00A37FFD">
        <w:trPr>
          <w:trHeight w:val="300"/>
        </w:trPr>
        <w:tc>
          <w:tcPr>
            <w:tcW w:w="2699" w:type="dxa"/>
            <w:shd w:val="clear" w:color="auto" w:fill="auto"/>
            <w:noWrap/>
            <w:hideMark/>
          </w:tcPr>
          <w:p w14:paraId="5E70CE28" w14:textId="77777777" w:rsidR="00A37FFD" w:rsidRPr="00A37FFD" w:rsidRDefault="00A37FFD" w:rsidP="00A37FFD">
            <w:pPr>
              <w:spacing w:after="0" w:line="240" w:lineRule="auto"/>
              <w:rPr>
                <w:rFonts w:ascii="Calibri" w:eastAsia="Times New Roman" w:hAnsi="Calibri" w:cs="Times New Roman"/>
                <w:color w:val="000000"/>
              </w:rPr>
            </w:pPr>
            <w:r w:rsidRPr="00A37FFD">
              <w:rPr>
                <w:rFonts w:ascii="Calibri" w:eastAsia="Times New Roman" w:hAnsi="Calibri" w:cs="Times New Roman"/>
                <w:color w:val="000000"/>
              </w:rPr>
              <w:t>Unadjusted model</w:t>
            </w:r>
          </w:p>
        </w:tc>
        <w:tc>
          <w:tcPr>
            <w:tcW w:w="8093" w:type="dxa"/>
            <w:shd w:val="clear" w:color="auto" w:fill="auto"/>
            <w:noWrap/>
            <w:hideMark/>
          </w:tcPr>
          <w:p w14:paraId="28A1C394" w14:textId="48CB0284" w:rsidR="00A37FFD" w:rsidRPr="00A37FFD" w:rsidRDefault="00433196" w:rsidP="00433196">
            <w:pPr>
              <w:spacing w:after="0" w:line="240" w:lineRule="auto"/>
              <w:ind w:left="163" w:hanging="180"/>
              <w:rPr>
                <w:rFonts w:ascii="Calibri" w:eastAsia="Times New Roman" w:hAnsi="Calibri" w:cs="Times New Roman"/>
                <w:color w:val="000000"/>
              </w:rPr>
            </w:pPr>
            <w:r>
              <w:rPr>
                <w:rFonts w:ascii="Calibri" w:eastAsia="Times New Roman" w:hAnsi="Calibri" w:cs="Times New Roman"/>
                <w:color w:val="000000"/>
              </w:rPr>
              <w:t>No</w:t>
            </w:r>
            <w:r w:rsidR="00A37FFD" w:rsidRPr="00A37FFD">
              <w:rPr>
                <w:rFonts w:ascii="Calibri" w:eastAsia="Times New Roman" w:hAnsi="Calibri" w:cs="Times New Roman"/>
                <w:color w:val="000000"/>
              </w:rPr>
              <w:t xml:space="preserve"> weights </w:t>
            </w:r>
            <w:r w:rsidR="009855B7">
              <w:rPr>
                <w:rFonts w:ascii="Calibri" w:eastAsia="Times New Roman" w:hAnsi="Calibri" w:cs="Times New Roman"/>
                <w:color w:val="000000"/>
              </w:rPr>
              <w:t>or</w:t>
            </w:r>
            <w:r w:rsidR="00A37FFD" w:rsidRPr="00A37FFD">
              <w:rPr>
                <w:rFonts w:ascii="Calibri" w:eastAsia="Times New Roman" w:hAnsi="Calibri" w:cs="Times New Roman"/>
                <w:color w:val="000000"/>
              </w:rPr>
              <w:t xml:space="preserve"> clustering</w:t>
            </w:r>
            <w:r>
              <w:rPr>
                <w:rFonts w:ascii="Calibri" w:eastAsia="Times New Roman" w:hAnsi="Calibri" w:cs="Times New Roman"/>
                <w:color w:val="000000"/>
              </w:rPr>
              <w:t xml:space="preserve"> adjustment</w:t>
            </w:r>
            <w:r w:rsidR="009855B7">
              <w:rPr>
                <w:rFonts w:ascii="Calibri" w:eastAsia="Times New Roman" w:hAnsi="Calibri" w:cs="Times New Roman"/>
                <w:color w:val="000000"/>
              </w:rPr>
              <w:t>.</w:t>
            </w:r>
          </w:p>
        </w:tc>
      </w:tr>
      <w:tr w:rsidR="00A37FFD" w:rsidRPr="00A37FFD" w14:paraId="10A9F8C3" w14:textId="77777777" w:rsidTr="00A37FFD">
        <w:trPr>
          <w:trHeight w:val="300"/>
        </w:trPr>
        <w:tc>
          <w:tcPr>
            <w:tcW w:w="2699" w:type="dxa"/>
            <w:shd w:val="clear" w:color="auto" w:fill="auto"/>
            <w:noWrap/>
            <w:hideMark/>
          </w:tcPr>
          <w:p w14:paraId="763AA785" w14:textId="77777777" w:rsidR="00A37FFD" w:rsidRPr="00A37FFD" w:rsidRDefault="00A37FFD" w:rsidP="00A37FFD">
            <w:pPr>
              <w:spacing w:after="0" w:line="240" w:lineRule="auto"/>
              <w:rPr>
                <w:rFonts w:ascii="Calibri" w:eastAsia="Times New Roman" w:hAnsi="Calibri" w:cs="Times New Roman"/>
                <w:color w:val="000000"/>
              </w:rPr>
            </w:pPr>
            <w:r w:rsidRPr="00A37FFD">
              <w:rPr>
                <w:rFonts w:ascii="Calibri" w:eastAsia="Times New Roman" w:hAnsi="Calibri" w:cs="Times New Roman"/>
                <w:color w:val="000000"/>
              </w:rPr>
              <w:t>RDS Weights</w:t>
            </w:r>
          </w:p>
        </w:tc>
        <w:tc>
          <w:tcPr>
            <w:tcW w:w="8093" w:type="dxa"/>
            <w:shd w:val="clear" w:color="auto" w:fill="auto"/>
            <w:noWrap/>
            <w:hideMark/>
          </w:tcPr>
          <w:p w14:paraId="433984D7" w14:textId="2542AF47" w:rsidR="00A37FFD" w:rsidRPr="00A37FFD" w:rsidRDefault="00433196" w:rsidP="00433196">
            <w:pPr>
              <w:spacing w:after="0" w:line="240" w:lineRule="auto"/>
              <w:ind w:left="163" w:hanging="180"/>
              <w:rPr>
                <w:rFonts w:ascii="Calibri" w:eastAsia="Times New Roman" w:hAnsi="Calibri" w:cs="Times New Roman"/>
                <w:color w:val="000000"/>
              </w:rPr>
            </w:pPr>
            <w:r>
              <w:rPr>
                <w:rFonts w:ascii="Calibri" w:eastAsia="Times New Roman" w:hAnsi="Calibri" w:cs="Times New Roman"/>
                <w:color w:val="000000"/>
              </w:rPr>
              <w:t xml:space="preserve">VH </w:t>
            </w:r>
            <w:r w:rsidR="00A37FFD" w:rsidRPr="00A37FFD">
              <w:rPr>
                <w:rFonts w:ascii="Calibri" w:eastAsia="Times New Roman" w:hAnsi="Calibri" w:cs="Times New Roman"/>
                <w:color w:val="000000"/>
              </w:rPr>
              <w:t xml:space="preserve">RDS weights but </w:t>
            </w:r>
            <w:r>
              <w:rPr>
                <w:rFonts w:ascii="Calibri" w:eastAsia="Times New Roman" w:hAnsi="Calibri" w:cs="Times New Roman"/>
                <w:color w:val="000000"/>
              </w:rPr>
              <w:t>no clustering a</w:t>
            </w:r>
            <w:r w:rsidR="00A37FFD" w:rsidRPr="00A37FFD">
              <w:rPr>
                <w:rFonts w:ascii="Calibri" w:eastAsia="Times New Roman" w:hAnsi="Calibri" w:cs="Times New Roman"/>
                <w:color w:val="000000"/>
              </w:rPr>
              <w:t>djustment</w:t>
            </w:r>
            <w:r w:rsidR="009855B7">
              <w:rPr>
                <w:rFonts w:ascii="Calibri" w:eastAsia="Times New Roman" w:hAnsi="Calibri" w:cs="Times New Roman"/>
                <w:color w:val="000000"/>
              </w:rPr>
              <w:t>.</w:t>
            </w:r>
          </w:p>
        </w:tc>
      </w:tr>
      <w:tr w:rsidR="00A37FFD" w:rsidRPr="00A37FFD" w14:paraId="782345A3" w14:textId="77777777" w:rsidTr="00A37FFD">
        <w:trPr>
          <w:trHeight w:val="300"/>
        </w:trPr>
        <w:tc>
          <w:tcPr>
            <w:tcW w:w="2699" w:type="dxa"/>
            <w:shd w:val="clear" w:color="auto" w:fill="auto"/>
            <w:noWrap/>
            <w:hideMark/>
          </w:tcPr>
          <w:p w14:paraId="63B8FD58" w14:textId="58B4277D" w:rsidR="00A37FFD" w:rsidRPr="00A37FFD" w:rsidRDefault="00A37FFD" w:rsidP="00A37FFD">
            <w:pPr>
              <w:spacing w:after="0" w:line="240" w:lineRule="auto"/>
              <w:rPr>
                <w:rFonts w:ascii="Calibri" w:eastAsia="Times New Roman" w:hAnsi="Calibri" w:cs="Times New Roman"/>
                <w:color w:val="000000"/>
              </w:rPr>
            </w:pPr>
            <w:r>
              <w:rPr>
                <w:rFonts w:ascii="Calibri" w:eastAsia="Times New Roman" w:hAnsi="Calibri" w:cs="Times New Roman"/>
                <w:color w:val="000000"/>
              </w:rPr>
              <w:t>RE</w:t>
            </w:r>
            <w:r w:rsidRPr="00A37FFD">
              <w:rPr>
                <w:rFonts w:ascii="Calibri" w:eastAsia="Times New Roman" w:hAnsi="Calibri" w:cs="Times New Roman"/>
                <w:color w:val="000000"/>
              </w:rPr>
              <w:t xml:space="preserve"> Only</w:t>
            </w:r>
          </w:p>
        </w:tc>
        <w:tc>
          <w:tcPr>
            <w:tcW w:w="8093" w:type="dxa"/>
            <w:shd w:val="clear" w:color="auto" w:fill="auto"/>
            <w:noWrap/>
            <w:hideMark/>
          </w:tcPr>
          <w:p w14:paraId="4ADC1520" w14:textId="6CC24992" w:rsidR="00A37FFD" w:rsidRPr="00A37FFD" w:rsidRDefault="00433196" w:rsidP="00433196">
            <w:pPr>
              <w:spacing w:after="0" w:line="240" w:lineRule="auto"/>
              <w:ind w:left="163" w:hanging="180"/>
              <w:rPr>
                <w:rFonts w:ascii="Calibri" w:eastAsia="Times New Roman" w:hAnsi="Calibri" w:cs="Times New Roman"/>
                <w:color w:val="000000"/>
              </w:rPr>
            </w:pPr>
            <w:r>
              <w:rPr>
                <w:rFonts w:ascii="Calibri" w:eastAsia="Times New Roman" w:hAnsi="Calibri" w:cs="Times New Roman"/>
                <w:color w:val="000000"/>
              </w:rPr>
              <w:t xml:space="preserve">No </w:t>
            </w:r>
            <w:r w:rsidR="00A37FFD" w:rsidRPr="00A37FFD">
              <w:rPr>
                <w:rFonts w:ascii="Calibri" w:eastAsia="Times New Roman" w:hAnsi="Calibri" w:cs="Times New Roman"/>
                <w:color w:val="000000"/>
              </w:rPr>
              <w:t xml:space="preserve">weights but clustering </w:t>
            </w:r>
            <w:r>
              <w:rPr>
                <w:rFonts w:ascii="Calibri" w:eastAsia="Times New Roman" w:hAnsi="Calibri" w:cs="Times New Roman"/>
                <w:color w:val="000000"/>
              </w:rPr>
              <w:t>adjustment with</w:t>
            </w:r>
            <w:r w:rsidR="00A37FFD" w:rsidRPr="00A37FFD">
              <w:rPr>
                <w:rFonts w:ascii="Calibri" w:eastAsia="Times New Roman" w:hAnsi="Calibri" w:cs="Times New Roman"/>
                <w:color w:val="000000"/>
              </w:rPr>
              <w:t xml:space="preserve"> recruiter-level </w:t>
            </w:r>
            <w:r w:rsidR="009855B7">
              <w:rPr>
                <w:rFonts w:ascii="Calibri" w:eastAsia="Times New Roman" w:hAnsi="Calibri" w:cs="Times New Roman"/>
                <w:color w:val="000000"/>
              </w:rPr>
              <w:t>REs.</w:t>
            </w:r>
          </w:p>
        </w:tc>
      </w:tr>
      <w:tr w:rsidR="00A37FFD" w:rsidRPr="00A37FFD" w14:paraId="41BB01A4" w14:textId="77777777" w:rsidTr="00A37FFD">
        <w:trPr>
          <w:trHeight w:val="300"/>
        </w:trPr>
        <w:tc>
          <w:tcPr>
            <w:tcW w:w="2699" w:type="dxa"/>
            <w:shd w:val="clear" w:color="auto" w:fill="auto"/>
            <w:noWrap/>
            <w:hideMark/>
          </w:tcPr>
          <w:p w14:paraId="7C337652" w14:textId="482720DF" w:rsidR="00A37FFD" w:rsidRPr="00A37FFD" w:rsidRDefault="00A37FFD" w:rsidP="00A37FFD">
            <w:pPr>
              <w:spacing w:after="0" w:line="240" w:lineRule="auto"/>
              <w:rPr>
                <w:rFonts w:ascii="Calibri" w:eastAsia="Times New Roman" w:hAnsi="Calibri" w:cs="Times New Roman"/>
                <w:color w:val="000000"/>
              </w:rPr>
            </w:pPr>
            <w:r w:rsidRPr="00A37FFD">
              <w:rPr>
                <w:rFonts w:ascii="Calibri" w:eastAsia="Times New Roman" w:hAnsi="Calibri" w:cs="Times New Roman"/>
                <w:color w:val="000000"/>
              </w:rPr>
              <w:t xml:space="preserve">RDS Weights </w:t>
            </w:r>
            <w:r>
              <w:rPr>
                <w:rFonts w:ascii="Calibri" w:eastAsia="Times New Roman" w:hAnsi="Calibri" w:cs="Times New Roman"/>
                <w:color w:val="000000"/>
              </w:rPr>
              <w:t>&amp;</w:t>
            </w:r>
            <w:r w:rsidRPr="00A37FFD">
              <w:rPr>
                <w:rFonts w:ascii="Calibri" w:eastAsia="Times New Roman" w:hAnsi="Calibri" w:cs="Times New Roman"/>
                <w:color w:val="000000"/>
              </w:rPr>
              <w:t xml:space="preserve"> </w:t>
            </w:r>
            <w:r>
              <w:rPr>
                <w:rFonts w:ascii="Calibri" w:eastAsia="Times New Roman" w:hAnsi="Calibri" w:cs="Times New Roman"/>
                <w:color w:val="000000"/>
              </w:rPr>
              <w:t>RE</w:t>
            </w:r>
          </w:p>
        </w:tc>
        <w:tc>
          <w:tcPr>
            <w:tcW w:w="8093" w:type="dxa"/>
            <w:shd w:val="clear" w:color="auto" w:fill="auto"/>
            <w:noWrap/>
            <w:hideMark/>
          </w:tcPr>
          <w:p w14:paraId="5D4F2E95" w14:textId="3F55CF04" w:rsidR="00A37FFD" w:rsidRPr="00A37FFD" w:rsidRDefault="00433196" w:rsidP="00433196">
            <w:pPr>
              <w:spacing w:after="0" w:line="240" w:lineRule="auto"/>
              <w:ind w:left="163" w:hanging="180"/>
              <w:rPr>
                <w:rFonts w:ascii="Calibri" w:eastAsia="Times New Roman" w:hAnsi="Calibri" w:cs="Times New Roman"/>
                <w:color w:val="000000"/>
              </w:rPr>
            </w:pPr>
            <w:r>
              <w:rPr>
                <w:rFonts w:ascii="Calibri" w:eastAsia="Times New Roman" w:hAnsi="Calibri" w:cs="Times New Roman"/>
                <w:color w:val="000000"/>
              </w:rPr>
              <w:t xml:space="preserve">VH </w:t>
            </w:r>
            <w:r w:rsidR="00A37FFD" w:rsidRPr="00A37FFD">
              <w:rPr>
                <w:rFonts w:ascii="Calibri" w:eastAsia="Times New Roman" w:hAnsi="Calibri" w:cs="Times New Roman"/>
                <w:color w:val="000000"/>
              </w:rPr>
              <w:t xml:space="preserve">RDS weights and clustering </w:t>
            </w:r>
            <w:r>
              <w:rPr>
                <w:rFonts w:ascii="Calibri" w:eastAsia="Times New Roman" w:hAnsi="Calibri" w:cs="Times New Roman"/>
                <w:color w:val="000000"/>
              </w:rPr>
              <w:t>adjustment with</w:t>
            </w:r>
            <w:r w:rsidR="00A37FFD" w:rsidRPr="00A37FFD">
              <w:rPr>
                <w:rFonts w:ascii="Calibri" w:eastAsia="Times New Roman" w:hAnsi="Calibri" w:cs="Times New Roman"/>
                <w:color w:val="000000"/>
              </w:rPr>
              <w:t xml:space="preserve"> recruiter-level </w:t>
            </w:r>
            <w:r w:rsidR="009855B7">
              <w:rPr>
                <w:rFonts w:ascii="Calibri" w:eastAsia="Times New Roman" w:hAnsi="Calibri" w:cs="Times New Roman"/>
                <w:color w:val="000000"/>
              </w:rPr>
              <w:t>REs.</w:t>
            </w:r>
          </w:p>
        </w:tc>
      </w:tr>
      <w:tr w:rsidR="00A37FFD" w:rsidRPr="00A37FFD" w14:paraId="40617FBD" w14:textId="77777777" w:rsidTr="00A37FFD">
        <w:trPr>
          <w:trHeight w:val="300"/>
        </w:trPr>
        <w:tc>
          <w:tcPr>
            <w:tcW w:w="2699" w:type="dxa"/>
            <w:shd w:val="clear" w:color="auto" w:fill="auto"/>
            <w:noWrap/>
            <w:hideMark/>
          </w:tcPr>
          <w:p w14:paraId="3E3ABF8E" w14:textId="77777777" w:rsidR="00A37FFD" w:rsidRPr="00A37FFD" w:rsidRDefault="00A37FFD" w:rsidP="00A37FFD">
            <w:pPr>
              <w:spacing w:after="0" w:line="240" w:lineRule="auto"/>
              <w:rPr>
                <w:rFonts w:ascii="Calibri" w:eastAsia="Times New Roman" w:hAnsi="Calibri" w:cs="Times New Roman"/>
                <w:color w:val="000000"/>
              </w:rPr>
            </w:pPr>
            <w:r w:rsidRPr="00A37FFD">
              <w:rPr>
                <w:rFonts w:ascii="Calibri" w:eastAsia="Times New Roman" w:hAnsi="Calibri" w:cs="Times New Roman"/>
                <w:color w:val="000000"/>
              </w:rPr>
              <w:t>GEE Model Only</w:t>
            </w:r>
          </w:p>
        </w:tc>
        <w:tc>
          <w:tcPr>
            <w:tcW w:w="8093" w:type="dxa"/>
            <w:shd w:val="clear" w:color="auto" w:fill="auto"/>
            <w:noWrap/>
            <w:hideMark/>
          </w:tcPr>
          <w:p w14:paraId="6ED36F4B" w14:textId="265B7177" w:rsidR="00A37FFD" w:rsidRPr="00A37FFD" w:rsidRDefault="00433196" w:rsidP="00433196">
            <w:pPr>
              <w:spacing w:after="0" w:line="240" w:lineRule="auto"/>
              <w:ind w:left="163" w:hanging="180"/>
              <w:rPr>
                <w:rFonts w:ascii="Calibri" w:eastAsia="Times New Roman" w:hAnsi="Calibri" w:cs="Times New Roman"/>
                <w:color w:val="000000"/>
              </w:rPr>
            </w:pPr>
            <w:r>
              <w:rPr>
                <w:rFonts w:ascii="Calibri" w:eastAsia="Times New Roman" w:hAnsi="Calibri" w:cs="Times New Roman"/>
                <w:color w:val="000000"/>
              </w:rPr>
              <w:t xml:space="preserve">No </w:t>
            </w:r>
            <w:r w:rsidR="00A37FFD" w:rsidRPr="00A37FFD">
              <w:rPr>
                <w:rFonts w:ascii="Calibri" w:eastAsia="Times New Roman" w:hAnsi="Calibri" w:cs="Times New Roman"/>
                <w:color w:val="000000"/>
              </w:rPr>
              <w:t xml:space="preserve">weights but </w:t>
            </w:r>
            <w:r>
              <w:rPr>
                <w:rFonts w:ascii="Calibri" w:eastAsia="Times New Roman" w:hAnsi="Calibri" w:cs="Times New Roman"/>
                <w:color w:val="000000"/>
              </w:rPr>
              <w:t xml:space="preserve">clustering adjustment with </w:t>
            </w:r>
            <w:r w:rsidR="00A37FFD" w:rsidRPr="00A37FFD">
              <w:rPr>
                <w:rFonts w:ascii="Calibri" w:eastAsia="Times New Roman" w:hAnsi="Calibri" w:cs="Times New Roman"/>
                <w:color w:val="000000"/>
              </w:rPr>
              <w:t>exchangeable correlation GEE model</w:t>
            </w:r>
            <w:r w:rsidR="009855B7">
              <w:rPr>
                <w:rFonts w:ascii="Calibri" w:eastAsia="Times New Roman" w:hAnsi="Calibri" w:cs="Times New Roman"/>
                <w:color w:val="000000"/>
              </w:rPr>
              <w:t>.</w:t>
            </w:r>
          </w:p>
        </w:tc>
      </w:tr>
      <w:tr w:rsidR="00A37FFD" w:rsidRPr="00A37FFD" w14:paraId="643E08C7" w14:textId="77777777" w:rsidTr="00A37FFD">
        <w:trPr>
          <w:trHeight w:val="300"/>
        </w:trPr>
        <w:tc>
          <w:tcPr>
            <w:tcW w:w="2699" w:type="dxa"/>
            <w:shd w:val="clear" w:color="auto" w:fill="auto"/>
            <w:noWrap/>
            <w:hideMark/>
          </w:tcPr>
          <w:p w14:paraId="776E5A49" w14:textId="45888D0B" w:rsidR="00A37FFD" w:rsidRPr="00A37FFD" w:rsidRDefault="00A37FFD" w:rsidP="00A37FFD">
            <w:pPr>
              <w:spacing w:after="0" w:line="240" w:lineRule="auto"/>
              <w:rPr>
                <w:rFonts w:ascii="Calibri" w:eastAsia="Times New Roman" w:hAnsi="Calibri" w:cs="Times New Roman"/>
                <w:color w:val="000000"/>
              </w:rPr>
            </w:pPr>
            <w:r w:rsidRPr="00A37FFD">
              <w:rPr>
                <w:rFonts w:ascii="Calibri" w:eastAsia="Times New Roman" w:hAnsi="Calibri" w:cs="Times New Roman"/>
                <w:color w:val="000000"/>
              </w:rPr>
              <w:t xml:space="preserve">RDS Weights </w:t>
            </w:r>
            <w:r>
              <w:rPr>
                <w:rFonts w:ascii="Calibri" w:eastAsia="Times New Roman" w:hAnsi="Calibri" w:cs="Times New Roman"/>
                <w:color w:val="000000"/>
              </w:rPr>
              <w:t>&amp;</w:t>
            </w:r>
            <w:r w:rsidRPr="00A37FFD">
              <w:rPr>
                <w:rFonts w:ascii="Calibri" w:eastAsia="Times New Roman" w:hAnsi="Calibri" w:cs="Times New Roman"/>
                <w:color w:val="000000"/>
              </w:rPr>
              <w:t xml:space="preserve"> GEE Model</w:t>
            </w:r>
          </w:p>
        </w:tc>
        <w:tc>
          <w:tcPr>
            <w:tcW w:w="8093" w:type="dxa"/>
            <w:shd w:val="clear" w:color="auto" w:fill="auto"/>
            <w:noWrap/>
            <w:hideMark/>
          </w:tcPr>
          <w:p w14:paraId="5F8AA08C" w14:textId="2501FA65" w:rsidR="00A37FFD" w:rsidRPr="00A37FFD" w:rsidRDefault="00433196" w:rsidP="00433196">
            <w:pPr>
              <w:spacing w:after="0" w:line="240" w:lineRule="auto"/>
              <w:ind w:left="163" w:hanging="180"/>
              <w:rPr>
                <w:rFonts w:ascii="Calibri" w:eastAsia="Times New Roman" w:hAnsi="Calibri" w:cs="Times New Roman"/>
                <w:color w:val="000000"/>
              </w:rPr>
            </w:pPr>
            <w:r>
              <w:rPr>
                <w:rFonts w:ascii="Calibri" w:eastAsia="Times New Roman" w:hAnsi="Calibri" w:cs="Times New Roman"/>
                <w:color w:val="000000"/>
              </w:rPr>
              <w:t>VH</w:t>
            </w:r>
            <w:r w:rsidR="00A37FFD" w:rsidRPr="00A37FFD">
              <w:rPr>
                <w:rFonts w:ascii="Calibri" w:eastAsia="Times New Roman" w:hAnsi="Calibri" w:cs="Times New Roman"/>
                <w:color w:val="000000"/>
              </w:rPr>
              <w:t xml:space="preserve"> RDS weights and </w:t>
            </w:r>
            <w:r>
              <w:rPr>
                <w:rFonts w:ascii="Calibri" w:eastAsia="Times New Roman" w:hAnsi="Calibri" w:cs="Times New Roman"/>
                <w:color w:val="000000"/>
              </w:rPr>
              <w:t xml:space="preserve">clustering adjustment with </w:t>
            </w:r>
            <w:r w:rsidRPr="00A37FFD">
              <w:rPr>
                <w:rFonts w:ascii="Calibri" w:eastAsia="Times New Roman" w:hAnsi="Calibri" w:cs="Times New Roman"/>
                <w:color w:val="000000"/>
              </w:rPr>
              <w:t>exchangeable correlation GEE model</w:t>
            </w:r>
            <w:r w:rsidR="009855B7">
              <w:rPr>
                <w:rFonts w:ascii="Calibri" w:eastAsia="Times New Roman" w:hAnsi="Calibri" w:cs="Times New Roman"/>
                <w:color w:val="000000"/>
              </w:rPr>
              <w:t>.</w:t>
            </w:r>
          </w:p>
        </w:tc>
      </w:tr>
    </w:tbl>
    <w:p w14:paraId="49268038" w14:textId="498CD497" w:rsidR="00D56E7C" w:rsidRPr="003C64BE" w:rsidRDefault="00524C6E" w:rsidP="001A7A1F">
      <w:pPr>
        <w:spacing w:after="0" w:line="240" w:lineRule="auto"/>
        <w:ind w:firstLine="90"/>
        <w:rPr>
          <w:rFonts w:ascii="Arial" w:eastAsiaTheme="minorEastAsia" w:hAnsi="Arial" w:cs="Arial"/>
        </w:rPr>
      </w:pPr>
      <w:r w:rsidRPr="003C64BE">
        <w:rPr>
          <w:rFonts w:ascii="Arial" w:hAnsi="Arial" w:cs="Arial"/>
        </w:rPr>
        <w:t xml:space="preserve">The focus of our analysis will be on the performance of </w:t>
      </w:r>
      <w:r w:rsidR="000A3811">
        <w:rPr>
          <w:rFonts w:ascii="Arial" w:hAnsi="Arial" w:cs="Arial"/>
        </w:rPr>
        <w:t xml:space="preserve">estimators of multivariate regression parameters using </w:t>
      </w:r>
      <w:r w:rsidRPr="003C64BE">
        <w:rPr>
          <w:rFonts w:ascii="Arial" w:hAnsi="Arial" w:cs="Arial"/>
        </w:rPr>
        <w:t xml:space="preserve">RDS </w:t>
      </w:r>
      <w:r w:rsidR="000A3811">
        <w:rPr>
          <w:rFonts w:ascii="Arial" w:hAnsi="Arial" w:cs="Arial"/>
        </w:rPr>
        <w:t>data</w:t>
      </w:r>
      <w:r w:rsidRPr="003C64BE">
        <w:rPr>
          <w:rFonts w:ascii="Arial" w:hAnsi="Arial" w:cs="Arial"/>
        </w:rPr>
        <w:t xml:space="preserve">. Building from the RDS literature, we are interested in the </w:t>
      </w:r>
      <w:r w:rsidR="000A3811">
        <w:rPr>
          <w:rFonts w:ascii="Arial" w:hAnsi="Arial" w:cs="Arial"/>
        </w:rPr>
        <w:t>bias and efficiency of the multivariate estimators and approaches</w:t>
      </w:r>
      <w:r w:rsidRPr="003C64BE">
        <w:rPr>
          <w:rFonts w:ascii="Arial" w:hAnsi="Arial" w:cs="Arial"/>
        </w:rPr>
        <w:t xml:space="preserve">. As such, we will evaluate the success of the different regression approaches used in the literature by focusing on the root mean square errors (RMSE) of estimates, which is defined as </w:t>
      </w:r>
      <m:oMath>
        <m:r>
          <w:rPr>
            <w:rFonts w:ascii="Cambria Math" w:hAnsi="Cambria Math" w:cs="Arial"/>
          </w:rPr>
          <m:t>RMSE=√((b ̅-μ)^2+</m:t>
        </m:r>
        <m:r>
          <m:rPr>
            <m:sty m:val="p"/>
          </m:rPr>
          <w:rPr>
            <w:rFonts w:ascii="Cambria Math" w:hAnsi="Cambria Math" w:cs="Arial"/>
          </w:rPr>
          <m:t>var</m:t>
        </m:r>
        <m:r>
          <w:rPr>
            <w:rFonts w:ascii="Cambria Math" w:hAnsi="Cambria Math" w:cs="Arial"/>
          </w:rPr>
          <m:t>(b ̅))</m:t>
        </m:r>
      </m:oMath>
      <w:r w:rsidR="00151CB2" w:rsidRPr="003C64BE">
        <w:rPr>
          <w:rFonts w:ascii="Arial" w:eastAsiaTheme="minorEastAsia" w:hAnsi="Arial" w:cs="Arial"/>
        </w:rPr>
        <w:t xml:space="preserve">, where </w:t>
      </w:r>
      <m:oMath>
        <m:acc>
          <m:accPr>
            <m:chr m:val="̅"/>
            <m:ctrlPr>
              <w:rPr>
                <w:rFonts w:ascii="Cambria Math" w:hAnsi="Cambria Math" w:cs="Arial"/>
                <w:i/>
              </w:rPr>
            </m:ctrlPr>
          </m:accPr>
          <m:e>
            <m:r>
              <w:rPr>
                <w:rFonts w:ascii="Cambria Math" w:hAnsi="Cambria Math" w:cs="Arial"/>
              </w:rPr>
              <m:t>b</m:t>
            </m:r>
          </m:e>
        </m:acc>
      </m:oMath>
      <w:r w:rsidR="00151CB2" w:rsidRPr="003C64BE">
        <w:rPr>
          <w:rFonts w:ascii="Arial" w:eastAsiaTheme="minorEastAsia" w:hAnsi="Arial" w:cs="Arial"/>
        </w:rPr>
        <w:t xml:space="preserve"> is the average coefficient estimate across the thousands of simulated samples in a given network and scenario, </w:t>
      </w:r>
      <m:oMath>
        <m:r>
          <w:rPr>
            <w:rFonts w:ascii="Cambria Math" w:hAnsi="Cambria Math" w:cs="Arial"/>
          </w:rPr>
          <m:t>μ</m:t>
        </m:r>
      </m:oMath>
      <w:r w:rsidR="00151CB2" w:rsidRPr="003C64BE">
        <w:rPr>
          <w:rFonts w:ascii="Arial" w:eastAsiaTheme="minorEastAsia" w:hAnsi="Arial" w:cs="Arial"/>
        </w:rPr>
        <w:t xml:space="preserve"> is the population parameter defined as the coefficient observed for the variable of interest in the entire network, and var(</w:t>
      </w:r>
      <m:oMath>
        <m:r>
          <w:rPr>
            <w:rFonts w:ascii="Cambria Math" w:hAnsi="Cambria Math" w:cs="Arial"/>
          </w:rPr>
          <m:t>b ̅</m:t>
        </m:r>
      </m:oMath>
      <w:r w:rsidR="00151CB2" w:rsidRPr="003C64BE">
        <w:rPr>
          <w:rFonts w:ascii="Arial" w:eastAsiaTheme="minorEastAsia" w:hAnsi="Arial" w:cs="Arial"/>
        </w:rPr>
        <w:t xml:space="preserve">) indicates the variance in the distribution of estimates across the thousands of simulated samples obtained for that variable in that network and scenario. The RMSE thus encodes two important features for estimators: their accuracy in terms bias and their precision in terms of sampling variance. We will first compute the RMSE for each variable in the regression model, then we will focus on the sum of the vector-level </w:t>
      </w:r>
      <w:r w:rsidR="00D4380F">
        <w:rPr>
          <w:rFonts w:ascii="Arial" w:eastAsiaTheme="minorEastAsia" w:hAnsi="Arial" w:cs="Arial"/>
        </w:rPr>
        <w:t xml:space="preserve">absolute </w:t>
      </w:r>
      <w:r w:rsidR="00151CB2" w:rsidRPr="003C64BE">
        <w:rPr>
          <w:rFonts w:ascii="Arial" w:eastAsiaTheme="minorEastAsia" w:hAnsi="Arial" w:cs="Arial"/>
        </w:rPr>
        <w:t>deviation</w:t>
      </w:r>
      <w:r w:rsidR="00D4380F">
        <w:rPr>
          <w:rFonts w:ascii="Arial" w:eastAsiaTheme="minorEastAsia" w:hAnsi="Arial" w:cs="Arial"/>
        </w:rPr>
        <w:t>s</w:t>
      </w:r>
      <w:r w:rsidR="00151CB2" w:rsidRPr="003C64BE">
        <w:rPr>
          <w:rFonts w:ascii="Arial" w:eastAsiaTheme="minorEastAsia" w:hAnsi="Arial" w:cs="Arial"/>
        </w:rPr>
        <w:t xml:space="preserve"> across all variables in the model. Doing this will allow us to summarize the performance of the </w:t>
      </w:r>
      <w:r w:rsidR="000A3811">
        <w:rPr>
          <w:rFonts w:ascii="Arial" w:eastAsiaTheme="minorEastAsia" w:hAnsi="Arial" w:cs="Arial"/>
        </w:rPr>
        <w:t>estimator for all parameters in the</w:t>
      </w:r>
      <w:r w:rsidR="00151CB2" w:rsidRPr="003C64BE">
        <w:rPr>
          <w:rFonts w:ascii="Arial" w:eastAsiaTheme="minorEastAsia" w:hAnsi="Arial" w:cs="Arial"/>
        </w:rPr>
        <w:t xml:space="preserve"> regression model, rather than looking at only one or two variables. Though we propose to focus on coefficient estimates, we will </w:t>
      </w:r>
      <w:r w:rsidR="00BD41A4">
        <w:rPr>
          <w:rFonts w:ascii="Arial" w:eastAsiaTheme="minorEastAsia" w:hAnsi="Arial" w:cs="Arial"/>
        </w:rPr>
        <w:t xml:space="preserve">characterize </w:t>
      </w:r>
      <w:r w:rsidR="00151CB2" w:rsidRPr="003C64BE">
        <w:rPr>
          <w:rFonts w:ascii="Arial" w:eastAsiaTheme="minorEastAsia" w:hAnsi="Arial" w:cs="Arial"/>
        </w:rPr>
        <w:t xml:space="preserve">standard error estimates </w:t>
      </w:r>
      <w:r w:rsidR="00D4380F">
        <w:rPr>
          <w:rFonts w:ascii="Arial" w:eastAsiaTheme="minorEastAsia" w:hAnsi="Arial" w:cs="Arial"/>
        </w:rPr>
        <w:t xml:space="preserve">using the same procedure </w:t>
      </w:r>
      <w:r w:rsidR="00151CB2" w:rsidRPr="003C64BE">
        <w:rPr>
          <w:rFonts w:ascii="Arial" w:eastAsiaTheme="minorEastAsia" w:hAnsi="Arial" w:cs="Arial"/>
        </w:rPr>
        <w:t xml:space="preserve">to </w:t>
      </w:r>
      <w:r w:rsidR="00BD41A4">
        <w:rPr>
          <w:rFonts w:ascii="Arial" w:eastAsiaTheme="minorEastAsia" w:hAnsi="Arial" w:cs="Arial"/>
        </w:rPr>
        <w:t>explore</w:t>
      </w:r>
      <w:r w:rsidR="00BD41A4" w:rsidRPr="003C64BE">
        <w:rPr>
          <w:rFonts w:ascii="Arial" w:eastAsiaTheme="minorEastAsia" w:hAnsi="Arial" w:cs="Arial"/>
        </w:rPr>
        <w:t xml:space="preserve"> </w:t>
      </w:r>
      <w:r w:rsidR="00BD41A4">
        <w:rPr>
          <w:rFonts w:ascii="Arial" w:eastAsiaTheme="minorEastAsia" w:hAnsi="Arial" w:cs="Arial"/>
        </w:rPr>
        <w:t>t</w:t>
      </w:r>
      <w:r w:rsidR="00151CB2" w:rsidRPr="003C64BE">
        <w:rPr>
          <w:rFonts w:ascii="Arial" w:eastAsiaTheme="minorEastAsia" w:hAnsi="Arial" w:cs="Arial"/>
        </w:rPr>
        <w:t>heir performance in RDS regression.</w:t>
      </w:r>
    </w:p>
    <w:p w14:paraId="7A25582A" w14:textId="5EDDCF11" w:rsidR="00D56E7C" w:rsidRPr="003C64BE" w:rsidRDefault="007F7ED8" w:rsidP="005D2002">
      <w:pPr>
        <w:spacing w:after="0" w:line="240" w:lineRule="auto"/>
        <w:rPr>
          <w:rFonts w:ascii="Arial" w:hAnsi="Arial" w:cs="Arial"/>
        </w:rPr>
      </w:pPr>
      <w:r w:rsidRPr="003C64BE">
        <w:rPr>
          <w:rFonts w:ascii="Arial" w:hAnsi="Arial" w:cs="Arial"/>
          <w:b/>
        </w:rPr>
        <w:t>7.</w:t>
      </w:r>
      <w:r w:rsidR="006807D4" w:rsidRPr="003C64BE">
        <w:rPr>
          <w:rFonts w:ascii="Arial" w:hAnsi="Arial" w:cs="Arial"/>
          <w:b/>
        </w:rPr>
        <w:t>3</w:t>
      </w:r>
      <w:r w:rsidR="00006C66" w:rsidRPr="003C64BE">
        <w:rPr>
          <w:rFonts w:ascii="Arial" w:hAnsi="Arial" w:cs="Arial"/>
          <w:b/>
        </w:rPr>
        <w:t>d</w:t>
      </w:r>
      <w:r w:rsidR="00D56E7C" w:rsidRPr="003C64BE">
        <w:rPr>
          <w:rFonts w:ascii="Arial" w:hAnsi="Arial" w:cs="Arial"/>
          <w:b/>
        </w:rPr>
        <w:t>. Software development and release:</w:t>
      </w:r>
      <w:r w:rsidR="00560530" w:rsidRPr="003C64BE">
        <w:rPr>
          <w:rFonts w:ascii="Arial" w:hAnsi="Arial" w:cs="Arial"/>
          <w:b/>
        </w:rPr>
        <w:t xml:space="preserve"> </w:t>
      </w:r>
      <w:r w:rsidR="00560530" w:rsidRPr="003C64BE">
        <w:rPr>
          <w:rFonts w:ascii="Arial" w:hAnsi="Arial" w:cs="Arial"/>
        </w:rPr>
        <w:t xml:space="preserve">After establishing which approaches to multivariate regression with RDS data yield the most accurate and efficient estimates, we will </w:t>
      </w:r>
      <w:r w:rsidR="005D2002" w:rsidRPr="003C64BE">
        <w:rPr>
          <w:rFonts w:ascii="Arial" w:hAnsi="Arial" w:cs="Arial"/>
        </w:rPr>
        <w:t xml:space="preserve">proceed to develop open-source software that </w:t>
      </w:r>
      <w:r w:rsidR="00D977D2">
        <w:rPr>
          <w:rFonts w:ascii="Arial" w:hAnsi="Arial" w:cs="Arial"/>
        </w:rPr>
        <w:t xml:space="preserve">researchers </w:t>
      </w:r>
      <w:r w:rsidR="005D2002" w:rsidRPr="003C64BE">
        <w:rPr>
          <w:rFonts w:ascii="Arial" w:hAnsi="Arial" w:cs="Arial"/>
        </w:rPr>
        <w:t>can apply to RDS data sets. Our focus will be on developing easy to use packages that produce clear reports which</w:t>
      </w:r>
      <w:r w:rsidR="008F4A42">
        <w:rPr>
          <w:rFonts w:ascii="Arial" w:hAnsi="Arial" w:cs="Arial"/>
        </w:rPr>
        <w:t xml:space="preserve"> researchers can use</w:t>
      </w:r>
      <w:r w:rsidR="005D2002" w:rsidRPr="003C64BE">
        <w:rPr>
          <w:rFonts w:ascii="Arial" w:hAnsi="Arial" w:cs="Arial"/>
        </w:rPr>
        <w:t xml:space="preserve"> for analysis and publication. </w:t>
      </w:r>
      <w:r w:rsidR="00D977D2" w:rsidRPr="003C64BE">
        <w:rPr>
          <w:rFonts w:ascii="Arial" w:hAnsi="Arial" w:cs="Arial"/>
        </w:rPr>
        <w:t xml:space="preserve">R and Stata </w:t>
      </w:r>
      <w:r w:rsidR="00D977D2">
        <w:rPr>
          <w:rFonts w:ascii="Arial" w:hAnsi="Arial" w:cs="Arial"/>
        </w:rPr>
        <w:t>are t</w:t>
      </w:r>
      <w:r w:rsidR="005D2002" w:rsidRPr="003C64BE">
        <w:rPr>
          <w:rFonts w:ascii="Arial" w:hAnsi="Arial" w:cs="Arial"/>
        </w:rPr>
        <w:t>wo of the most commonly used statistical packages in the public health</w:t>
      </w:r>
      <w:r w:rsidR="008F4A42">
        <w:rPr>
          <w:rFonts w:ascii="Arial" w:hAnsi="Arial" w:cs="Arial"/>
        </w:rPr>
        <w:t xml:space="preserve"> and social science</w:t>
      </w:r>
      <w:r w:rsidR="005D2002" w:rsidRPr="003C64BE">
        <w:rPr>
          <w:rFonts w:ascii="Arial" w:hAnsi="Arial" w:cs="Arial"/>
        </w:rPr>
        <w:t xml:space="preserve"> </w:t>
      </w:r>
      <w:r w:rsidR="008F4A42">
        <w:rPr>
          <w:rFonts w:ascii="Arial" w:hAnsi="Arial" w:cs="Arial"/>
        </w:rPr>
        <w:t>communities</w:t>
      </w:r>
      <w:r w:rsidR="005D2002" w:rsidRPr="003C64BE">
        <w:rPr>
          <w:rFonts w:ascii="Arial" w:hAnsi="Arial" w:cs="Arial"/>
        </w:rPr>
        <w:t>, and especially among the subset of those researche</w:t>
      </w:r>
      <w:r w:rsidR="00D977D2">
        <w:rPr>
          <w:rFonts w:ascii="Arial" w:hAnsi="Arial" w:cs="Arial"/>
        </w:rPr>
        <w:t>rs who use of RDS data</w:t>
      </w:r>
      <w:r w:rsidR="005D2002" w:rsidRPr="003C64BE">
        <w:rPr>
          <w:rFonts w:ascii="Arial" w:hAnsi="Arial" w:cs="Arial"/>
        </w:rPr>
        <w:t xml:space="preserve">. </w:t>
      </w:r>
      <w:r w:rsidR="008F4A42">
        <w:rPr>
          <w:rFonts w:ascii="Arial" w:hAnsi="Arial" w:cs="Arial"/>
        </w:rPr>
        <w:t>The research team has substantial experience in coding and developing publicly released, open source software packages for these programs as well. In addition, b</w:t>
      </w:r>
      <w:r w:rsidR="005D2002" w:rsidRPr="003C64BE">
        <w:rPr>
          <w:rFonts w:ascii="Arial" w:hAnsi="Arial" w:cs="Arial"/>
        </w:rPr>
        <w:t xml:space="preserve">oth of these programs already have user-written packages for univariate RDS estimation </w:t>
      </w:r>
      <w:r w:rsidR="00712172" w:rsidRPr="003C64BE">
        <w:rPr>
          <w:rFonts w:ascii="Arial" w:hAnsi="Arial" w:cs="Arial"/>
        </w:rPr>
        <w:fldChar w:fldCharType="begin"/>
      </w:r>
      <w:r w:rsidR="004F13EE">
        <w:rPr>
          <w:rFonts w:ascii="Arial" w:hAnsi="Arial" w:cs="Arial"/>
        </w:rPr>
        <w:instrText xml:space="preserve"> ADDIN ZOTERO_ITEM CSL_CITATION {"citationID":"MA2pHQhG","properties":{"formattedCitation":"(Handcock et al. 2015; Schonlau and Liebau 2012)","plainCitation":"(Handcock et al. 2015; Schonlau and Liebau 2012)"},"citationItems":[{"id":305,"uris":["http://zotero.org/users/51902/items/FSW5VS5E"],"uri":["http://zotero.org/users/51902/items/FSW5VS5E"],"itemData":{"id":305,"type":"book","title":"RDS: Respondent-Driven Sampling","version":"0.7-3","source":"R-Packages","abstract":"Provides functionality for carrying out estimation\nwith data collected using Respondent-Driven Sampling. This includes\nHeckathorn's RDS-I and RDS-II estimators as well as Gile's Sequential\nSampling estimator. The package is part of the \"RDS Analyst\" suite of\npackages for the analysis of respondent-driven sampling data.","URL":"https://cran.r-project.org/web/packages/RDS/index.html","shortTitle":"RDS","author":[{"family":"Handcock","given":"Mark S."},{"family":"Gile","given":"Krista J."},{"family":"Fellows","given":"Ian E."},{"family":"Neely","given":"W. Whipple"}],"issued":{"date-parts":[["2015",9,20]]},"accessed":{"date-parts":[["2015",9,22]]}},"label":"page"},{"id":809,"uris":["http://zotero.org/users/51902/items/SHXKQNI3"],"uri":["http://zotero.org/users/51902/items/SHXKQNI3"],"itemData":{"id":809,"type":"article-journal","title":"Respondent-driven sampling","container-title":"Stata Journal","page":"72-93","volume":"12","issue":"1","abstract":"Respondent-driven sampling is a network sampling technique typically employed for hard-to-reach populations (for example, drug users, men who have sex with men, people with HIV). Similarly to snowball sampling, initial seed respondents recruit additional respondents from their network of friends. The recruiting process repeats iteratively, thereby forming long referral chains. Unlike in snowball sampling, it is crucial to obtain estimates of respondents' personal network sizes (that is, number of acquaintances in the target population) and information about who recruited whom. Markov chain theory makes it possible to derive population estimates and sampling weights. We introduce a new Stata command for respondent-driven sampling and illustrate its use.","author":[{"family":"Schonlau","given":"Matthias"},{"family":"Liebau","given":"Elisabeth"}],"issued":{"date-parts":[["2012"]]}},"label":"page"}],"schema":"https://github.com/citation-style-language/schema/raw/master/csl-citation.json"} </w:instrText>
      </w:r>
      <w:r w:rsidR="00712172" w:rsidRPr="003C64BE">
        <w:rPr>
          <w:rFonts w:ascii="Arial" w:hAnsi="Arial" w:cs="Arial"/>
        </w:rPr>
        <w:fldChar w:fldCharType="separate"/>
      </w:r>
      <w:r w:rsidR="00D977D2" w:rsidRPr="00D977D2">
        <w:rPr>
          <w:rFonts w:ascii="Arial" w:hAnsi="Arial" w:cs="Arial"/>
        </w:rPr>
        <w:t>(Handcock et al. 2015; Schonlau and Liebau 2012)</w:t>
      </w:r>
      <w:r w:rsidR="00712172" w:rsidRPr="003C64BE">
        <w:rPr>
          <w:rFonts w:ascii="Arial" w:hAnsi="Arial" w:cs="Arial"/>
        </w:rPr>
        <w:fldChar w:fldCharType="end"/>
      </w:r>
      <w:r w:rsidR="00712172" w:rsidRPr="003C64BE">
        <w:rPr>
          <w:rFonts w:ascii="Arial" w:hAnsi="Arial" w:cs="Arial"/>
        </w:rPr>
        <w:t>. We will integrate our packages with these to make the most use of availa</w:t>
      </w:r>
      <w:r w:rsidR="008B689F" w:rsidRPr="003C64BE">
        <w:rPr>
          <w:rFonts w:ascii="Arial" w:hAnsi="Arial" w:cs="Arial"/>
        </w:rPr>
        <w:t>ble resources in the community.</w:t>
      </w:r>
      <w:r w:rsidR="00196D35">
        <w:rPr>
          <w:rFonts w:ascii="Arial" w:hAnsi="Arial" w:cs="Arial"/>
        </w:rPr>
        <w:t xml:space="preserve"> The co-investigator </w:t>
      </w:r>
      <w:r w:rsidR="00D977D2">
        <w:rPr>
          <w:rFonts w:ascii="Arial" w:hAnsi="Arial" w:cs="Arial"/>
        </w:rPr>
        <w:t>and consultant have</w:t>
      </w:r>
      <w:r w:rsidR="00196D35">
        <w:rPr>
          <w:rFonts w:ascii="Arial" w:hAnsi="Arial" w:cs="Arial"/>
        </w:rPr>
        <w:t xml:space="preserve"> particularly strong links with members of the R</w:t>
      </w:r>
      <w:r w:rsidR="00D977D2">
        <w:rPr>
          <w:rFonts w:ascii="Arial" w:hAnsi="Arial" w:cs="Arial"/>
        </w:rPr>
        <w:t xml:space="preserve"> and Stata communities</w:t>
      </w:r>
      <w:r w:rsidR="00196D35">
        <w:rPr>
          <w:rFonts w:ascii="Arial" w:hAnsi="Arial" w:cs="Arial"/>
        </w:rPr>
        <w:t>, which will facilitate integration.</w:t>
      </w:r>
      <w:r w:rsidR="00CB4BC7">
        <w:rPr>
          <w:rFonts w:ascii="Arial" w:hAnsi="Arial" w:cs="Arial"/>
        </w:rPr>
        <w:t xml:space="preserve"> Prior experience with software development suggests that a project of this scope will </w:t>
      </w:r>
      <w:r w:rsidR="00D810AC">
        <w:rPr>
          <w:rFonts w:ascii="Arial" w:hAnsi="Arial" w:cs="Arial"/>
        </w:rPr>
        <w:t>require</w:t>
      </w:r>
      <w:r w:rsidR="00CB4BC7">
        <w:rPr>
          <w:rFonts w:ascii="Arial" w:hAnsi="Arial" w:cs="Arial"/>
        </w:rPr>
        <w:t xml:space="preserve"> 6 to 9 months</w:t>
      </w:r>
      <w:r w:rsidR="00D810AC">
        <w:rPr>
          <w:rFonts w:ascii="Arial" w:hAnsi="Arial" w:cs="Arial"/>
        </w:rPr>
        <w:t xml:space="preserve"> to</w:t>
      </w:r>
      <w:r w:rsidR="00CB4BC7">
        <w:rPr>
          <w:rFonts w:ascii="Arial" w:hAnsi="Arial" w:cs="Arial"/>
        </w:rPr>
        <w:t xml:space="preserve"> </w:t>
      </w:r>
      <w:r w:rsidR="00D810AC">
        <w:rPr>
          <w:rFonts w:ascii="Arial" w:hAnsi="Arial" w:cs="Arial"/>
        </w:rPr>
        <w:t>beta</w:t>
      </w:r>
      <w:r w:rsidR="00CB4BC7">
        <w:rPr>
          <w:rFonts w:ascii="Arial" w:hAnsi="Arial" w:cs="Arial"/>
        </w:rPr>
        <w:t xml:space="preserve"> release.</w:t>
      </w:r>
    </w:p>
    <w:p w14:paraId="5A5C6E75" w14:textId="2998EE0E" w:rsidR="00A35B69" w:rsidRPr="003C64BE" w:rsidRDefault="007F7ED8" w:rsidP="00AF41DE">
      <w:pPr>
        <w:spacing w:after="0" w:line="240" w:lineRule="auto"/>
        <w:rPr>
          <w:rFonts w:ascii="Arial" w:hAnsi="Arial" w:cs="Arial"/>
          <w:b/>
        </w:rPr>
      </w:pPr>
      <w:r w:rsidRPr="003C64BE">
        <w:rPr>
          <w:rFonts w:ascii="Arial" w:hAnsi="Arial" w:cs="Arial"/>
          <w:b/>
        </w:rPr>
        <w:t>7.</w:t>
      </w:r>
      <w:r w:rsidR="006807D4" w:rsidRPr="003C64BE">
        <w:rPr>
          <w:rFonts w:ascii="Arial" w:hAnsi="Arial" w:cs="Arial"/>
          <w:b/>
        </w:rPr>
        <w:t>3</w:t>
      </w:r>
      <w:r w:rsidR="00006C66" w:rsidRPr="003C64BE">
        <w:rPr>
          <w:rFonts w:ascii="Arial" w:hAnsi="Arial" w:cs="Arial"/>
          <w:b/>
        </w:rPr>
        <w:t>e</w:t>
      </w:r>
      <w:r w:rsidR="00D56E7C" w:rsidRPr="003C64BE">
        <w:rPr>
          <w:rFonts w:ascii="Arial" w:hAnsi="Arial" w:cs="Arial"/>
          <w:b/>
        </w:rPr>
        <w:t xml:space="preserve">. Timeline: </w:t>
      </w:r>
      <w:r w:rsidR="00EF0CB6">
        <w:rPr>
          <w:rFonts w:ascii="Arial" w:hAnsi="Arial" w:cs="Arial"/>
        </w:rPr>
        <w:t xml:space="preserve">The first year of the project will be used to plan, code, </w:t>
      </w:r>
      <w:r w:rsidR="00500BA1" w:rsidRPr="003C64BE">
        <w:rPr>
          <w:rFonts w:ascii="Arial" w:hAnsi="Arial" w:cs="Arial"/>
        </w:rPr>
        <w:t>conduct</w:t>
      </w:r>
      <w:r w:rsidR="00EF0CB6">
        <w:rPr>
          <w:rFonts w:ascii="Arial" w:hAnsi="Arial" w:cs="Arial"/>
        </w:rPr>
        <w:t>, and analyze</w:t>
      </w:r>
      <w:r w:rsidR="00500BA1" w:rsidRPr="003C64BE">
        <w:rPr>
          <w:rFonts w:ascii="Arial" w:hAnsi="Arial" w:cs="Arial"/>
        </w:rPr>
        <w:t xml:space="preserve"> the simulation analyses </w:t>
      </w:r>
      <w:r w:rsidR="00EF0CB6">
        <w:rPr>
          <w:rFonts w:ascii="Arial" w:hAnsi="Arial" w:cs="Arial"/>
        </w:rPr>
        <w:t>described above</w:t>
      </w:r>
      <w:r w:rsidR="00500BA1" w:rsidRPr="003C64BE">
        <w:rPr>
          <w:rFonts w:ascii="Arial" w:hAnsi="Arial" w:cs="Arial"/>
        </w:rPr>
        <w:t xml:space="preserve">. </w:t>
      </w:r>
      <w:r w:rsidR="00EF0CB6">
        <w:rPr>
          <w:rFonts w:ascii="Arial" w:hAnsi="Arial" w:cs="Arial"/>
        </w:rPr>
        <w:t>The second year of the project will be used to prepare manuscripts for submission on the basis of the results</w:t>
      </w:r>
      <w:r w:rsidR="00D0285B">
        <w:rPr>
          <w:rFonts w:ascii="Arial" w:hAnsi="Arial" w:cs="Arial"/>
        </w:rPr>
        <w:t xml:space="preserve"> obtained in the first year</w:t>
      </w:r>
      <w:r w:rsidR="00EF0CB6">
        <w:rPr>
          <w:rFonts w:ascii="Arial" w:hAnsi="Arial" w:cs="Arial"/>
        </w:rPr>
        <w:t xml:space="preserve">, to </w:t>
      </w:r>
      <w:r w:rsidR="00500BA1" w:rsidRPr="003C64BE">
        <w:rPr>
          <w:rFonts w:ascii="Arial" w:hAnsi="Arial" w:cs="Arial"/>
        </w:rPr>
        <w:t xml:space="preserve">co-supervise an advanced graduate student who will </w:t>
      </w:r>
      <w:r w:rsidR="00EF0CB6">
        <w:rPr>
          <w:rFonts w:ascii="Arial" w:hAnsi="Arial" w:cs="Arial"/>
        </w:rPr>
        <w:t xml:space="preserve">help </w:t>
      </w:r>
      <w:r w:rsidR="00500BA1" w:rsidRPr="003C64BE">
        <w:rPr>
          <w:rFonts w:ascii="Arial" w:hAnsi="Arial" w:cs="Arial"/>
        </w:rPr>
        <w:t xml:space="preserve">code the </w:t>
      </w:r>
      <w:r w:rsidR="00C878D1" w:rsidRPr="003C64BE">
        <w:rPr>
          <w:rFonts w:ascii="Arial" w:hAnsi="Arial" w:cs="Arial"/>
        </w:rPr>
        <w:t>recommended implementations of multivariate RDS into statistical software packages aimed for public release</w:t>
      </w:r>
      <w:r w:rsidR="00EF0CB6">
        <w:rPr>
          <w:rFonts w:ascii="Arial" w:hAnsi="Arial" w:cs="Arial"/>
        </w:rPr>
        <w:t>, and to</w:t>
      </w:r>
      <w:r w:rsidR="00C878D1" w:rsidRPr="003C64BE">
        <w:rPr>
          <w:rFonts w:ascii="Arial" w:hAnsi="Arial" w:cs="Arial"/>
        </w:rPr>
        <w:t xml:space="preserve"> test and finalize the software for public release and publication in relevant journals </w:t>
      </w:r>
      <w:r w:rsidR="008106E0" w:rsidRPr="003C64BE">
        <w:rPr>
          <w:rFonts w:ascii="Arial" w:hAnsi="Arial" w:cs="Arial"/>
        </w:rPr>
        <w:t>such as</w:t>
      </w:r>
      <w:r w:rsidR="00C878D1" w:rsidRPr="003C64BE">
        <w:rPr>
          <w:rFonts w:ascii="Arial" w:hAnsi="Arial" w:cs="Arial"/>
        </w:rPr>
        <w:t xml:space="preserve"> </w:t>
      </w:r>
      <w:r w:rsidR="00C878D1" w:rsidRPr="003C64BE">
        <w:rPr>
          <w:rFonts w:ascii="Arial" w:hAnsi="Arial" w:cs="Arial"/>
          <w:i/>
        </w:rPr>
        <w:t>The Journal of Statistical Software</w:t>
      </w:r>
      <w:r w:rsidR="00C878D1" w:rsidRPr="003C64BE">
        <w:rPr>
          <w:rFonts w:ascii="Arial" w:hAnsi="Arial" w:cs="Arial"/>
        </w:rPr>
        <w:t xml:space="preserve"> (R package) and </w:t>
      </w:r>
      <w:r w:rsidR="00C878D1" w:rsidRPr="003C64BE">
        <w:rPr>
          <w:rFonts w:ascii="Arial" w:hAnsi="Arial" w:cs="Arial"/>
          <w:i/>
        </w:rPr>
        <w:t>Stata Journal</w:t>
      </w:r>
      <w:r w:rsidR="00C878D1" w:rsidRPr="003C64BE">
        <w:rPr>
          <w:rFonts w:ascii="Arial" w:hAnsi="Arial" w:cs="Arial"/>
        </w:rPr>
        <w:t xml:space="preserve"> (Stata package).</w:t>
      </w:r>
      <w:r w:rsidR="00A35B69" w:rsidRPr="003C64BE">
        <w:rPr>
          <w:rFonts w:ascii="Arial" w:hAnsi="Arial" w:cs="Arial"/>
          <w:b/>
        </w:rPr>
        <w:br w:type="page"/>
      </w:r>
    </w:p>
    <w:p w14:paraId="021CD267" w14:textId="623D07AD" w:rsidR="006F4344" w:rsidRPr="003C64BE" w:rsidRDefault="007F7ED8" w:rsidP="00AB3881">
      <w:pPr>
        <w:spacing w:after="0" w:line="240" w:lineRule="auto"/>
        <w:rPr>
          <w:rFonts w:ascii="Arial" w:hAnsi="Arial" w:cs="Arial"/>
          <w:b/>
        </w:rPr>
      </w:pPr>
      <w:r w:rsidRPr="003C64BE">
        <w:rPr>
          <w:rFonts w:ascii="Arial" w:hAnsi="Arial" w:cs="Arial"/>
          <w:b/>
        </w:rPr>
        <w:lastRenderedPageBreak/>
        <w:t>7.</w:t>
      </w:r>
      <w:r w:rsidR="00AE168B" w:rsidRPr="003C64BE">
        <w:rPr>
          <w:rFonts w:ascii="Arial" w:hAnsi="Arial" w:cs="Arial"/>
          <w:b/>
        </w:rPr>
        <w:t xml:space="preserve">4. </w:t>
      </w:r>
      <w:r w:rsidR="006F4344" w:rsidRPr="003C64BE">
        <w:rPr>
          <w:rFonts w:ascii="Arial" w:hAnsi="Arial" w:cs="Arial"/>
          <w:b/>
        </w:rPr>
        <w:t>Protection of Human Subjects</w:t>
      </w:r>
    </w:p>
    <w:p w14:paraId="16723A0C" w14:textId="77777777" w:rsidR="00347295" w:rsidRPr="003C64BE" w:rsidRDefault="00A35B69" w:rsidP="00AB3881">
      <w:pPr>
        <w:spacing w:after="0" w:line="240" w:lineRule="auto"/>
        <w:rPr>
          <w:rFonts w:ascii="Arial" w:hAnsi="Arial" w:cs="Arial"/>
        </w:rPr>
      </w:pPr>
      <w:r w:rsidRPr="003C64BE">
        <w:rPr>
          <w:rFonts w:ascii="Arial" w:hAnsi="Arial" w:cs="Arial"/>
        </w:rPr>
        <w:t xml:space="preserve">The research protocol of this study will be reviewed for exempt status by the Institutional Review Board of the Pennsylvania State University. We will ensure that all procedures conform to ethical standards set forth by the Federal Government, the State of Pennsylvania, </w:t>
      </w:r>
      <w:r w:rsidR="00347295" w:rsidRPr="003C64BE">
        <w:rPr>
          <w:rFonts w:ascii="Arial" w:hAnsi="Arial" w:cs="Arial"/>
        </w:rPr>
        <w:t xml:space="preserve">our local institutions and the disciplines of Sociology and Statistics. </w:t>
      </w:r>
    </w:p>
    <w:p w14:paraId="51426B1C" w14:textId="77777777" w:rsidR="00347295" w:rsidRPr="003C64BE" w:rsidRDefault="00347295" w:rsidP="00AB3881">
      <w:pPr>
        <w:spacing w:after="0" w:line="240" w:lineRule="auto"/>
        <w:rPr>
          <w:rFonts w:ascii="Arial" w:hAnsi="Arial" w:cs="Arial"/>
        </w:rPr>
      </w:pPr>
    </w:p>
    <w:p w14:paraId="2643EE28" w14:textId="0C5C00AC" w:rsidR="00A35B69" w:rsidRPr="003C64BE" w:rsidRDefault="00347295" w:rsidP="00AB3881">
      <w:pPr>
        <w:spacing w:after="0" w:line="240" w:lineRule="auto"/>
        <w:rPr>
          <w:rFonts w:ascii="Arial" w:hAnsi="Arial" w:cs="Arial"/>
        </w:rPr>
      </w:pPr>
      <w:r w:rsidRPr="003C64BE">
        <w:rPr>
          <w:rFonts w:ascii="Arial" w:hAnsi="Arial" w:cs="Arial"/>
        </w:rPr>
        <w:t>Because we propose to conduct secondary data analysis using simulation methodologies, this work poses a very low risk to human subjects. We will comply with the data protocols set forth by the National Longitudinal Study of Adolescent Health (Add Health), which adheres to the NIH policy on data sharing but access to which is limited because of the sensitive nature of the data. The Add Health data was collected in accordance with the University of North Carolina’s School of Public Health’s Institutional Review Board’s guidelines.</w:t>
      </w:r>
    </w:p>
    <w:p w14:paraId="785EA717" w14:textId="77777777" w:rsidR="00A35B69" w:rsidRPr="003C64BE" w:rsidRDefault="00A35B69" w:rsidP="00AB3881">
      <w:pPr>
        <w:spacing w:after="0" w:line="240" w:lineRule="auto"/>
        <w:rPr>
          <w:rFonts w:ascii="Arial" w:hAnsi="Arial" w:cs="Arial"/>
        </w:rPr>
      </w:pPr>
    </w:p>
    <w:p w14:paraId="26C06FAB" w14:textId="153FDC3B" w:rsidR="006F4344" w:rsidRPr="003C64BE" w:rsidRDefault="007F7ED8" w:rsidP="00AB3881">
      <w:pPr>
        <w:spacing w:after="0" w:line="240" w:lineRule="auto"/>
        <w:rPr>
          <w:rFonts w:ascii="Arial" w:hAnsi="Arial" w:cs="Arial"/>
          <w:b/>
        </w:rPr>
      </w:pPr>
      <w:r w:rsidRPr="003C64BE">
        <w:rPr>
          <w:rFonts w:ascii="Arial" w:hAnsi="Arial" w:cs="Arial"/>
          <w:b/>
        </w:rPr>
        <w:t>7.</w:t>
      </w:r>
      <w:r w:rsidR="00AE168B" w:rsidRPr="003C64BE">
        <w:rPr>
          <w:rFonts w:ascii="Arial" w:hAnsi="Arial" w:cs="Arial"/>
          <w:b/>
        </w:rPr>
        <w:t xml:space="preserve">5. </w:t>
      </w:r>
      <w:r w:rsidR="006F4344" w:rsidRPr="003C64BE">
        <w:rPr>
          <w:rFonts w:ascii="Arial" w:hAnsi="Arial" w:cs="Arial"/>
          <w:b/>
        </w:rPr>
        <w:t>Inclusion of Women and Minorities</w:t>
      </w:r>
    </w:p>
    <w:p w14:paraId="17143546" w14:textId="3D749F48" w:rsidR="00A35B69" w:rsidRPr="003C64BE" w:rsidRDefault="00347295" w:rsidP="00AB3881">
      <w:pPr>
        <w:spacing w:after="0" w:line="240" w:lineRule="auto"/>
        <w:rPr>
          <w:rFonts w:ascii="Arial" w:hAnsi="Arial" w:cs="Arial"/>
        </w:rPr>
      </w:pPr>
      <w:r w:rsidRPr="003C64BE">
        <w:rPr>
          <w:rFonts w:ascii="Arial" w:hAnsi="Arial" w:cs="Arial"/>
        </w:rPr>
        <w:t>Because the proposed analyses will draw on nationally representative data collected from a population based survey, it will include data on women and minorities of multiple racial and ethnic backgrounds. There will be no exclusion based on gender or minority status, and there are no reasons to think that such groups will be underrepresented in the data we use</w:t>
      </w:r>
      <w:r w:rsidR="00D17C05" w:rsidRPr="003C64BE">
        <w:rPr>
          <w:rFonts w:ascii="Arial" w:hAnsi="Arial" w:cs="Arial"/>
        </w:rPr>
        <w:t>.</w:t>
      </w:r>
    </w:p>
    <w:p w14:paraId="4DBCAB48" w14:textId="77777777" w:rsidR="00347295" w:rsidRPr="003C64BE" w:rsidRDefault="00347295" w:rsidP="00AB3881">
      <w:pPr>
        <w:spacing w:after="0" w:line="240" w:lineRule="auto"/>
        <w:rPr>
          <w:rFonts w:ascii="Arial" w:hAnsi="Arial" w:cs="Arial"/>
        </w:rPr>
      </w:pPr>
    </w:p>
    <w:p w14:paraId="3F88BA15" w14:textId="4DF06F57" w:rsidR="007F7ED8" w:rsidRPr="003C64BE" w:rsidRDefault="007F7ED8" w:rsidP="00AB3881">
      <w:pPr>
        <w:spacing w:after="0" w:line="240" w:lineRule="auto"/>
        <w:rPr>
          <w:rFonts w:ascii="Arial" w:hAnsi="Arial" w:cs="Arial"/>
          <w:b/>
        </w:rPr>
      </w:pPr>
      <w:r w:rsidRPr="003C64BE">
        <w:rPr>
          <w:rFonts w:ascii="Arial" w:hAnsi="Arial" w:cs="Arial"/>
          <w:b/>
        </w:rPr>
        <w:t>7.</w:t>
      </w:r>
      <w:r w:rsidR="00AE168B" w:rsidRPr="003C64BE">
        <w:rPr>
          <w:rFonts w:ascii="Arial" w:hAnsi="Arial" w:cs="Arial"/>
          <w:b/>
        </w:rPr>
        <w:t xml:space="preserve">6. </w:t>
      </w:r>
      <w:r w:rsidR="006F4344" w:rsidRPr="003C64BE">
        <w:rPr>
          <w:rFonts w:ascii="Arial" w:hAnsi="Arial" w:cs="Arial"/>
          <w:b/>
        </w:rPr>
        <w:t>Inclusion of Children</w:t>
      </w:r>
    </w:p>
    <w:p w14:paraId="4B29A26C" w14:textId="3A6919A4" w:rsidR="007F7ED8" w:rsidRPr="003C64BE" w:rsidRDefault="00D17C05">
      <w:pPr>
        <w:rPr>
          <w:rFonts w:ascii="Arial" w:hAnsi="Arial" w:cs="Arial"/>
          <w:b/>
        </w:rPr>
      </w:pPr>
      <w:r w:rsidRPr="003C64BE">
        <w:rPr>
          <w:rFonts w:ascii="Arial" w:hAnsi="Arial" w:cs="Arial"/>
        </w:rPr>
        <w:t xml:space="preserve">Many of the participants in the Add Health study whose data we draw on were sampled when they were </w:t>
      </w:r>
      <w:r w:rsidR="00883C6F">
        <w:rPr>
          <w:rFonts w:ascii="Arial" w:hAnsi="Arial" w:cs="Arial"/>
        </w:rPr>
        <w:t>adolescents</w:t>
      </w:r>
      <w:r w:rsidRPr="003C64BE">
        <w:rPr>
          <w:rFonts w:ascii="Arial" w:hAnsi="Arial" w:cs="Arial"/>
        </w:rPr>
        <w:t xml:space="preserve"> </w:t>
      </w:r>
      <w:r w:rsidR="001223B7" w:rsidRPr="003C64BE">
        <w:rPr>
          <w:rFonts w:ascii="Arial" w:hAnsi="Arial" w:cs="Arial"/>
        </w:rPr>
        <w:t>in middle and high school (grades 7-12). These individuals will be included in our study. We are not collecting data on these persons, however, and we will comply with all data storage and reporting requirements necessitated to work with Add Health in a secondary data analysis context.</w:t>
      </w:r>
      <w:r w:rsidR="00883C6F">
        <w:rPr>
          <w:rFonts w:ascii="Arial" w:hAnsi="Arial" w:cs="Arial"/>
        </w:rPr>
        <w:t xml:space="preserve"> There is minimal risk to these individuals as a result of this study.</w:t>
      </w:r>
      <w:r w:rsidR="007F7ED8" w:rsidRPr="003C64BE">
        <w:rPr>
          <w:rFonts w:ascii="Arial" w:hAnsi="Arial" w:cs="Arial"/>
          <w:b/>
        </w:rPr>
        <w:br w:type="page"/>
      </w:r>
    </w:p>
    <w:p w14:paraId="618599BF" w14:textId="77777777" w:rsidR="007F7ED8" w:rsidRPr="003C64BE" w:rsidRDefault="007F7ED8" w:rsidP="007F7ED8">
      <w:pPr>
        <w:pStyle w:val="Bibliography"/>
        <w:rPr>
          <w:rFonts w:ascii="Arial" w:hAnsi="Arial" w:cs="Arial"/>
          <w:b/>
        </w:rPr>
      </w:pPr>
      <w:r w:rsidRPr="003C64BE">
        <w:rPr>
          <w:rFonts w:ascii="Arial" w:hAnsi="Arial" w:cs="Arial"/>
          <w:b/>
        </w:rPr>
        <w:lastRenderedPageBreak/>
        <w:t>8. References Cited</w:t>
      </w:r>
    </w:p>
    <w:p w14:paraId="4BB1E575" w14:textId="77777777" w:rsidR="00844BAF" w:rsidRDefault="007F7ED8" w:rsidP="00844BAF">
      <w:pPr>
        <w:pStyle w:val="Bibliography"/>
      </w:pPr>
      <w:r w:rsidRPr="003C64BE">
        <w:rPr>
          <w:rFonts w:ascii="Arial" w:hAnsi="Arial" w:cs="Arial"/>
          <w:b/>
        </w:rPr>
        <w:fldChar w:fldCharType="begin"/>
      </w:r>
      <w:r w:rsidR="00844BAF">
        <w:rPr>
          <w:rFonts w:ascii="Arial" w:hAnsi="Arial" w:cs="Arial"/>
          <w:b/>
        </w:rPr>
        <w:instrText xml:space="preserve"> ADDIN ZOTERO_BIBL {"custom":[]} CSL_BIBLIOGRAPHY </w:instrText>
      </w:r>
      <w:r w:rsidRPr="003C64BE">
        <w:rPr>
          <w:rFonts w:ascii="Arial" w:hAnsi="Arial" w:cs="Arial"/>
          <w:b/>
        </w:rPr>
        <w:fldChar w:fldCharType="separate"/>
      </w:r>
      <w:r w:rsidR="00844BAF">
        <w:t xml:space="preserve">Armstrong, Gregory, Chumben Humtsoe, and Michelle Kermode. 2011. “HIV Risk Behaviours among Injecting Drug Users in Northeast India Following Scale-up of a Targeted HIV Prevention Programme.” </w:t>
      </w:r>
      <w:r w:rsidR="00844BAF">
        <w:rPr>
          <w:i/>
          <w:iCs/>
        </w:rPr>
        <w:t>Bmc Public Health</w:t>
      </w:r>
      <w:r w:rsidR="00844BAF">
        <w:t xml:space="preserve"> 11 (December): S9. doi:10.1186/1471-2458-11-S6-S9.</w:t>
      </w:r>
    </w:p>
    <w:p w14:paraId="02BC8449" w14:textId="77777777" w:rsidR="00844BAF" w:rsidRDefault="00844BAF" w:rsidP="00844BAF">
      <w:pPr>
        <w:pStyle w:val="Bibliography"/>
      </w:pPr>
      <w:r>
        <w:t xml:space="preserve">Bauldry, Shawn. 2014. “Miivfind: A Command for Identifying Model-Implied Instrumental Variables for Structural Equation Models in Stata.” </w:t>
      </w:r>
      <w:r>
        <w:rPr>
          <w:i/>
          <w:iCs/>
        </w:rPr>
        <w:t>Stata Journal</w:t>
      </w:r>
      <w:r>
        <w:t xml:space="preserve"> 14 (1): 60–75.</w:t>
      </w:r>
    </w:p>
    <w:p w14:paraId="152BA2A3" w14:textId="77777777" w:rsidR="00844BAF" w:rsidRDefault="00844BAF" w:rsidP="00844BAF">
      <w:pPr>
        <w:pStyle w:val="Bibliography"/>
      </w:pPr>
      <w:r>
        <w:t xml:space="preserve">Daw, Jonathan, Rachel Margolis, and Ashton M. Verdery. 2015. “Siblings, Friends, Course-Mates, Club-Mates: How Adolescent Health Behavior Homophily Varies by Race, Class, Gender, and Health Status.” </w:t>
      </w:r>
      <w:r>
        <w:rPr>
          <w:i/>
          <w:iCs/>
        </w:rPr>
        <w:t>Social Science &amp; Medicine</w:t>
      </w:r>
      <w:r>
        <w:t xml:space="preserve"> 125: 32–39.</w:t>
      </w:r>
    </w:p>
    <w:p w14:paraId="460B10F2" w14:textId="77777777" w:rsidR="00844BAF" w:rsidRDefault="00844BAF" w:rsidP="00844BAF">
      <w:pPr>
        <w:pStyle w:val="Bibliography"/>
      </w:pPr>
      <w:r>
        <w:t xml:space="preserve">Frost, Simon D. W., Kimberly C. Brouwer, Michelle A. Firestone Cruz, Rebeca Ramos, Maria Elena Ramos, Remedios M. Lozada, Carlos Magis-Rodriguez, and Steffanie A. Strathdee. 2006. “Respondent-Driven Sampling of Injection Drug Users in Two US-Mexico Border Cities: Recruitment Dynamics and Impact on Estimates of HIV and Syphilis Prevalence.” </w:t>
      </w:r>
      <w:r>
        <w:rPr>
          <w:i/>
          <w:iCs/>
        </w:rPr>
        <w:t>Journal of Urban Health-Bulletin of the New York Academy of Medicine</w:t>
      </w:r>
      <w:r>
        <w:t xml:space="preserve"> 83 (6): I83–97. doi:10.1007/s11524-006-9104-z.</w:t>
      </w:r>
    </w:p>
    <w:p w14:paraId="3195FA91" w14:textId="77777777" w:rsidR="00844BAF" w:rsidRDefault="00844BAF" w:rsidP="00844BAF">
      <w:pPr>
        <w:pStyle w:val="Bibliography"/>
      </w:pPr>
      <w:r>
        <w:t xml:space="preserve">Gile, Krista J. 2011. “Improved Inference for Respondent-Driven Sampling Data with Application to HIV Prevalence Estimation.” </w:t>
      </w:r>
      <w:r>
        <w:rPr>
          <w:i/>
          <w:iCs/>
        </w:rPr>
        <w:t>Journal of the American Statistical Association</w:t>
      </w:r>
      <w:r>
        <w:t xml:space="preserve"> 106 (493).</w:t>
      </w:r>
    </w:p>
    <w:p w14:paraId="61BA60AB" w14:textId="77777777" w:rsidR="00844BAF" w:rsidRDefault="00844BAF" w:rsidP="00844BAF">
      <w:pPr>
        <w:pStyle w:val="Bibliography"/>
      </w:pPr>
      <w:r>
        <w:t xml:space="preserve">Gile, Krista J., and Mark S. Handcock. 2010a. “RESPONDENT‐DRIVEN SAMPLING: AN ASSESSMENT OF CURRENT METHODOLOGY.” </w:t>
      </w:r>
      <w:r>
        <w:rPr>
          <w:i/>
          <w:iCs/>
        </w:rPr>
        <w:t>Sociological Methodology</w:t>
      </w:r>
      <w:r>
        <w:t xml:space="preserve"> 40 (1): 285–327.</w:t>
      </w:r>
    </w:p>
    <w:p w14:paraId="461B71B6" w14:textId="77777777" w:rsidR="00844BAF" w:rsidRDefault="00844BAF" w:rsidP="00844BAF">
      <w:pPr>
        <w:pStyle w:val="Bibliography"/>
      </w:pPr>
      <w:r>
        <w:t xml:space="preserve">———. 2010b. “RESPONDENT-DRIVEN SAMPLING: AN ASSESSMENT OF CURRENT METHODOLOGY.” In </w:t>
      </w:r>
      <w:r>
        <w:rPr>
          <w:i/>
          <w:iCs/>
        </w:rPr>
        <w:t>Sociological Methodology, Vol 40</w:t>
      </w:r>
      <w:r>
        <w:t>, edited by T. F. Liao, 40:285–327.</w:t>
      </w:r>
    </w:p>
    <w:p w14:paraId="25E63B0B" w14:textId="77777777" w:rsidR="00844BAF" w:rsidRDefault="00844BAF" w:rsidP="00844BAF">
      <w:pPr>
        <w:pStyle w:val="Bibliography"/>
      </w:pPr>
      <w:r>
        <w:t xml:space="preserve">———. 2011. “Network Model-Assisted Inference from Respondent-Driven Sampling Data.” </w:t>
      </w:r>
      <w:r>
        <w:rPr>
          <w:i/>
          <w:iCs/>
        </w:rPr>
        <w:t>arXiv Preprint arXiv:1108.0298</w:t>
      </w:r>
      <w:r>
        <w:t>.</w:t>
      </w:r>
    </w:p>
    <w:p w14:paraId="0C73EC5E" w14:textId="77777777" w:rsidR="00844BAF" w:rsidRDefault="00844BAF" w:rsidP="00844BAF">
      <w:pPr>
        <w:pStyle w:val="Bibliography"/>
      </w:pPr>
      <w:r>
        <w:t xml:space="preserve">Gile, Krista J., Lisa G. Johnston, and Matthew J. Salganik. 2015. “Diagnostics for Respondent-Driven Sampling.” </w:t>
      </w:r>
      <w:r>
        <w:rPr>
          <w:i/>
          <w:iCs/>
        </w:rPr>
        <w:t>Journal of the Royal Statistical Society Series a-Statistics in Society</w:t>
      </w:r>
      <w:r>
        <w:t xml:space="preserve"> 178 (1): 241–69. doi:10.1111/rssa.12059.</w:t>
      </w:r>
    </w:p>
    <w:p w14:paraId="563F7DAE" w14:textId="77777777" w:rsidR="00844BAF" w:rsidRDefault="00844BAF" w:rsidP="00844BAF">
      <w:pPr>
        <w:pStyle w:val="Bibliography"/>
      </w:pPr>
      <w:r>
        <w:t xml:space="preserve">Gjoka, M., M. Kurant, C.T. Butts, and A. Markopoulou. 2010. “Walking in Facebook: A Case Study of Unbiased Sampling of OSNs.” In </w:t>
      </w:r>
      <w:r>
        <w:rPr>
          <w:i/>
          <w:iCs/>
        </w:rPr>
        <w:t>2010 Proceedings IEEE INFOCOM</w:t>
      </w:r>
      <w:r>
        <w:t>, 1–9. doi:10.1109/INFCOM.2010.5462078.</w:t>
      </w:r>
    </w:p>
    <w:p w14:paraId="5CC56A81" w14:textId="77777777" w:rsidR="00844BAF" w:rsidRDefault="00844BAF" w:rsidP="00844BAF">
      <w:pPr>
        <w:pStyle w:val="Bibliography"/>
      </w:pPr>
      <w:r>
        <w:t xml:space="preserve">Goel, Sharad, and Matthew J. Salganik. 2009a. “Respondent‐driven Sampling as Markov Chain Monte Carlo.” </w:t>
      </w:r>
      <w:r>
        <w:rPr>
          <w:i/>
          <w:iCs/>
        </w:rPr>
        <w:t>Statistics in Medicine</w:t>
      </w:r>
      <w:r>
        <w:t xml:space="preserve"> 28 (17): 2202–29.</w:t>
      </w:r>
    </w:p>
    <w:p w14:paraId="1C93BF17" w14:textId="77777777" w:rsidR="00844BAF" w:rsidRDefault="00844BAF" w:rsidP="00844BAF">
      <w:pPr>
        <w:pStyle w:val="Bibliography"/>
      </w:pPr>
      <w:r>
        <w:t xml:space="preserve">———. 2009b. “Respondent-Driven Sampling as Markov Chain Monte Carlo.” </w:t>
      </w:r>
      <w:r>
        <w:rPr>
          <w:i/>
          <w:iCs/>
        </w:rPr>
        <w:t>Statistics in Medicine</w:t>
      </w:r>
      <w:r>
        <w:t xml:space="preserve"> 28 (17): 2202–29. doi:10.1002/sim.3613.</w:t>
      </w:r>
    </w:p>
    <w:p w14:paraId="6B16A23B" w14:textId="77777777" w:rsidR="00844BAF" w:rsidRDefault="00844BAF" w:rsidP="00844BAF">
      <w:pPr>
        <w:pStyle w:val="Bibliography"/>
      </w:pPr>
      <w:r>
        <w:t xml:space="preserve">———. 2010. “Assessing Respondent-Driven Sampling.” </w:t>
      </w:r>
      <w:r>
        <w:rPr>
          <w:i/>
          <w:iCs/>
        </w:rPr>
        <w:t>Proceedings of the National Academy of Sciences</w:t>
      </w:r>
      <w:r>
        <w:t xml:space="preserve"> 107 (15): 6743–47.</w:t>
      </w:r>
    </w:p>
    <w:p w14:paraId="5E5A9935" w14:textId="77777777" w:rsidR="00844BAF" w:rsidRDefault="00844BAF" w:rsidP="00844BAF">
      <w:pPr>
        <w:pStyle w:val="Bibliography"/>
      </w:pPr>
      <w:r>
        <w:t xml:space="preserve">Goldthorpe, John H. 2001. “Causation, Statistics, and Sociology.” </w:t>
      </w:r>
      <w:r>
        <w:rPr>
          <w:i/>
          <w:iCs/>
        </w:rPr>
        <w:t>European Sociological Review</w:t>
      </w:r>
      <w:r>
        <w:t xml:space="preserve"> 17 (1): 1–20.</w:t>
      </w:r>
    </w:p>
    <w:p w14:paraId="54B4761F" w14:textId="77777777" w:rsidR="00844BAF" w:rsidRDefault="00844BAF" w:rsidP="00844BAF">
      <w:pPr>
        <w:pStyle w:val="Bibliography"/>
      </w:pPr>
      <w:r>
        <w:t xml:space="preserve">Greene, William H. 2012. </w:t>
      </w:r>
      <w:r>
        <w:rPr>
          <w:i/>
          <w:iCs/>
        </w:rPr>
        <w:t>Econometric Analysis</w:t>
      </w:r>
      <w:r>
        <w:t>. 7th ed. Prentice Hall. http://www.pearsonhighered.com/educator/product/Econometric-Analysis/9780131395381.page.</w:t>
      </w:r>
    </w:p>
    <w:p w14:paraId="2A24645F" w14:textId="77777777" w:rsidR="00844BAF" w:rsidRDefault="00844BAF" w:rsidP="00844BAF">
      <w:pPr>
        <w:pStyle w:val="Bibliography"/>
      </w:pPr>
      <w:r>
        <w:t xml:space="preserve">Handcock, Mark S., Krista J. Gile, Ian E. Fellows, and W. Whipple Neely. 2015. </w:t>
      </w:r>
      <w:r>
        <w:rPr>
          <w:i/>
          <w:iCs/>
        </w:rPr>
        <w:t>RDS: Respondent-Driven Sampling</w:t>
      </w:r>
      <w:r>
        <w:t xml:space="preserve"> (version 0.7-3). https://cran.r-project.org/web/packages/RDS/index.html.</w:t>
      </w:r>
    </w:p>
    <w:p w14:paraId="512B5392" w14:textId="77777777" w:rsidR="00844BAF" w:rsidRDefault="00844BAF" w:rsidP="00844BAF">
      <w:pPr>
        <w:pStyle w:val="Bibliography"/>
      </w:pPr>
      <w:r>
        <w:t xml:space="preserve">Handcock, Mark S., David R. Hunter, Carter T. Butts, Steven M. Goodreau, and Martina Morris. 2008. “Statnet: Software Tools for the Representation, Visualization, Analysis and Simulation of Network Data.” </w:t>
      </w:r>
      <w:r>
        <w:rPr>
          <w:i/>
          <w:iCs/>
        </w:rPr>
        <w:t>Journal of Statistical Software</w:t>
      </w:r>
      <w:r>
        <w:t xml:space="preserve"> 24 (1): 1548.</w:t>
      </w:r>
    </w:p>
    <w:p w14:paraId="0631F7B0" w14:textId="77777777" w:rsidR="00844BAF" w:rsidRDefault="00844BAF" w:rsidP="00844BAF">
      <w:pPr>
        <w:pStyle w:val="Bibliography"/>
      </w:pPr>
      <w:r>
        <w:t xml:space="preserve">Heckathorn, Douglas D. 1997. “Respondent-Driven Sampling: A New Approach to the Study of Hidden Populations.” </w:t>
      </w:r>
      <w:r>
        <w:rPr>
          <w:i/>
          <w:iCs/>
        </w:rPr>
        <w:t>Social Problems</w:t>
      </w:r>
      <w:r>
        <w:t xml:space="preserve"> 44 (2): 174–99.</w:t>
      </w:r>
    </w:p>
    <w:p w14:paraId="45F7C0C7" w14:textId="77777777" w:rsidR="00844BAF" w:rsidRDefault="00844BAF" w:rsidP="00844BAF">
      <w:pPr>
        <w:pStyle w:val="Bibliography"/>
      </w:pPr>
      <w:r>
        <w:t xml:space="preserve">———. 2007. “Extensions of Respondent‐driven Sampling: Analyzing Continuous Variables and Controlling for Differential Recruitment.” </w:t>
      </w:r>
      <w:r>
        <w:rPr>
          <w:i/>
          <w:iCs/>
        </w:rPr>
        <w:t>Sociological Methodology</w:t>
      </w:r>
      <w:r>
        <w:t xml:space="preserve"> 37 (1): 151–207.</w:t>
      </w:r>
    </w:p>
    <w:p w14:paraId="4CAB61B7" w14:textId="77777777" w:rsidR="00844BAF" w:rsidRDefault="00844BAF" w:rsidP="00844BAF">
      <w:pPr>
        <w:pStyle w:val="Bibliography"/>
      </w:pPr>
      <w:r>
        <w:t xml:space="preserve">Heckathorn, Douglas D., and J. Jeffri. 2001. “Finding the Beat: Using Respondent-Driven Sampling to Study Jazz Musicians.” </w:t>
      </w:r>
      <w:r>
        <w:rPr>
          <w:i/>
          <w:iCs/>
        </w:rPr>
        <w:t>Poetics</w:t>
      </w:r>
      <w:r>
        <w:t xml:space="preserve"> 28 (4): 307–29. doi:10.1016/S0304-422X(01)80006-1.</w:t>
      </w:r>
    </w:p>
    <w:p w14:paraId="65D097FF" w14:textId="77777777" w:rsidR="00844BAF" w:rsidRDefault="00844BAF" w:rsidP="00844BAF">
      <w:pPr>
        <w:pStyle w:val="Bibliography"/>
      </w:pPr>
      <w:r>
        <w:t xml:space="preserve">Hunter, David R., Steven M. Goodreau, and Mark S. Handcock. 2013. “Ergm. Userterms: A Template Package for Extending Statnet.” </w:t>
      </w:r>
      <w:r>
        <w:rPr>
          <w:i/>
          <w:iCs/>
        </w:rPr>
        <w:t>Journal of Statistical Software</w:t>
      </w:r>
      <w:r>
        <w:t xml:space="preserve"> 52 (2): i02.</w:t>
      </w:r>
    </w:p>
    <w:p w14:paraId="0E640EC5" w14:textId="77777777" w:rsidR="00844BAF" w:rsidRDefault="00844BAF" w:rsidP="00844BAF">
      <w:pPr>
        <w:pStyle w:val="Bibliography"/>
      </w:pPr>
      <w:r>
        <w:t xml:space="preserve">Hunter, David R., Mark S. Handcock, Carter T. Butts, Steven M. Goodreau, and Martina Morris. 2008. “Ergm: A Package to Fit, Simulate and Diagnose Exponential-Family Models for Networks.” </w:t>
      </w:r>
      <w:r>
        <w:rPr>
          <w:i/>
          <w:iCs/>
        </w:rPr>
        <w:t>Journal of Statistical Software</w:t>
      </w:r>
      <w:r>
        <w:t xml:space="preserve"> 24 (3): nihpa54860.</w:t>
      </w:r>
    </w:p>
    <w:p w14:paraId="2F975C15" w14:textId="77777777" w:rsidR="00844BAF" w:rsidRDefault="00844BAF" w:rsidP="00844BAF">
      <w:pPr>
        <w:pStyle w:val="Bibliography"/>
      </w:pPr>
      <w:r>
        <w:t xml:space="preserve">Iguchi, Martin Y., Allison J. Ober, Sandra H. Berry, Terry Fain, Douglas D. Heckathorn, Pamina M. Gorbach, Robert Heimer, et al. 2009. “Simultaneous Recruitment of Drug Users and Men Who Have Sex with Men in the United </w:t>
      </w:r>
      <w:r>
        <w:lastRenderedPageBreak/>
        <w:t xml:space="preserve">States and Russia Using Respondent-Driven Sampling: Sampling Methods and Implications.” </w:t>
      </w:r>
      <w:r>
        <w:rPr>
          <w:i/>
          <w:iCs/>
        </w:rPr>
        <w:t>Journal of Urban Health-Bulletin of the New York Academy of Medicine</w:t>
      </w:r>
      <w:r>
        <w:t xml:space="preserve"> 86 (July): S5–31. doi:10.1007/s11524-009-9365-4.</w:t>
      </w:r>
    </w:p>
    <w:p w14:paraId="5CB4542A" w14:textId="77777777" w:rsidR="00844BAF" w:rsidRDefault="00844BAF" w:rsidP="00844BAF">
      <w:pPr>
        <w:pStyle w:val="Bibliography"/>
      </w:pPr>
      <w:r>
        <w:t xml:space="preserve">Johnston, Lisa Grazina, Rasheda Khanam, Masud Reza, Sharful Islam Khan, Sarah Banu, Md Shah Alam, Mahmudur Rahman, and Tasnim Azim. 2008. “The Effectiveness of Respondent Driven Sampling for Recruiting Males Who Have Sex with Males in Dhaka, Bangladesh.” </w:t>
      </w:r>
      <w:r>
        <w:rPr>
          <w:i/>
          <w:iCs/>
        </w:rPr>
        <w:t>Aids and Behavior</w:t>
      </w:r>
      <w:r>
        <w:t xml:space="preserve"> 12 (2): 294–304. doi:10.1007/s10461-007-9300-1.</w:t>
      </w:r>
    </w:p>
    <w:p w14:paraId="0D0DB47D" w14:textId="77777777" w:rsidR="00844BAF" w:rsidRDefault="00844BAF" w:rsidP="00844BAF">
      <w:pPr>
        <w:pStyle w:val="Bibliography"/>
      </w:pPr>
      <w:r>
        <w:t xml:space="preserve">Johnston, Lisa Grazina, Keith Sabin, Mai Thu Hien, and Pham Thi Huong. 2006. “Assessment of Respondent Driven Sampling for Recruiting Female Sex Workers in Two Vietnamese Cities: Reaching the Unseen Sex Worker.” </w:t>
      </w:r>
      <w:r>
        <w:rPr>
          <w:i/>
          <w:iCs/>
        </w:rPr>
        <w:t>Journal of Urban Health-Bulletin of the New York Academy of Medicine</w:t>
      </w:r>
      <w:r>
        <w:t xml:space="preserve"> 83 (6): I16–28. doi:10.1007/s11524-006-9099-5.</w:t>
      </w:r>
    </w:p>
    <w:p w14:paraId="61D1E218" w14:textId="77777777" w:rsidR="00844BAF" w:rsidRDefault="00844BAF" w:rsidP="00844BAF">
      <w:pPr>
        <w:pStyle w:val="Bibliography"/>
      </w:pPr>
      <w:r>
        <w:t xml:space="preserve">Kalton, Graham. 2009. “Methods for Oversampling Rare Subpopulations in Social Surveys.” </w:t>
      </w:r>
      <w:r>
        <w:rPr>
          <w:i/>
          <w:iCs/>
        </w:rPr>
        <w:t>Survey Methodology</w:t>
      </w:r>
      <w:r>
        <w:t xml:space="preserve"> 35 (2): 125–41.</w:t>
      </w:r>
    </w:p>
    <w:p w14:paraId="4BDBA5E2" w14:textId="77777777" w:rsidR="00844BAF" w:rsidRDefault="00844BAF" w:rsidP="00844BAF">
      <w:pPr>
        <w:pStyle w:val="Bibliography"/>
      </w:pPr>
      <w:r>
        <w:t xml:space="preserve">Lee, Sunghee, James Wagner, Richard Valliant, and Steve Heeringa. 2014. “Recent Developments of Sampling Hard-to-Survey Populations.” In </w:t>
      </w:r>
      <w:r>
        <w:rPr>
          <w:i/>
          <w:iCs/>
        </w:rPr>
        <w:t>Hard-to-Survey Populations</w:t>
      </w:r>
      <w:r>
        <w:t>, edited by Roger Tourangeau, Brad Edwards, Timothy P. Johnson, Kirk M. Wolter, and Nancy Bates, 424–44. Cambridge University Press.</w:t>
      </w:r>
    </w:p>
    <w:p w14:paraId="4477AFE9" w14:textId="77777777" w:rsidR="00844BAF" w:rsidRDefault="00844BAF" w:rsidP="00844BAF">
      <w:pPr>
        <w:pStyle w:val="Bibliography"/>
      </w:pPr>
      <w:r>
        <w:t xml:space="preserve">Li, Xiao, and Karl Rohe. 2015. “Central Limit Theorems for Network Driven Sampling.” </w:t>
      </w:r>
      <w:r>
        <w:rPr>
          <w:i/>
          <w:iCs/>
        </w:rPr>
        <w:t>arXiv:1509.04704 [math, Stat]</w:t>
      </w:r>
      <w:r>
        <w:t>, September. http://arxiv.org/abs/1509.04704.</w:t>
      </w:r>
    </w:p>
    <w:p w14:paraId="3EA44B32" w14:textId="77777777" w:rsidR="00844BAF" w:rsidRDefault="00844BAF" w:rsidP="00844BAF">
      <w:pPr>
        <w:pStyle w:val="Bibliography"/>
      </w:pPr>
      <w:r>
        <w:t xml:space="preserve">Lovász, László. 1993. “Random Walks on Graphs: A Survey.” </w:t>
      </w:r>
      <w:r>
        <w:rPr>
          <w:i/>
          <w:iCs/>
        </w:rPr>
        <w:t>Combinatorics, Paul Erdos Is Eighty</w:t>
      </w:r>
      <w:r>
        <w:t xml:space="preserve"> 2 (1): 1–46.</w:t>
      </w:r>
    </w:p>
    <w:p w14:paraId="3FE596EE" w14:textId="77777777" w:rsidR="00844BAF" w:rsidRDefault="00844BAF" w:rsidP="00844BAF">
      <w:pPr>
        <w:pStyle w:val="Bibliography"/>
      </w:pPr>
      <w:r>
        <w:t xml:space="preserve">Lu, Xin. 2013. “Linked Ego Networks: Improving Estimate Reliability and Validity with Respondent-Driven Sampling.” </w:t>
      </w:r>
      <w:r>
        <w:rPr>
          <w:i/>
          <w:iCs/>
        </w:rPr>
        <w:t>Social Networks</w:t>
      </w:r>
      <w:r>
        <w:t xml:space="preserve"> 35 (4): 669–85.</w:t>
      </w:r>
    </w:p>
    <w:p w14:paraId="65DBF32A" w14:textId="77777777" w:rsidR="00844BAF" w:rsidRDefault="00844BAF" w:rsidP="00844BAF">
      <w:pPr>
        <w:pStyle w:val="Bibliography"/>
      </w:pPr>
      <w:r>
        <w:t xml:space="preserve">Malekinejad, Mohsen, Lisa Grazina Johnston, Carl Kendall, Ligia Regina Franco Sansigolo Kerr, Marina Raven Rifkin, and George W. Rutherford. 2008. “Using Respondent-Driven Sampling Methodology for HIV Biological and Behavioral Surveillance in International Settings: A Systematic Review.” </w:t>
      </w:r>
      <w:r>
        <w:rPr>
          <w:i/>
          <w:iCs/>
        </w:rPr>
        <w:t>AIDS and Behavior</w:t>
      </w:r>
      <w:r>
        <w:t xml:space="preserve"> 12 (1): 105–30.</w:t>
      </w:r>
    </w:p>
    <w:p w14:paraId="420C6FC5" w14:textId="77777777" w:rsidR="00844BAF" w:rsidRDefault="00844BAF" w:rsidP="00844BAF">
      <w:pPr>
        <w:pStyle w:val="Bibliography"/>
      </w:pPr>
      <w:r>
        <w:t xml:space="preserve">McCreesh, Nicky, Simon Frost, Janet Seeley, Joseph Katongole, Matilda Ndagire Tarsh, Richard Ndunguse, Fatima Jichi, Natasha L. Lunel, Dermot Maher, and Lisa G. Johnston. 2012. “Evaluation of Respondent-Driven Sampling.” </w:t>
      </w:r>
      <w:r>
        <w:rPr>
          <w:i/>
          <w:iCs/>
        </w:rPr>
        <w:t>Epidemiology (Cambridge, Mass.)</w:t>
      </w:r>
      <w:r>
        <w:t xml:space="preserve"> 23 (1): 138.</w:t>
      </w:r>
    </w:p>
    <w:p w14:paraId="7228A66A" w14:textId="77777777" w:rsidR="00844BAF" w:rsidRDefault="00844BAF" w:rsidP="00844BAF">
      <w:pPr>
        <w:pStyle w:val="Bibliography"/>
      </w:pPr>
      <w:r>
        <w:t xml:space="preserve">Merli, M. Giovanna, James Moody, Jeffrey Smith, Jing Li, Sharon Weir, and Xiangsheng Chen. 2015. “Challenges to Recruiting Population Representative Samples of Female Sex Workers in China Using Respondent Driven Sampling.” </w:t>
      </w:r>
      <w:r>
        <w:rPr>
          <w:i/>
          <w:iCs/>
        </w:rPr>
        <w:t>Social Science &amp; Medicine</w:t>
      </w:r>
      <w:r>
        <w:t xml:space="preserve"> 125: 79–93.</w:t>
      </w:r>
    </w:p>
    <w:p w14:paraId="1C852626" w14:textId="77777777" w:rsidR="00844BAF" w:rsidRDefault="00844BAF" w:rsidP="00844BAF">
      <w:pPr>
        <w:pStyle w:val="Bibliography"/>
      </w:pPr>
      <w:r>
        <w:t xml:space="preserve">Merli, M. Giovanna, William Whipple Neely, Tu Xiaowen, Gu Weimin, and Yang Yang. 2010. “Sampling Female Sex Workers in Shanghai Using Respondent Driven Sampling.” In </w:t>
      </w:r>
      <w:r>
        <w:rPr>
          <w:i/>
          <w:iCs/>
        </w:rPr>
        <w:t>Rational Judgement. Public Health and Social Development</w:t>
      </w:r>
      <w:r>
        <w:t>, edited by Xia Guomei and Yang Xiushi, 293–308.</w:t>
      </w:r>
    </w:p>
    <w:p w14:paraId="3B153A2D" w14:textId="77777777" w:rsidR="00844BAF" w:rsidRDefault="00844BAF" w:rsidP="00844BAF">
      <w:pPr>
        <w:pStyle w:val="Bibliography"/>
      </w:pPr>
      <w:r>
        <w:t xml:space="preserve">Mouw, Ted, Sergio Chavez, Heather Edelblute, and Ashton M. Verdery. 2014. “Binational Social Networks and Assimilation: A Test of the Importance of Transnationalism.” </w:t>
      </w:r>
      <w:r>
        <w:rPr>
          <w:i/>
          <w:iCs/>
        </w:rPr>
        <w:t>Social Problems</w:t>
      </w:r>
      <w:r>
        <w:t xml:space="preserve"> 61 (3): 329–59. doi:10.1525/sp.2014.12192.</w:t>
      </w:r>
    </w:p>
    <w:p w14:paraId="386596EE" w14:textId="77777777" w:rsidR="00844BAF" w:rsidRDefault="00844BAF" w:rsidP="00844BAF">
      <w:pPr>
        <w:pStyle w:val="Bibliography"/>
      </w:pPr>
      <w:r>
        <w:t xml:space="preserve">Mouw, Ted, and Ashton M. Verdery. 2012. “Network Sampling with Memory A Proposal for More Efficient Sampling from Social Networks.” </w:t>
      </w:r>
      <w:r>
        <w:rPr>
          <w:i/>
          <w:iCs/>
        </w:rPr>
        <w:t>Sociological Methodology</w:t>
      </w:r>
      <w:r>
        <w:t xml:space="preserve"> 42 (1): 206–56.</w:t>
      </w:r>
    </w:p>
    <w:p w14:paraId="2C5C0659" w14:textId="77777777" w:rsidR="00844BAF" w:rsidRDefault="00844BAF" w:rsidP="00844BAF">
      <w:pPr>
        <w:pStyle w:val="Bibliography"/>
      </w:pPr>
      <w:r>
        <w:t>Neely, William Whipple. 2009. “Statistical Theory for Respondent-Driven Sampling.” Ph.D., United States -- Wisconsin: The University of Wisconsin - Madison. http://search.proquest.com.libproxy.lib.unc.edu/pqdtglobal/docview/305033289/abstract/96BB2CDA89994EB2PQ/1.</w:t>
      </w:r>
    </w:p>
    <w:p w14:paraId="616C4EA9" w14:textId="77777777" w:rsidR="00844BAF" w:rsidRDefault="00844BAF" w:rsidP="00844BAF">
      <w:pPr>
        <w:pStyle w:val="Bibliography"/>
      </w:pPr>
      <w:r>
        <w:t xml:space="preserve">Nesterko, Sergiy, and Joseph Blitzstein. 2015. “Bias-Variance and Breadth-Depth Tradeoffs in Respondent-Driven Sampling.” </w:t>
      </w:r>
      <w:r>
        <w:rPr>
          <w:i/>
          <w:iCs/>
        </w:rPr>
        <w:t>Journal of Statistical Computation and Simulation</w:t>
      </w:r>
      <w:r>
        <w:t xml:space="preserve"> 85 (1): 89–102. doi:10.1080/00949655.2013.804078.</w:t>
      </w:r>
    </w:p>
    <w:p w14:paraId="13128A6E" w14:textId="77777777" w:rsidR="00844BAF" w:rsidRDefault="00844BAF" w:rsidP="00844BAF">
      <w:pPr>
        <w:pStyle w:val="Bibliography"/>
      </w:pPr>
      <w:r>
        <w:t xml:space="preserve">Newman, Mark EJ, Steven H. Strogatz, and Duncan J. Watts. 2001. “Random Graphs with Arbitrary Degree Distributions and Their Applications.” </w:t>
      </w:r>
      <w:r>
        <w:rPr>
          <w:i/>
          <w:iCs/>
        </w:rPr>
        <w:t>Physical Review E</w:t>
      </w:r>
      <w:r>
        <w:t xml:space="preserve"> 64 (2): 026118.</w:t>
      </w:r>
    </w:p>
    <w:p w14:paraId="49555A0E" w14:textId="77777777" w:rsidR="00844BAF" w:rsidRDefault="00844BAF" w:rsidP="00844BAF">
      <w:pPr>
        <w:pStyle w:val="Bibliography"/>
      </w:pPr>
      <w:r>
        <w:t xml:space="preserve">NIH. 2015. “Search Query: ‘Respondent Driven Sampling’ OR ‘Respondent Driven Sample’ OR ‘Respondent-Driven Sampling’ OR ‘Respondent-Driven Sample.’” </w:t>
      </w:r>
      <w:r>
        <w:rPr>
          <w:i/>
          <w:iCs/>
        </w:rPr>
        <w:t>RePORTER Database</w:t>
      </w:r>
      <w:r>
        <w:t>. Accessed September 21. http://tinyurl.com/m76bze2.</w:t>
      </w:r>
    </w:p>
    <w:p w14:paraId="6A6C987C" w14:textId="77777777" w:rsidR="00844BAF" w:rsidRDefault="00844BAF" w:rsidP="00844BAF">
      <w:pPr>
        <w:pStyle w:val="Bibliography"/>
      </w:pPr>
      <w:r>
        <w:t xml:space="preserve">Ramirez-Valles, J., D. D. Heckathorn, R. Vazquez, R. M. Diaz, and R. T. Campbell. 2005. “From Networks to Populations: The Development and Application of Respondent-Driven Sampling among IDUs and Latino Gay Men.” </w:t>
      </w:r>
      <w:r>
        <w:rPr>
          <w:i/>
          <w:iCs/>
        </w:rPr>
        <w:t>Aids and Behavior</w:t>
      </w:r>
      <w:r>
        <w:t xml:space="preserve"> 9 (4): 387–402. doi:10.1007/s10461-005-9012-3.</w:t>
      </w:r>
    </w:p>
    <w:p w14:paraId="6322BF3C" w14:textId="77777777" w:rsidR="00844BAF" w:rsidRDefault="00844BAF" w:rsidP="00844BAF">
      <w:pPr>
        <w:pStyle w:val="Bibliography"/>
      </w:pPr>
      <w:r>
        <w:lastRenderedPageBreak/>
        <w:t xml:space="preserve">Salganik, Matthew J. 2006. “Variance Estimation, Design Effects, and Sample Size Calculations for Respondent-Driven Sampling.” </w:t>
      </w:r>
      <w:r>
        <w:rPr>
          <w:i/>
          <w:iCs/>
        </w:rPr>
        <w:t>Journal of Urban Health</w:t>
      </w:r>
      <w:r>
        <w:t xml:space="preserve"> 83 (1): 98–112.</w:t>
      </w:r>
    </w:p>
    <w:p w14:paraId="470F5A1B" w14:textId="77777777" w:rsidR="00844BAF" w:rsidRDefault="00844BAF" w:rsidP="00844BAF">
      <w:pPr>
        <w:pStyle w:val="Bibliography"/>
      </w:pPr>
      <w:r>
        <w:t xml:space="preserve">Schonlau, Matthias, and Elisabeth Liebau. 2012. “Respondent-Driven Sampling.” </w:t>
      </w:r>
      <w:r>
        <w:rPr>
          <w:i/>
          <w:iCs/>
        </w:rPr>
        <w:t>Stata Journal</w:t>
      </w:r>
      <w:r>
        <w:t xml:space="preserve"> 12 (1): 72–93.</w:t>
      </w:r>
    </w:p>
    <w:p w14:paraId="33009A92" w14:textId="77777777" w:rsidR="00844BAF" w:rsidRDefault="00844BAF" w:rsidP="00844BAF">
      <w:pPr>
        <w:pStyle w:val="Bibliography"/>
      </w:pPr>
      <w:r>
        <w:t xml:space="preserve">Snijders, Tom A. B. 1990. “Testing for Change in a Digraph at Two Time Points.” </w:t>
      </w:r>
      <w:r>
        <w:rPr>
          <w:i/>
          <w:iCs/>
        </w:rPr>
        <w:t>Social Networks</w:t>
      </w:r>
      <w:r>
        <w:t xml:space="preserve"> 12 (4): 359–73. doi:10.1016/0378-8733(90)90015-2.</w:t>
      </w:r>
    </w:p>
    <w:p w14:paraId="3936A7EF" w14:textId="77777777" w:rsidR="00844BAF" w:rsidRDefault="00844BAF" w:rsidP="00844BAF">
      <w:pPr>
        <w:pStyle w:val="Bibliography"/>
      </w:pPr>
      <w:r>
        <w:t xml:space="preserve">Snijders, Tom A.B., and M.A.J. Van Duijn. 1997. “Simulation for Statistical Inference in Dynamic Network Models.” In </w:t>
      </w:r>
      <w:r>
        <w:rPr>
          <w:i/>
          <w:iCs/>
        </w:rPr>
        <w:t>Simulating Social Phenomena</w:t>
      </w:r>
      <w:r>
        <w:t>, edited by R. Conte, R. Hegselmann, and P. Terna. New York: Springer.</w:t>
      </w:r>
    </w:p>
    <w:p w14:paraId="00D54DF3" w14:textId="77777777" w:rsidR="00844BAF" w:rsidRDefault="00844BAF" w:rsidP="00844BAF">
      <w:pPr>
        <w:pStyle w:val="Bibliography"/>
      </w:pPr>
      <w:r>
        <w:t>Solon, Gary, Steven J. Haider, and Jeffrey Wooldridge. 2013. “What Are We Weighting For?” Working Paper 18859. National Bureau of Economic Research. http://www.nber.org/papers/w18859.</w:t>
      </w:r>
    </w:p>
    <w:p w14:paraId="121C19C1" w14:textId="77777777" w:rsidR="00844BAF" w:rsidRDefault="00844BAF" w:rsidP="00844BAF">
      <w:pPr>
        <w:pStyle w:val="Bibliography"/>
      </w:pPr>
      <w:r>
        <w:t>Spiller, Michael. 2009. “Regression Modeling Of Data Collected Using Respondentdriven Sampling,” August. http://ecommons.cornell.edu/handle/1813/13551.</w:t>
      </w:r>
    </w:p>
    <w:p w14:paraId="5B14B69D" w14:textId="77777777" w:rsidR="00844BAF" w:rsidRDefault="00844BAF" w:rsidP="00844BAF">
      <w:pPr>
        <w:pStyle w:val="Bibliography"/>
      </w:pPr>
      <w:r>
        <w:t xml:space="preserve">Szwarcwald, Celia Landmann, Paulo Roberto Borges de Souza Junior, Giseli Nogueira Damacena, Aristides Barbosa Junior, and Carl Kendall. 2011. “Analysis of Data Collected by RDS Among Sex Workers in 10 Brazilian Cities, 2009: Estimation of the Prevalence of HIV, Variance, and Design Effect.” </w:t>
      </w:r>
      <w:r>
        <w:rPr>
          <w:i/>
          <w:iCs/>
        </w:rPr>
        <w:t>Jaids-Journal of Acquired Immune Deficiency Syndromes</w:t>
      </w:r>
      <w:r>
        <w:t xml:space="preserve"> 57 (August): S129–35. doi:10.1097/QAI.0b013e31821e9a36.</w:t>
      </w:r>
    </w:p>
    <w:p w14:paraId="44AE7E89" w14:textId="77777777" w:rsidR="00844BAF" w:rsidRDefault="00844BAF" w:rsidP="00844BAF">
      <w:pPr>
        <w:pStyle w:val="Bibliography"/>
      </w:pPr>
      <w:r>
        <w:t xml:space="preserve">Thompson Reuters. 2015. </w:t>
      </w:r>
      <w:r>
        <w:rPr>
          <w:i/>
          <w:iCs/>
        </w:rPr>
        <w:t>Web of Science</w:t>
      </w:r>
      <w:r>
        <w:t>.</w:t>
      </w:r>
    </w:p>
    <w:p w14:paraId="753939AA" w14:textId="77777777" w:rsidR="00844BAF" w:rsidRDefault="00844BAF" w:rsidP="00844BAF">
      <w:pPr>
        <w:pStyle w:val="Bibliography"/>
      </w:pPr>
      <w:r>
        <w:t xml:space="preserve">Tomas, Amber, and Krista J. Gile. 2011. “The Effect of Differential Recruitment, Non-Response and Non-Recruitment on Estimators for Respondent-Driven Sampling.” </w:t>
      </w:r>
      <w:r>
        <w:rPr>
          <w:i/>
          <w:iCs/>
        </w:rPr>
        <w:t>Electronic Journal of Statistics</w:t>
      </w:r>
      <w:r>
        <w:t xml:space="preserve"> 5: 899–934.</w:t>
      </w:r>
    </w:p>
    <w:p w14:paraId="2F661E2D" w14:textId="77777777" w:rsidR="00844BAF" w:rsidRDefault="00844BAF" w:rsidP="00844BAF">
      <w:pPr>
        <w:pStyle w:val="Bibliography"/>
      </w:pPr>
      <w:r>
        <w:t xml:space="preserve">Vazan, Peter, Andrew Golub, and Alex S. Bennett. 2013. “Substance Use and Other Mental Health Disorders Among Veterans Returning to the Inner City: Prevalence, Correlates, and Rates of Unmet Treatment Need.” </w:t>
      </w:r>
      <w:r>
        <w:rPr>
          <w:i/>
          <w:iCs/>
        </w:rPr>
        <w:t>Substance Use &amp; Misuse</w:t>
      </w:r>
      <w:r>
        <w:t xml:space="preserve"> 48 (10): 880–93. doi:10.3109/10826084.2013.796989.</w:t>
      </w:r>
    </w:p>
    <w:p w14:paraId="7BA08214" w14:textId="77777777" w:rsidR="00844BAF" w:rsidRDefault="00844BAF" w:rsidP="00844BAF">
      <w:pPr>
        <w:pStyle w:val="Bibliography"/>
      </w:pPr>
      <w:r>
        <w:t>Verdery, Ashton M., M. Giovanna Merli, and James Moody. 2015. “Innovations in the Recruitment of Respondent-Driven Samples for Improved Inference to Hidden Populations.” Duke Network Analysis Center Working Paper.</w:t>
      </w:r>
    </w:p>
    <w:p w14:paraId="57AB4262" w14:textId="77777777" w:rsidR="00844BAF" w:rsidRDefault="00844BAF" w:rsidP="00844BAF">
      <w:pPr>
        <w:pStyle w:val="Bibliography"/>
      </w:pPr>
      <w:r>
        <w:t xml:space="preserve">Verdery, Ashton M., M. Giovanna Merli, James Moody, Jeffrey A. Smith, and Jacob C. Fisher. 2015. “Respondent-Driven Sampling Estimators Under Real and Theoretical Recruitment Conditions of Female Sex Workers in China.” </w:t>
      </w:r>
      <w:r>
        <w:rPr>
          <w:i/>
          <w:iCs/>
        </w:rPr>
        <w:t>Epidemiology</w:t>
      </w:r>
      <w:r>
        <w:t xml:space="preserve"> 26 (5): 661–65.</w:t>
      </w:r>
    </w:p>
    <w:p w14:paraId="601E9306" w14:textId="77777777" w:rsidR="00844BAF" w:rsidRDefault="00844BAF" w:rsidP="00844BAF">
      <w:pPr>
        <w:pStyle w:val="Bibliography"/>
      </w:pPr>
      <w:r>
        <w:t xml:space="preserve">Verdery, Ashton M., Ted Mouw, Shawn Bauldry, and Peter J. Mucha. 2013. “Network Structure and Biased Variance Estimation in Respondent Driven Sampling.” </w:t>
      </w:r>
      <w:r>
        <w:rPr>
          <w:i/>
          <w:iCs/>
        </w:rPr>
        <w:t>arXiv Preprint arXiv:1309.5109</w:t>
      </w:r>
      <w:r>
        <w:t>.</w:t>
      </w:r>
    </w:p>
    <w:p w14:paraId="0FFB3CD3" w14:textId="77777777" w:rsidR="00844BAF" w:rsidRDefault="00844BAF" w:rsidP="00844BAF">
      <w:pPr>
        <w:pStyle w:val="Bibliography"/>
      </w:pPr>
      <w:r>
        <w:t xml:space="preserve">Volz, Erik, and Douglas D. Heckathorn. 2008. “Probability Based Estimation Theory for Respondent Driven Sampling.” </w:t>
      </w:r>
      <w:r>
        <w:rPr>
          <w:i/>
          <w:iCs/>
        </w:rPr>
        <w:t>Journal of Official Statistics</w:t>
      </w:r>
      <w:r>
        <w:t xml:space="preserve"> 24 (1): 79.</w:t>
      </w:r>
    </w:p>
    <w:p w14:paraId="345936DB" w14:textId="77777777" w:rsidR="00844BAF" w:rsidRDefault="00844BAF" w:rsidP="00844BAF">
      <w:pPr>
        <w:pStyle w:val="Bibliography"/>
      </w:pPr>
      <w:r>
        <w:t xml:space="preserve">Volz, E., Wejnert, C., Cameron, C., Spiller, M., Barash, V., Degani, I., and Heckathorn, D.D. 2012. </w:t>
      </w:r>
      <w:r>
        <w:rPr>
          <w:i/>
          <w:iCs/>
        </w:rPr>
        <w:t>Respondent-Driven Sampling Analysis Tool (RDSAT)</w:t>
      </w:r>
      <w:r>
        <w:t xml:space="preserve"> (version 7.1). Ithaca, NY: Cornell University.</w:t>
      </w:r>
    </w:p>
    <w:p w14:paraId="5D9A3EFB" w14:textId="77777777" w:rsidR="00844BAF" w:rsidRDefault="00844BAF" w:rsidP="00844BAF">
      <w:pPr>
        <w:pStyle w:val="Bibliography"/>
      </w:pPr>
      <w:r>
        <w:t xml:space="preserve">Wang, Jichuan, Russel S. Falck, Linna Li, Alunmed Rahman, and Robert G. Carlson. 2007. “Respondent-Driven Sampling in the Recruitment of Illicit Stimulant Drug Users in a Rural Setting: Findings and Technical Issues.” </w:t>
      </w:r>
      <w:r>
        <w:rPr>
          <w:i/>
          <w:iCs/>
        </w:rPr>
        <w:t>Addictive Behaviors</w:t>
      </w:r>
      <w:r>
        <w:t xml:space="preserve"> 32 (5): 924–37. doi:10.1016/j.addbeh.2006.06.031.</w:t>
      </w:r>
    </w:p>
    <w:p w14:paraId="016F11B5" w14:textId="77777777" w:rsidR="00844BAF" w:rsidRDefault="00844BAF" w:rsidP="00844BAF">
      <w:pPr>
        <w:pStyle w:val="Bibliography"/>
      </w:pPr>
      <w:r>
        <w:t xml:space="preserve">Weir, Sharon S., M. Giovanna Merli, Jing Li, Anisha D. Gandhi, William W. Neely, Jessie K. Edwards, Chirayath M. Suchindran, Gail E. Henderson, and Xiang-Sheng Chen. 2012. “A Comparison of Respondent-Driven and Venue-Based Sampling of Female Sex Workers in Liuzhou, China.” </w:t>
      </w:r>
      <w:r>
        <w:rPr>
          <w:i/>
          <w:iCs/>
        </w:rPr>
        <w:t>Sexually Transmitted Infections</w:t>
      </w:r>
      <w:r>
        <w:t xml:space="preserve"> 88 (Suppl 2): i95–101.</w:t>
      </w:r>
    </w:p>
    <w:p w14:paraId="1D06FD29" w14:textId="77777777" w:rsidR="00844BAF" w:rsidRDefault="00844BAF" w:rsidP="00844BAF">
      <w:pPr>
        <w:pStyle w:val="Bibliography"/>
      </w:pPr>
      <w:r>
        <w:t xml:space="preserve">Wejnert, Cyprian. 2009. “An Empirical Test of Respondent-Driven Sampling: Point Estimates, Variance, Degree Measures, and Out-of-Equilibrium Data.” </w:t>
      </w:r>
      <w:r>
        <w:rPr>
          <w:i/>
          <w:iCs/>
        </w:rPr>
        <w:t>Sociological Methodology</w:t>
      </w:r>
      <w:r>
        <w:t xml:space="preserve"> 39 (1): 73–116. doi:10.1111/j.1467-9531.2009.01216.x.</w:t>
      </w:r>
    </w:p>
    <w:p w14:paraId="302ACE69" w14:textId="77777777" w:rsidR="00844BAF" w:rsidRDefault="00844BAF" w:rsidP="00844BAF">
      <w:pPr>
        <w:pStyle w:val="Bibliography"/>
      </w:pPr>
      <w:r>
        <w:t xml:space="preserve">———. 2010. “Social Network Analysis with Respondent-Driven Sampling Data: A Study of Racial Integration on Campus.” </w:t>
      </w:r>
      <w:r>
        <w:rPr>
          <w:i/>
          <w:iCs/>
        </w:rPr>
        <w:t>Social Networks</w:t>
      </w:r>
      <w:r>
        <w:t xml:space="preserve"> 32 (2): 112–24.</w:t>
      </w:r>
    </w:p>
    <w:p w14:paraId="753D602E" w14:textId="77777777" w:rsidR="00844BAF" w:rsidRDefault="00844BAF" w:rsidP="00844BAF">
      <w:pPr>
        <w:pStyle w:val="Bibliography"/>
      </w:pPr>
      <w:r>
        <w:t xml:space="preserve">Wejnert, Cyprian, and Douglas D. Heckathorn. 2008. “Web-Based Network Sampling: Efficiency and Efficacy of Respondent-Driven Sampling for Online Research.” </w:t>
      </w:r>
      <w:r>
        <w:rPr>
          <w:i/>
          <w:iCs/>
        </w:rPr>
        <w:t>Sociological Methods &amp; Research</w:t>
      </w:r>
      <w:r>
        <w:t>, June. doi:10.1177/0049124108318333.</w:t>
      </w:r>
    </w:p>
    <w:p w14:paraId="4E9FB896" w14:textId="77777777" w:rsidR="00844BAF" w:rsidRDefault="00844BAF" w:rsidP="00844BAF">
      <w:pPr>
        <w:pStyle w:val="Bibliography"/>
      </w:pPr>
      <w:r>
        <w:t xml:space="preserve">Wejnert, Cyprian, Huong Pham, Nevin Krishna, Binh Le, and Elizabeth DiNenno. 2012. “Estimating Design Effect and Calculating Sample Size for Respondent-Driven Sampling Studies of Injection Drug Users in the United States.” </w:t>
      </w:r>
      <w:r>
        <w:rPr>
          <w:i/>
          <w:iCs/>
        </w:rPr>
        <w:t>Aids and Behavior</w:t>
      </w:r>
      <w:r>
        <w:t xml:space="preserve"> 16 (4): 797–806. doi:10.1007/s10461-012-0147-8.</w:t>
      </w:r>
    </w:p>
    <w:p w14:paraId="60793C11" w14:textId="77777777" w:rsidR="00844BAF" w:rsidRDefault="00844BAF" w:rsidP="00844BAF">
      <w:pPr>
        <w:pStyle w:val="Bibliography"/>
      </w:pPr>
      <w:r>
        <w:t xml:space="preserve">White, Richard G., Avi J. Hakim, Matthew J. Salganik, Michael W. Spiller, Lisa G. Johnston, Ligia Kerr, Carl Kendall, et al. 2015. “Strengthening the Reporting of Observational Studies in Epidemiology for Respondent-Driven Sampling Studies: ‘STROBE-RDS’ Statement.” </w:t>
      </w:r>
      <w:r>
        <w:rPr>
          <w:i/>
          <w:iCs/>
        </w:rPr>
        <w:t>Journal of Clinical Epidemiology</w:t>
      </w:r>
      <w:r>
        <w:t>, May. doi:10.1016/j.jclinepi.2015.04.002.</w:t>
      </w:r>
    </w:p>
    <w:p w14:paraId="26022F65" w14:textId="77777777" w:rsidR="00844BAF" w:rsidRDefault="00844BAF" w:rsidP="00844BAF">
      <w:pPr>
        <w:pStyle w:val="Bibliography"/>
      </w:pPr>
      <w:r>
        <w:lastRenderedPageBreak/>
        <w:t xml:space="preserve">White, Richard G., Amy Lansky, Sharad Goel, David Wilson, Wolfgang Hladik, Avi Hakim, and Simon DW Frost. 2012. “Respondent Driven Sampling—where We Are and Where Should We Be Going?” </w:t>
      </w:r>
      <w:r>
        <w:rPr>
          <w:i/>
          <w:iCs/>
        </w:rPr>
        <w:t>Sexually Transmitted Infections</w:t>
      </w:r>
      <w:r>
        <w:t xml:space="preserve"> 88 (6): 397–99.</w:t>
      </w:r>
    </w:p>
    <w:p w14:paraId="3CE0F9A7" w14:textId="77777777" w:rsidR="00844BAF" w:rsidRDefault="00844BAF" w:rsidP="00844BAF">
      <w:pPr>
        <w:pStyle w:val="Bibliography"/>
      </w:pPr>
      <w:r>
        <w:t xml:space="preserve">WHO. 2013. </w:t>
      </w:r>
      <w:r>
        <w:rPr>
          <w:i/>
          <w:iCs/>
        </w:rPr>
        <w:t>Introduction to HIV/AIDS and Sexually Transmitted Infection Surveillance: Module 4: Introduction to Respondent Driven Sampling.</w:t>
      </w:r>
      <w:r>
        <w:t xml:space="preserve"> Geneva, Switzerland: World Health Organization. http://www.who.int/iris/handle/10665/116864.</w:t>
      </w:r>
    </w:p>
    <w:p w14:paraId="1DD64BD8" w14:textId="77777777" w:rsidR="00844BAF" w:rsidRDefault="00844BAF" w:rsidP="00844BAF">
      <w:pPr>
        <w:pStyle w:val="Bibliography"/>
      </w:pPr>
      <w:r>
        <w:t xml:space="preserve">Winship, Christopher, and Larry Radbill. 1994. “Sampling Weights and Regression Analysis.” </w:t>
      </w:r>
      <w:r>
        <w:rPr>
          <w:i/>
          <w:iCs/>
        </w:rPr>
        <w:t>Sociological Methods &amp; Research</w:t>
      </w:r>
      <w:r>
        <w:t xml:space="preserve"> 23 (2): 230–57. doi:10.1177/0049124194023002004.</w:t>
      </w:r>
    </w:p>
    <w:p w14:paraId="41285E95" w14:textId="77777777" w:rsidR="00844BAF" w:rsidRDefault="00844BAF" w:rsidP="00844BAF">
      <w:pPr>
        <w:pStyle w:val="Bibliography"/>
      </w:pPr>
      <w:r>
        <w:t xml:space="preserve">Wolfe, Joseph D., and Shawn Bauldry. 2014. “Collecting and Organizing Stata Graphs.” </w:t>
      </w:r>
      <w:r>
        <w:rPr>
          <w:i/>
          <w:iCs/>
        </w:rPr>
        <w:t>Stata Journal</w:t>
      </w:r>
      <w:r>
        <w:t xml:space="preserve"> 14 (4): 965–74.</w:t>
      </w:r>
    </w:p>
    <w:p w14:paraId="44C14E0C" w14:textId="77777777" w:rsidR="00844BAF" w:rsidRDefault="00844BAF" w:rsidP="00844BAF">
      <w:pPr>
        <w:pStyle w:val="Bibliography"/>
      </w:pPr>
      <w:r>
        <w:t xml:space="preserve">Wooldridge, Jeffrey M. 2002. </w:t>
      </w:r>
      <w:r>
        <w:rPr>
          <w:i/>
          <w:iCs/>
        </w:rPr>
        <w:t>Econometric Analysis of Cross Section and Panel Data</w:t>
      </w:r>
      <w:r>
        <w:t>. MIT Press.</w:t>
      </w:r>
    </w:p>
    <w:p w14:paraId="46DC0CFB" w14:textId="77777777" w:rsidR="00844BAF" w:rsidRDefault="00844BAF" w:rsidP="00844BAF">
      <w:pPr>
        <w:pStyle w:val="Bibliography"/>
      </w:pPr>
      <w:r>
        <w:t xml:space="preserve">Yamanis, Thespina J., M. Giovanna Merli, William Whipple Neely, Felicia Feng Tian, James Moody, Xiaowen Tu, and Ersheng Gao. 2013. “An Empirical Analysis of the Impact of Recruitment Patterns on RDS Estimates among a Socially Ordered Population of Female Sex Workers in China.” </w:t>
      </w:r>
      <w:r>
        <w:rPr>
          <w:i/>
          <w:iCs/>
        </w:rPr>
        <w:t>Sociological Methods &amp; Research</w:t>
      </w:r>
      <w:r>
        <w:t xml:space="preserve"> 42 (3): 392–425.</w:t>
      </w:r>
    </w:p>
    <w:p w14:paraId="012FFC8A" w14:textId="02EAE53C" w:rsidR="00A80752" w:rsidRPr="003C64BE" w:rsidRDefault="007F7ED8" w:rsidP="007F7ED8">
      <w:pPr>
        <w:spacing w:after="0" w:line="240" w:lineRule="auto"/>
        <w:rPr>
          <w:rFonts w:ascii="Arial" w:hAnsi="Arial" w:cs="Arial"/>
          <w:b/>
        </w:rPr>
      </w:pPr>
      <w:r w:rsidRPr="003C64BE">
        <w:rPr>
          <w:rFonts w:ascii="Arial" w:hAnsi="Arial" w:cs="Arial"/>
          <w:b/>
        </w:rPr>
        <w:fldChar w:fldCharType="end"/>
      </w:r>
    </w:p>
    <w:p w14:paraId="092E106F" w14:textId="77777777" w:rsidR="00A80752" w:rsidRPr="003C64BE" w:rsidRDefault="00A80752">
      <w:pPr>
        <w:rPr>
          <w:rFonts w:ascii="Arial" w:hAnsi="Arial" w:cs="Arial"/>
          <w:b/>
        </w:rPr>
      </w:pPr>
      <w:r w:rsidRPr="003C64BE">
        <w:rPr>
          <w:rFonts w:ascii="Arial" w:hAnsi="Arial" w:cs="Arial"/>
          <w:b/>
        </w:rPr>
        <w:br w:type="page"/>
      </w:r>
    </w:p>
    <w:p w14:paraId="1BAC9C4A" w14:textId="10205188" w:rsidR="006F4344" w:rsidRPr="003C64BE" w:rsidRDefault="00A80752" w:rsidP="007F7ED8">
      <w:pPr>
        <w:spacing w:after="0" w:line="240" w:lineRule="auto"/>
        <w:rPr>
          <w:rFonts w:ascii="Arial" w:hAnsi="Arial" w:cs="Arial"/>
          <w:b/>
        </w:rPr>
      </w:pPr>
      <w:r w:rsidRPr="003C64BE">
        <w:rPr>
          <w:rFonts w:ascii="Arial" w:hAnsi="Arial" w:cs="Arial"/>
          <w:b/>
        </w:rPr>
        <w:lastRenderedPageBreak/>
        <w:t>9. Facilities</w:t>
      </w:r>
    </w:p>
    <w:p w14:paraId="2EE857D6" w14:textId="77777777" w:rsidR="00D16EAB" w:rsidRPr="003C64BE" w:rsidRDefault="00D16EAB" w:rsidP="00D16EAB">
      <w:pPr>
        <w:pStyle w:val="Textbody"/>
      </w:pPr>
      <w:r w:rsidRPr="003C64BE">
        <w:t>The Population Research Institute (PRI), centrally located on the Penn State University Park Campus, is readily accessible to participating faculty and trainees. The Institute, which occupies the fifth through eighth floors of Oswald Tower, accommodates research activities for Institute faculty, research assistants, and postdoctoral trainees; houses administrative and technical staff, and the Institute's computer lab; and provides space for seminars and research meetings.</w:t>
      </w:r>
    </w:p>
    <w:p w14:paraId="227E77F9" w14:textId="77777777" w:rsidR="00D16EAB" w:rsidRPr="003C64BE" w:rsidRDefault="00D16EAB" w:rsidP="00D16EAB">
      <w:pPr>
        <w:pStyle w:val="Default"/>
        <w:rPr>
          <w:rFonts w:ascii="Arial" w:hAnsi="Arial" w:cs="Arial"/>
          <w:sz w:val="22"/>
          <w:szCs w:val="22"/>
        </w:rPr>
      </w:pPr>
    </w:p>
    <w:p w14:paraId="68CD4D04" w14:textId="609CD3F4" w:rsidR="00D16EAB" w:rsidRPr="003C64BE" w:rsidRDefault="00D16EAB" w:rsidP="00D16EAB">
      <w:pPr>
        <w:pStyle w:val="Default"/>
        <w:rPr>
          <w:rFonts w:ascii="Arial" w:hAnsi="Arial" w:cs="Arial"/>
          <w:sz w:val="22"/>
          <w:szCs w:val="22"/>
        </w:rPr>
      </w:pPr>
      <w:r w:rsidRPr="003C64BE">
        <w:rPr>
          <w:rFonts w:ascii="Arial" w:hAnsi="Arial" w:cs="Arial"/>
          <w:sz w:val="22"/>
          <w:szCs w:val="22"/>
        </w:rPr>
        <w:t>Research support services in PRI are provided through three core units: Administrative; Computer; and Demographic Methods (DM).</w:t>
      </w:r>
      <w:r w:rsidR="003F7E7E">
        <w:rPr>
          <w:rFonts w:ascii="Arial" w:hAnsi="Arial" w:cs="Arial"/>
          <w:sz w:val="22"/>
          <w:szCs w:val="22"/>
        </w:rPr>
        <w:t xml:space="preserve"> </w:t>
      </w:r>
    </w:p>
    <w:p w14:paraId="2710902F" w14:textId="77777777" w:rsidR="00D16EAB" w:rsidRPr="003C64BE" w:rsidRDefault="00D16EAB" w:rsidP="00D16EAB">
      <w:pPr>
        <w:pStyle w:val="Default"/>
        <w:rPr>
          <w:rFonts w:ascii="Arial" w:hAnsi="Arial" w:cs="Arial"/>
          <w:sz w:val="22"/>
          <w:szCs w:val="22"/>
        </w:rPr>
      </w:pPr>
    </w:p>
    <w:p w14:paraId="41782CF9" w14:textId="656EE28C" w:rsidR="00D16EAB" w:rsidRPr="003C64BE" w:rsidRDefault="00D16EAB" w:rsidP="00D16EAB">
      <w:pPr>
        <w:pStyle w:val="Default"/>
        <w:rPr>
          <w:rFonts w:ascii="Arial" w:hAnsi="Arial" w:cs="Arial"/>
          <w:sz w:val="22"/>
          <w:szCs w:val="22"/>
        </w:rPr>
      </w:pPr>
      <w:r w:rsidRPr="003C64BE">
        <w:rPr>
          <w:rFonts w:ascii="Arial" w:hAnsi="Arial" w:cs="Arial"/>
          <w:sz w:val="22"/>
          <w:szCs w:val="22"/>
        </w:rPr>
        <w:t xml:space="preserve">The </w:t>
      </w:r>
      <w:r w:rsidRPr="003C64BE">
        <w:rPr>
          <w:rFonts w:ascii="Arial" w:hAnsi="Arial" w:cs="Arial"/>
          <w:b/>
          <w:bCs/>
          <w:sz w:val="22"/>
          <w:szCs w:val="22"/>
        </w:rPr>
        <w:t>Administrative Core</w:t>
      </w:r>
      <w:r w:rsidRPr="003C64BE">
        <w:rPr>
          <w:rFonts w:ascii="Arial" w:hAnsi="Arial" w:cs="Arial"/>
          <w:sz w:val="22"/>
          <w:szCs w:val="22"/>
        </w:rPr>
        <w:t xml:space="preserve"> assists with the preparation of grant proposals; grant management; compliance such as PubMedCentral; and general office support.</w:t>
      </w:r>
      <w:r w:rsidR="003F7E7E">
        <w:rPr>
          <w:rFonts w:ascii="Arial" w:hAnsi="Arial" w:cs="Arial"/>
          <w:sz w:val="22"/>
          <w:szCs w:val="22"/>
        </w:rPr>
        <w:t xml:space="preserve"> </w:t>
      </w:r>
      <w:r w:rsidRPr="003C64BE">
        <w:rPr>
          <w:rFonts w:ascii="Arial" w:hAnsi="Arial" w:cs="Arial"/>
          <w:sz w:val="22"/>
          <w:szCs w:val="22"/>
        </w:rPr>
        <w:t>It organizes the Institute's brown bag series and other informal activities to encourage interdisciplinary exchange among faculty associates. It also provides customized information retrieval services through a special arrangement with Penn State’s Paterno Library.</w:t>
      </w:r>
    </w:p>
    <w:p w14:paraId="3E21DEAD" w14:textId="77777777" w:rsidR="00D16EAB" w:rsidRPr="003C64BE" w:rsidRDefault="00D16EAB" w:rsidP="00D16EAB">
      <w:pPr>
        <w:pStyle w:val="Default"/>
        <w:rPr>
          <w:rFonts w:ascii="Arial" w:hAnsi="Arial" w:cs="Arial"/>
          <w:sz w:val="22"/>
          <w:szCs w:val="22"/>
        </w:rPr>
      </w:pPr>
    </w:p>
    <w:p w14:paraId="2735158E" w14:textId="1D513DFE" w:rsidR="00D16EAB" w:rsidRPr="003C64BE" w:rsidRDefault="00D16EAB" w:rsidP="00E57A33">
      <w:pPr>
        <w:rPr>
          <w:rFonts w:ascii="Arial" w:hAnsi="Arial" w:cs="Arial"/>
        </w:rPr>
      </w:pPr>
      <w:r w:rsidRPr="003C64BE">
        <w:rPr>
          <w:rFonts w:ascii="Arial" w:hAnsi="Arial" w:cs="Arial"/>
        </w:rPr>
        <w:t>PRI researchers also have direct access to the Penn State University Libraries’ collection of more than 5 million volumes and more than 400 online databases. Through an arrangement for dedicated services to PRI, the Paterno Library provides customized training in the use of these resources. To maintain professional ties with other population centers and up-to-date knowledge of current issues in the field, the Penn State University Library holds a sustaining membership in APLIC.</w:t>
      </w:r>
      <w:r w:rsidR="003F7E7E">
        <w:rPr>
          <w:rFonts w:ascii="Arial" w:hAnsi="Arial" w:cs="Arial"/>
        </w:rPr>
        <w:t xml:space="preserve"> </w:t>
      </w:r>
      <w:r w:rsidRPr="003C64BE">
        <w:rPr>
          <w:rFonts w:ascii="Arial" w:hAnsi="Arial" w:cs="Arial"/>
        </w:rPr>
        <w:t xml:space="preserve">PRI also helps faculty be compliant with NIH’s public access policy through training about the policy and assistance in depositing manuscripts into the PubMed Central database. </w:t>
      </w:r>
    </w:p>
    <w:p w14:paraId="3A88C2BA" w14:textId="2C7A7B9F" w:rsidR="00D16EAB" w:rsidRPr="003C64BE" w:rsidRDefault="00D16EAB" w:rsidP="00D16EAB">
      <w:pPr>
        <w:pStyle w:val="Default"/>
        <w:rPr>
          <w:rFonts w:ascii="Arial" w:hAnsi="Arial" w:cs="Arial"/>
          <w:color w:val="000000"/>
          <w:sz w:val="22"/>
          <w:szCs w:val="22"/>
        </w:rPr>
      </w:pPr>
      <w:r w:rsidRPr="003C64BE">
        <w:rPr>
          <w:rFonts w:ascii="Arial" w:hAnsi="Arial" w:cs="Arial"/>
          <w:color w:val="000000"/>
          <w:sz w:val="22"/>
          <w:szCs w:val="22"/>
        </w:rPr>
        <w:t xml:space="preserve">The </w:t>
      </w:r>
      <w:r w:rsidRPr="003C64BE">
        <w:rPr>
          <w:rFonts w:ascii="Arial" w:hAnsi="Arial" w:cs="Arial"/>
          <w:b/>
          <w:bCs/>
          <w:color w:val="000000"/>
          <w:sz w:val="22"/>
          <w:szCs w:val="22"/>
        </w:rPr>
        <w:t>Computer Core</w:t>
      </w:r>
      <w:r w:rsidRPr="003C64BE">
        <w:rPr>
          <w:rFonts w:ascii="Arial" w:hAnsi="Arial" w:cs="Arial"/>
          <w:color w:val="FF0000"/>
          <w:sz w:val="22"/>
          <w:szCs w:val="22"/>
        </w:rPr>
        <w:t xml:space="preserve"> </w:t>
      </w:r>
      <w:r w:rsidRPr="003C64BE">
        <w:rPr>
          <w:rFonts w:ascii="Arial" w:hAnsi="Arial" w:cs="Arial"/>
          <w:color w:val="000000"/>
          <w:sz w:val="22"/>
          <w:szCs w:val="22"/>
        </w:rPr>
        <w:t>offers research support to faculty associates, postdoctoral trainees, predoctoral trainees, research assistants, and students in the dual-degree program in demography by providing a professional staff of hardware/software specialists and a state-of-the-art computing environment designed to facilitate demographic research. Members of the staff provide hardware and software support and maintenance services. The staff also maintains the local area network and evaluates new hardware and software for potential use. Working with the DM Core, the Computer Core ensures that software and hardware for advanced statistical analysis are available. The hardware is designed for the efficient storage and retrieval of large demographic databases. The combination of hardware and software makes the PRI network a powerful and unique computing site to perform analysis in support of demographic research.</w:t>
      </w:r>
      <w:r w:rsidRPr="003C64BE">
        <w:rPr>
          <w:rFonts w:ascii="Arial" w:hAnsi="Arial" w:cs="Arial"/>
          <w:color w:val="000000"/>
          <w:sz w:val="22"/>
          <w:szCs w:val="22"/>
        </w:rPr>
        <w:br/>
      </w:r>
      <w:r w:rsidRPr="003C64BE">
        <w:rPr>
          <w:rFonts w:ascii="Arial" w:hAnsi="Arial" w:cs="Arial"/>
          <w:color w:val="000000"/>
          <w:sz w:val="22"/>
          <w:szCs w:val="22"/>
        </w:rPr>
        <w:br/>
        <w:t>The state-of-the-art computing facilities at PRI are built from interconnected computing environments including: the center's MS Windows Domain; the center's Windows application servers; Windows and Mac desktops in individual offices; the PRI computer lab housed in Oswald Tower; access to Unix servers; two departmental labs housed in the Department of Sociology; and Penn State's Research Computing and Cyberinfrastructure supercomputing clusters.</w:t>
      </w:r>
      <w:r w:rsidR="003F7E7E">
        <w:rPr>
          <w:rFonts w:ascii="Arial" w:hAnsi="Arial" w:cs="Arial"/>
          <w:color w:val="000000"/>
          <w:sz w:val="22"/>
          <w:szCs w:val="22"/>
        </w:rPr>
        <w:t xml:space="preserve"> </w:t>
      </w:r>
      <w:r w:rsidRPr="003C64BE">
        <w:rPr>
          <w:rFonts w:ascii="Arial" w:hAnsi="Arial" w:cs="Arial"/>
          <w:color w:val="000000"/>
          <w:sz w:val="22"/>
          <w:szCs w:val="22"/>
        </w:rPr>
        <w:t>The network of desktops, servers, and storage provides a robust computing environment for PRI researchers. The network was designed to accommodate mass storage, and manipulation and analysis of large data sets commonly used by demographers.</w:t>
      </w:r>
      <w:r w:rsidRPr="003C64BE">
        <w:rPr>
          <w:rFonts w:ascii="Arial" w:hAnsi="Arial" w:cs="Arial"/>
          <w:color w:val="000000"/>
          <w:sz w:val="22"/>
          <w:szCs w:val="22"/>
        </w:rPr>
        <w:br/>
      </w:r>
      <w:r w:rsidRPr="003C64BE">
        <w:rPr>
          <w:rFonts w:ascii="Arial" w:hAnsi="Arial" w:cs="Arial"/>
          <w:color w:val="000000"/>
          <w:sz w:val="22"/>
          <w:szCs w:val="22"/>
        </w:rPr>
        <w:br/>
        <w:t>The Computer Core works closely with the DM Core to provide PRI researchers access to restricted data sets like Add Health, HRS, and NELS.</w:t>
      </w:r>
      <w:r w:rsidR="003F7E7E">
        <w:rPr>
          <w:rFonts w:ascii="Arial" w:hAnsi="Arial" w:cs="Arial"/>
          <w:color w:val="000000"/>
          <w:sz w:val="22"/>
          <w:szCs w:val="22"/>
        </w:rPr>
        <w:t xml:space="preserve"> </w:t>
      </w:r>
      <w:r w:rsidRPr="003C64BE">
        <w:rPr>
          <w:rFonts w:ascii="Arial" w:hAnsi="Arial" w:cs="Arial"/>
          <w:color w:val="000000"/>
          <w:sz w:val="22"/>
          <w:szCs w:val="22"/>
        </w:rPr>
        <w:t>The core designs systems and security plans to maximize researcher productivity while maintaining the security level set forth by the data agency.</w:t>
      </w:r>
      <w:r w:rsidRPr="003C64BE">
        <w:rPr>
          <w:rFonts w:ascii="Arial" w:hAnsi="Arial" w:cs="Arial"/>
          <w:color w:val="000000"/>
          <w:sz w:val="22"/>
          <w:szCs w:val="22"/>
        </w:rPr>
        <w:br/>
      </w:r>
      <w:r w:rsidRPr="003C64BE">
        <w:rPr>
          <w:rFonts w:ascii="Arial" w:hAnsi="Arial" w:cs="Arial"/>
          <w:color w:val="000000"/>
          <w:sz w:val="22"/>
          <w:szCs w:val="22"/>
        </w:rPr>
        <w:br/>
        <w:t>The Institute’s faculty, staff, and postdoctoral trainees have desktop or notebook computers and laser printers in their offices.</w:t>
      </w:r>
      <w:r w:rsidR="003F7E7E">
        <w:rPr>
          <w:rFonts w:ascii="Arial" w:hAnsi="Arial" w:cs="Arial"/>
          <w:color w:val="000000"/>
          <w:sz w:val="22"/>
          <w:szCs w:val="22"/>
        </w:rPr>
        <w:t xml:space="preserve"> </w:t>
      </w:r>
      <w:r w:rsidRPr="003C64BE">
        <w:rPr>
          <w:rFonts w:ascii="Arial" w:hAnsi="Arial" w:cs="Arial"/>
          <w:color w:val="000000"/>
          <w:sz w:val="22"/>
          <w:szCs w:val="22"/>
        </w:rPr>
        <w:t>In addition, the core staff are liaisons between institute researchers and university services such as calendaring, email, cloud storage (box.com), and Qualtrics.</w:t>
      </w:r>
      <w:r w:rsidR="003F7E7E">
        <w:rPr>
          <w:rFonts w:ascii="Arial" w:hAnsi="Arial" w:cs="Arial"/>
          <w:color w:val="000000"/>
          <w:sz w:val="22"/>
          <w:szCs w:val="22"/>
        </w:rPr>
        <w:t xml:space="preserve"> </w:t>
      </w:r>
      <w:r w:rsidRPr="003C64BE">
        <w:rPr>
          <w:rFonts w:ascii="Arial" w:hAnsi="Arial" w:cs="Arial"/>
          <w:color w:val="000000"/>
          <w:sz w:val="22"/>
          <w:szCs w:val="22"/>
        </w:rPr>
        <w:t>The core maintains a public lab that provides access to state-of-the-art Windows 7 Dell computers, digital scanners, color printers, and networked laser printers for research assistants and students in the dual-title degree program in demography.</w:t>
      </w:r>
    </w:p>
    <w:p w14:paraId="2BA320C1" w14:textId="77777777" w:rsidR="00D16EAB" w:rsidRPr="003C64BE" w:rsidRDefault="00D16EAB" w:rsidP="00D16EAB">
      <w:pPr>
        <w:pStyle w:val="Default"/>
        <w:rPr>
          <w:rFonts w:ascii="Arial" w:hAnsi="Arial" w:cs="Arial"/>
          <w:sz w:val="22"/>
          <w:szCs w:val="22"/>
        </w:rPr>
      </w:pPr>
    </w:p>
    <w:p w14:paraId="2C2C5505" w14:textId="77777777" w:rsidR="00D16EAB" w:rsidRPr="003C64BE" w:rsidRDefault="00D16EAB" w:rsidP="00D16EAB">
      <w:pPr>
        <w:widowControl w:val="0"/>
        <w:autoSpaceDE w:val="0"/>
        <w:autoSpaceDN w:val="0"/>
        <w:adjustRightInd w:val="0"/>
        <w:rPr>
          <w:rFonts w:ascii="Arial" w:hAnsi="Arial" w:cs="Arial"/>
        </w:rPr>
      </w:pPr>
      <w:r w:rsidRPr="003C64BE">
        <w:rPr>
          <w:rFonts w:ascii="Arial" w:hAnsi="Arial" w:cs="Arial"/>
        </w:rPr>
        <w:t xml:space="preserve">The </w:t>
      </w:r>
      <w:r w:rsidRPr="003C64BE">
        <w:rPr>
          <w:rFonts w:ascii="Arial" w:hAnsi="Arial" w:cs="Arial"/>
          <w:b/>
          <w:bCs/>
        </w:rPr>
        <w:t>Demographic Methods Core</w:t>
      </w:r>
      <w:r w:rsidRPr="003C64BE">
        <w:rPr>
          <w:rFonts w:ascii="Arial" w:hAnsi="Arial" w:cs="Arial"/>
        </w:rPr>
        <w:t xml:space="preserve"> provides research support services at all stages of the funded research cycle to faculty associates, postdoctoral trainees, predoctoral trainees, research assistants, and students in the dual-degree program in demography. Staff members have extensive experience in providing the services necessary for a successful research project, including research activities related to data access and dissemination, programming and statistical analysis, and geographic information analysis. </w:t>
      </w:r>
    </w:p>
    <w:p w14:paraId="46D84229" w14:textId="7019AE6F" w:rsidR="00D16EAB" w:rsidRPr="003C64BE" w:rsidRDefault="00D16EAB" w:rsidP="00D16EAB">
      <w:pPr>
        <w:widowControl w:val="0"/>
        <w:autoSpaceDE w:val="0"/>
        <w:autoSpaceDN w:val="0"/>
        <w:adjustRightInd w:val="0"/>
        <w:rPr>
          <w:rFonts w:ascii="Arial" w:hAnsi="Arial" w:cs="Arial"/>
        </w:rPr>
      </w:pPr>
      <w:r w:rsidRPr="003C64BE">
        <w:rPr>
          <w:rFonts w:ascii="Arial" w:hAnsi="Arial" w:cs="Arial"/>
        </w:rPr>
        <w:lastRenderedPageBreak/>
        <w:t>Regarding services related to data, the DM core maintains a data archive, which includes CD-ROMs, printed and electronic codebooks, and data files mounted on PRI’s network. Data holdings in current use are updated when new waves or updates are released, and are made available via UNIX and Windows servers, as well as through PRI’s online data extraction system. Many of the public versions of the restricted data sets in the Census Research Data Center (described below) are available in the data archive.</w:t>
      </w:r>
      <w:r w:rsidR="003F7E7E">
        <w:rPr>
          <w:rFonts w:ascii="Arial" w:hAnsi="Arial" w:cs="Arial"/>
        </w:rPr>
        <w:t xml:space="preserve"> </w:t>
      </w:r>
      <w:r w:rsidRPr="003C64BE">
        <w:rPr>
          <w:rFonts w:ascii="Arial" w:hAnsi="Arial" w:cs="Arial"/>
        </w:rPr>
        <w:t>Additionally, the DM core staff helps researchers access restricted data and remain compliant with restricted data contracts.</w:t>
      </w:r>
      <w:r w:rsidR="003F7E7E">
        <w:rPr>
          <w:rFonts w:ascii="Arial" w:hAnsi="Arial" w:cs="Arial"/>
        </w:rPr>
        <w:t xml:space="preserve"> </w:t>
      </w:r>
      <w:r w:rsidRPr="003C64BE">
        <w:rPr>
          <w:rFonts w:ascii="Arial" w:hAnsi="Arial" w:cs="Arial"/>
        </w:rPr>
        <w:t>PRI’s data compliance officer has considerable experience in managing restricted data, including large multiple-user licenses for Add Health and NCES data, restricted data rooms, and secure networked access to data.</w:t>
      </w:r>
      <w:r w:rsidR="003F7E7E">
        <w:rPr>
          <w:rFonts w:ascii="Arial" w:hAnsi="Arial" w:cs="Arial"/>
        </w:rPr>
        <w:t xml:space="preserve"> </w:t>
      </w:r>
      <w:r w:rsidRPr="003C64BE">
        <w:rPr>
          <w:rFonts w:ascii="Arial" w:hAnsi="Arial" w:cs="Arial"/>
        </w:rPr>
        <w:t>Finally, the DM core provides services for the dissemination of data collected by PRI research projects, either by helping prepare the data for dissemination at national archives (e.g., ICPSR) or by disseminating it locally via PRI’s data archive.</w:t>
      </w:r>
    </w:p>
    <w:p w14:paraId="4C1A9582" w14:textId="5888C5EE" w:rsidR="00D16EAB" w:rsidRPr="003C64BE" w:rsidRDefault="00D16EAB" w:rsidP="00D16EAB">
      <w:pPr>
        <w:widowControl w:val="0"/>
        <w:autoSpaceDE w:val="0"/>
        <w:autoSpaceDN w:val="0"/>
        <w:adjustRightInd w:val="0"/>
        <w:rPr>
          <w:rFonts w:ascii="Arial" w:hAnsi="Arial" w:cs="Arial"/>
        </w:rPr>
      </w:pPr>
      <w:r w:rsidRPr="003C64BE">
        <w:rPr>
          <w:rFonts w:ascii="Arial" w:hAnsi="Arial" w:cs="Arial"/>
        </w:rPr>
        <w:t>With respect to services related to programming and statistics, the Academic Director works closely with staff to provide expert consultation on the selection and implementation of statistical methods, drawing on existing faculty expertise within PRI to offer consulting on statistical problems that arise during grant proposal preparation or over the course of funded research.</w:t>
      </w:r>
      <w:r w:rsidR="003F7E7E">
        <w:rPr>
          <w:rFonts w:ascii="Arial" w:hAnsi="Arial" w:cs="Arial"/>
        </w:rPr>
        <w:t xml:space="preserve"> </w:t>
      </w:r>
      <w:r w:rsidRPr="003C64BE">
        <w:rPr>
          <w:rFonts w:ascii="Arial" w:hAnsi="Arial" w:cs="Arial"/>
        </w:rPr>
        <w:t>The DM Core also keeps PRI faculty and students abreast of major new developments in the statistical analysis of population data, enabling them to use the most powerful research designs and statistical methods appropriate for demographic research. This is accomplished in part by contributing to several important venues: the Methodology Workshop which is held each summer, Demographic Methods workshops, and the Clifford C. Clogg Memorial Lecture Series.</w:t>
      </w:r>
      <w:r w:rsidR="003F7E7E">
        <w:rPr>
          <w:rFonts w:ascii="Arial" w:hAnsi="Arial" w:cs="Arial"/>
        </w:rPr>
        <w:t xml:space="preserve"> </w:t>
      </w:r>
      <w:r w:rsidRPr="003C64BE">
        <w:rPr>
          <w:rFonts w:ascii="Arial" w:hAnsi="Arial" w:cs="Arial"/>
        </w:rPr>
        <w:t>Programmers are also available for pre-proposal consultation for hardware and software recommendations, survey design, power analysis, and provide preliminary data extracts, descriptive statistics and NIH minority inclusion tables.</w:t>
      </w:r>
      <w:r w:rsidR="003F7E7E">
        <w:rPr>
          <w:rFonts w:ascii="Arial" w:hAnsi="Arial" w:cs="Arial"/>
        </w:rPr>
        <w:t xml:space="preserve"> </w:t>
      </w:r>
      <w:r w:rsidRPr="003C64BE">
        <w:rPr>
          <w:rFonts w:ascii="Arial" w:hAnsi="Arial" w:cs="Arial"/>
        </w:rPr>
        <w:t>PRI programmers can provide programming support in statistical packages such as SAS, Stata, SPSS, and R; data collection software such as REDCap and Microsoft Access; and web-based project and data management through a variety of web services including ColdFusion, PHP and Shiny R applications, and statistical analysis with SASIntrnet.</w:t>
      </w:r>
      <w:r w:rsidR="003F7E7E">
        <w:rPr>
          <w:rFonts w:ascii="Arial" w:hAnsi="Arial" w:cs="Arial"/>
        </w:rPr>
        <w:t xml:space="preserve"> </w:t>
      </w:r>
    </w:p>
    <w:p w14:paraId="753868FB" w14:textId="30868F18" w:rsidR="00A80752" w:rsidRPr="003C64BE" w:rsidRDefault="00D16EAB" w:rsidP="00D16EAB">
      <w:pPr>
        <w:widowControl w:val="0"/>
        <w:autoSpaceDE w:val="0"/>
        <w:autoSpaceDN w:val="0"/>
        <w:adjustRightInd w:val="0"/>
        <w:rPr>
          <w:rFonts w:ascii="Arial" w:hAnsi="Arial" w:cs="Arial"/>
        </w:rPr>
      </w:pPr>
      <w:r w:rsidRPr="003C64BE">
        <w:rPr>
          <w:rFonts w:ascii="Arial" w:hAnsi="Arial" w:cs="Arial"/>
        </w:rPr>
        <w:t>The DM staff is involved in on-campus groups, including the The Penn State University SAS Users Group, the R Interest Group, and the REDCap Users Group as well as participating in PSU discussion boards on Yammer. They also participate in the International Association for Social Science Information Service &amp; Technology (IASSIST) and the Association of Public Data Users (APDU), and the SAS Global Forum.</w:t>
      </w:r>
    </w:p>
    <w:sectPr w:rsidR="00A80752" w:rsidRPr="003C64BE" w:rsidSect="009F36AD">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9CD9F6E" w14:textId="77777777" w:rsidR="00E34EA0" w:rsidRDefault="00E34EA0" w:rsidP="001973F4">
      <w:pPr>
        <w:spacing w:after="0" w:line="240" w:lineRule="auto"/>
      </w:pPr>
      <w:r>
        <w:separator/>
      </w:r>
    </w:p>
  </w:endnote>
  <w:endnote w:type="continuationSeparator" w:id="0">
    <w:p w14:paraId="4190FEC8" w14:textId="77777777" w:rsidR="00E34EA0" w:rsidRDefault="00E34EA0" w:rsidP="001973F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MS Gothic">
    <w:altName w:val="ＭＳ ゴシック"/>
    <w:panose1 w:val="020B0609070205080204"/>
    <w:charset w:val="80"/>
    <w:family w:val="modern"/>
    <w:pitch w:val="fixed"/>
    <w:sig w:usb0="E00002FF" w:usb1="6AC7FDFB" w:usb2="00000012" w:usb3="00000000" w:csb0="000200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15EFB19" w14:textId="77777777" w:rsidR="00E34EA0" w:rsidRDefault="00E34EA0" w:rsidP="001973F4">
      <w:pPr>
        <w:spacing w:after="0" w:line="240" w:lineRule="auto"/>
      </w:pPr>
      <w:r>
        <w:separator/>
      </w:r>
    </w:p>
  </w:footnote>
  <w:footnote w:type="continuationSeparator" w:id="0">
    <w:p w14:paraId="68402440" w14:textId="77777777" w:rsidR="00E34EA0" w:rsidRDefault="00E34EA0" w:rsidP="001973F4">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14856"/>
    <w:rsid w:val="0000038C"/>
    <w:rsid w:val="00004728"/>
    <w:rsid w:val="00004A76"/>
    <w:rsid w:val="0000524C"/>
    <w:rsid w:val="00006C66"/>
    <w:rsid w:val="00013A3B"/>
    <w:rsid w:val="00025C37"/>
    <w:rsid w:val="00027B58"/>
    <w:rsid w:val="00032F55"/>
    <w:rsid w:val="0004025B"/>
    <w:rsid w:val="00047E40"/>
    <w:rsid w:val="000533E0"/>
    <w:rsid w:val="000545B7"/>
    <w:rsid w:val="000572EA"/>
    <w:rsid w:val="00060015"/>
    <w:rsid w:val="000674CA"/>
    <w:rsid w:val="000707CD"/>
    <w:rsid w:val="00075356"/>
    <w:rsid w:val="00075E12"/>
    <w:rsid w:val="000839B3"/>
    <w:rsid w:val="00097543"/>
    <w:rsid w:val="000A3811"/>
    <w:rsid w:val="000C52BF"/>
    <w:rsid w:val="000C614A"/>
    <w:rsid w:val="000D0E76"/>
    <w:rsid w:val="000D63C1"/>
    <w:rsid w:val="000D740C"/>
    <w:rsid w:val="000E1153"/>
    <w:rsid w:val="000E546F"/>
    <w:rsid w:val="000F1E09"/>
    <w:rsid w:val="000F7DB2"/>
    <w:rsid w:val="0011215E"/>
    <w:rsid w:val="001124CC"/>
    <w:rsid w:val="001223B7"/>
    <w:rsid w:val="001234A9"/>
    <w:rsid w:val="00123CFA"/>
    <w:rsid w:val="00124664"/>
    <w:rsid w:val="001263CE"/>
    <w:rsid w:val="001319F3"/>
    <w:rsid w:val="00133372"/>
    <w:rsid w:val="0013597E"/>
    <w:rsid w:val="00137159"/>
    <w:rsid w:val="00142B99"/>
    <w:rsid w:val="00151CB2"/>
    <w:rsid w:val="0015205A"/>
    <w:rsid w:val="00155AF3"/>
    <w:rsid w:val="00165627"/>
    <w:rsid w:val="00177185"/>
    <w:rsid w:val="00183A0E"/>
    <w:rsid w:val="00184586"/>
    <w:rsid w:val="00194D4E"/>
    <w:rsid w:val="00196D35"/>
    <w:rsid w:val="001973F4"/>
    <w:rsid w:val="001A3295"/>
    <w:rsid w:val="001A7A1F"/>
    <w:rsid w:val="001B2FA6"/>
    <w:rsid w:val="001B40BE"/>
    <w:rsid w:val="001B6769"/>
    <w:rsid w:val="001B7F7B"/>
    <w:rsid w:val="001C22D6"/>
    <w:rsid w:val="001E049D"/>
    <w:rsid w:val="001E12B4"/>
    <w:rsid w:val="001F1C62"/>
    <w:rsid w:val="001F4E81"/>
    <w:rsid w:val="001F6089"/>
    <w:rsid w:val="002065B5"/>
    <w:rsid w:val="00221358"/>
    <w:rsid w:val="002246F9"/>
    <w:rsid w:val="002253AA"/>
    <w:rsid w:val="00227090"/>
    <w:rsid w:val="002333D3"/>
    <w:rsid w:val="00235A6C"/>
    <w:rsid w:val="0024252B"/>
    <w:rsid w:val="002426D9"/>
    <w:rsid w:val="00245609"/>
    <w:rsid w:val="00250BA6"/>
    <w:rsid w:val="00250EE5"/>
    <w:rsid w:val="00256A4B"/>
    <w:rsid w:val="00257FC7"/>
    <w:rsid w:val="0026275C"/>
    <w:rsid w:val="0028195E"/>
    <w:rsid w:val="00283E98"/>
    <w:rsid w:val="00294D31"/>
    <w:rsid w:val="0029555F"/>
    <w:rsid w:val="002B75DD"/>
    <w:rsid w:val="002C2850"/>
    <w:rsid w:val="002D0C0F"/>
    <w:rsid w:val="002E1C61"/>
    <w:rsid w:val="002F43EA"/>
    <w:rsid w:val="002F7233"/>
    <w:rsid w:val="00304ACE"/>
    <w:rsid w:val="00304BC3"/>
    <w:rsid w:val="00305625"/>
    <w:rsid w:val="003060DF"/>
    <w:rsid w:val="00310A22"/>
    <w:rsid w:val="00314AB0"/>
    <w:rsid w:val="00317DDF"/>
    <w:rsid w:val="00320967"/>
    <w:rsid w:val="00324B23"/>
    <w:rsid w:val="00326A24"/>
    <w:rsid w:val="00333025"/>
    <w:rsid w:val="00334507"/>
    <w:rsid w:val="003349EC"/>
    <w:rsid w:val="00334BB0"/>
    <w:rsid w:val="00334DAA"/>
    <w:rsid w:val="00344C79"/>
    <w:rsid w:val="00347295"/>
    <w:rsid w:val="003513E6"/>
    <w:rsid w:val="00351C28"/>
    <w:rsid w:val="00352C48"/>
    <w:rsid w:val="003576FE"/>
    <w:rsid w:val="00366487"/>
    <w:rsid w:val="00371196"/>
    <w:rsid w:val="00372E90"/>
    <w:rsid w:val="00373C62"/>
    <w:rsid w:val="003741DC"/>
    <w:rsid w:val="00383E28"/>
    <w:rsid w:val="003843C8"/>
    <w:rsid w:val="00385F08"/>
    <w:rsid w:val="00386087"/>
    <w:rsid w:val="003928AE"/>
    <w:rsid w:val="003B21CF"/>
    <w:rsid w:val="003B434A"/>
    <w:rsid w:val="003C64BE"/>
    <w:rsid w:val="003E0033"/>
    <w:rsid w:val="003E031F"/>
    <w:rsid w:val="003F7E7E"/>
    <w:rsid w:val="00403585"/>
    <w:rsid w:val="00405D32"/>
    <w:rsid w:val="0041268C"/>
    <w:rsid w:val="00412F5E"/>
    <w:rsid w:val="00413364"/>
    <w:rsid w:val="00422A87"/>
    <w:rsid w:val="00422AC2"/>
    <w:rsid w:val="00424415"/>
    <w:rsid w:val="0042519B"/>
    <w:rsid w:val="00425F9D"/>
    <w:rsid w:val="00426561"/>
    <w:rsid w:val="00432804"/>
    <w:rsid w:val="00433196"/>
    <w:rsid w:val="004371D8"/>
    <w:rsid w:val="0044670E"/>
    <w:rsid w:val="00460F6E"/>
    <w:rsid w:val="00463115"/>
    <w:rsid w:val="00466330"/>
    <w:rsid w:val="00471616"/>
    <w:rsid w:val="00471624"/>
    <w:rsid w:val="004745F2"/>
    <w:rsid w:val="004752E1"/>
    <w:rsid w:val="00486DDE"/>
    <w:rsid w:val="004934DA"/>
    <w:rsid w:val="00496BFD"/>
    <w:rsid w:val="004A1090"/>
    <w:rsid w:val="004A571B"/>
    <w:rsid w:val="004A628D"/>
    <w:rsid w:val="004B0282"/>
    <w:rsid w:val="004B2B37"/>
    <w:rsid w:val="004C5527"/>
    <w:rsid w:val="004C61B6"/>
    <w:rsid w:val="004C7DF5"/>
    <w:rsid w:val="004D3ADE"/>
    <w:rsid w:val="004D551F"/>
    <w:rsid w:val="004D5553"/>
    <w:rsid w:val="004E75B3"/>
    <w:rsid w:val="004F13EE"/>
    <w:rsid w:val="00500470"/>
    <w:rsid w:val="005004C1"/>
    <w:rsid w:val="00500B3B"/>
    <w:rsid w:val="00500BA1"/>
    <w:rsid w:val="00501C84"/>
    <w:rsid w:val="0050287D"/>
    <w:rsid w:val="00514B5B"/>
    <w:rsid w:val="005162AF"/>
    <w:rsid w:val="005230C3"/>
    <w:rsid w:val="00524C6E"/>
    <w:rsid w:val="0052694A"/>
    <w:rsid w:val="00526A61"/>
    <w:rsid w:val="00541B05"/>
    <w:rsid w:val="00544F80"/>
    <w:rsid w:val="00547A0C"/>
    <w:rsid w:val="00555A97"/>
    <w:rsid w:val="00560530"/>
    <w:rsid w:val="00561E84"/>
    <w:rsid w:val="00564CD6"/>
    <w:rsid w:val="00572B22"/>
    <w:rsid w:val="00576ADD"/>
    <w:rsid w:val="00576E68"/>
    <w:rsid w:val="005852C7"/>
    <w:rsid w:val="00592DC9"/>
    <w:rsid w:val="00592E17"/>
    <w:rsid w:val="005C04EA"/>
    <w:rsid w:val="005C15E8"/>
    <w:rsid w:val="005D0D6A"/>
    <w:rsid w:val="005D1CAD"/>
    <w:rsid w:val="005D2002"/>
    <w:rsid w:val="005D2377"/>
    <w:rsid w:val="005D5ED3"/>
    <w:rsid w:val="005E7A71"/>
    <w:rsid w:val="005F3678"/>
    <w:rsid w:val="00600F5C"/>
    <w:rsid w:val="00607C60"/>
    <w:rsid w:val="00615C0C"/>
    <w:rsid w:val="00622057"/>
    <w:rsid w:val="00623076"/>
    <w:rsid w:val="006232F7"/>
    <w:rsid w:val="00626B1C"/>
    <w:rsid w:val="00631F56"/>
    <w:rsid w:val="0064063E"/>
    <w:rsid w:val="0064170D"/>
    <w:rsid w:val="00656772"/>
    <w:rsid w:val="00663366"/>
    <w:rsid w:val="00675E98"/>
    <w:rsid w:val="006778EE"/>
    <w:rsid w:val="006807D4"/>
    <w:rsid w:val="006841DB"/>
    <w:rsid w:val="00684958"/>
    <w:rsid w:val="00691C62"/>
    <w:rsid w:val="006941F2"/>
    <w:rsid w:val="006A3F6A"/>
    <w:rsid w:val="006A6DE1"/>
    <w:rsid w:val="006B4FFA"/>
    <w:rsid w:val="006B52A4"/>
    <w:rsid w:val="006B5C46"/>
    <w:rsid w:val="006C38B8"/>
    <w:rsid w:val="006C7C86"/>
    <w:rsid w:val="006D2945"/>
    <w:rsid w:val="006E37BB"/>
    <w:rsid w:val="006F4344"/>
    <w:rsid w:val="006F78E2"/>
    <w:rsid w:val="00706DE3"/>
    <w:rsid w:val="00712172"/>
    <w:rsid w:val="00742816"/>
    <w:rsid w:val="00743F01"/>
    <w:rsid w:val="00752758"/>
    <w:rsid w:val="00752CB8"/>
    <w:rsid w:val="00752CF1"/>
    <w:rsid w:val="0075600F"/>
    <w:rsid w:val="007571DF"/>
    <w:rsid w:val="00760F8A"/>
    <w:rsid w:val="0077231C"/>
    <w:rsid w:val="00774A18"/>
    <w:rsid w:val="00775A7D"/>
    <w:rsid w:val="00787428"/>
    <w:rsid w:val="007951A1"/>
    <w:rsid w:val="007951EC"/>
    <w:rsid w:val="007A14D7"/>
    <w:rsid w:val="007C1B18"/>
    <w:rsid w:val="007D0489"/>
    <w:rsid w:val="007D398A"/>
    <w:rsid w:val="007E304D"/>
    <w:rsid w:val="007E7EE9"/>
    <w:rsid w:val="007F7ED8"/>
    <w:rsid w:val="00801C92"/>
    <w:rsid w:val="00802F18"/>
    <w:rsid w:val="00804B11"/>
    <w:rsid w:val="00806241"/>
    <w:rsid w:val="008106E0"/>
    <w:rsid w:val="008136F6"/>
    <w:rsid w:val="00817C8D"/>
    <w:rsid w:val="00821B1A"/>
    <w:rsid w:val="00825E78"/>
    <w:rsid w:val="008266CC"/>
    <w:rsid w:val="00837DCC"/>
    <w:rsid w:val="00841381"/>
    <w:rsid w:val="008417B9"/>
    <w:rsid w:val="00844BAF"/>
    <w:rsid w:val="00850B28"/>
    <w:rsid w:val="008605BE"/>
    <w:rsid w:val="00867A25"/>
    <w:rsid w:val="00867D51"/>
    <w:rsid w:val="00876CE1"/>
    <w:rsid w:val="00883A0B"/>
    <w:rsid w:val="00883C6F"/>
    <w:rsid w:val="00892D00"/>
    <w:rsid w:val="0089376E"/>
    <w:rsid w:val="00897231"/>
    <w:rsid w:val="00897E77"/>
    <w:rsid w:val="008A4820"/>
    <w:rsid w:val="008B2567"/>
    <w:rsid w:val="008B2BBD"/>
    <w:rsid w:val="008B689F"/>
    <w:rsid w:val="008B7CB6"/>
    <w:rsid w:val="008C5637"/>
    <w:rsid w:val="008E0E80"/>
    <w:rsid w:val="008E201E"/>
    <w:rsid w:val="008F4A42"/>
    <w:rsid w:val="008F51BC"/>
    <w:rsid w:val="009020D6"/>
    <w:rsid w:val="00904BA6"/>
    <w:rsid w:val="00905D44"/>
    <w:rsid w:val="009137EE"/>
    <w:rsid w:val="009143A7"/>
    <w:rsid w:val="00927638"/>
    <w:rsid w:val="00940C02"/>
    <w:rsid w:val="009424B5"/>
    <w:rsid w:val="00947C1A"/>
    <w:rsid w:val="009565E6"/>
    <w:rsid w:val="0095710E"/>
    <w:rsid w:val="00966084"/>
    <w:rsid w:val="00971E73"/>
    <w:rsid w:val="00974D4D"/>
    <w:rsid w:val="0097586D"/>
    <w:rsid w:val="0097713D"/>
    <w:rsid w:val="00981BF7"/>
    <w:rsid w:val="009855B7"/>
    <w:rsid w:val="00986877"/>
    <w:rsid w:val="009876F9"/>
    <w:rsid w:val="00987ED7"/>
    <w:rsid w:val="009901A9"/>
    <w:rsid w:val="00993790"/>
    <w:rsid w:val="009A3460"/>
    <w:rsid w:val="009B2629"/>
    <w:rsid w:val="009C07C3"/>
    <w:rsid w:val="009C3771"/>
    <w:rsid w:val="009D06F3"/>
    <w:rsid w:val="009D4ECC"/>
    <w:rsid w:val="009D59C6"/>
    <w:rsid w:val="009E02FF"/>
    <w:rsid w:val="009F073D"/>
    <w:rsid w:val="009F36AD"/>
    <w:rsid w:val="009F42DD"/>
    <w:rsid w:val="009F4D2C"/>
    <w:rsid w:val="009F6D76"/>
    <w:rsid w:val="00A076FA"/>
    <w:rsid w:val="00A14856"/>
    <w:rsid w:val="00A1541C"/>
    <w:rsid w:val="00A20365"/>
    <w:rsid w:val="00A27907"/>
    <w:rsid w:val="00A31464"/>
    <w:rsid w:val="00A31EC1"/>
    <w:rsid w:val="00A35B69"/>
    <w:rsid w:val="00A36425"/>
    <w:rsid w:val="00A37FFD"/>
    <w:rsid w:val="00A4182F"/>
    <w:rsid w:val="00A5433C"/>
    <w:rsid w:val="00A56BDE"/>
    <w:rsid w:val="00A60BCD"/>
    <w:rsid w:val="00A70945"/>
    <w:rsid w:val="00A72B41"/>
    <w:rsid w:val="00A738F0"/>
    <w:rsid w:val="00A74DCD"/>
    <w:rsid w:val="00A75176"/>
    <w:rsid w:val="00A76263"/>
    <w:rsid w:val="00A80752"/>
    <w:rsid w:val="00A833FB"/>
    <w:rsid w:val="00A8410D"/>
    <w:rsid w:val="00A90FA7"/>
    <w:rsid w:val="00A925E5"/>
    <w:rsid w:val="00A94E9A"/>
    <w:rsid w:val="00A9555F"/>
    <w:rsid w:val="00AB3881"/>
    <w:rsid w:val="00AC29A4"/>
    <w:rsid w:val="00AE168B"/>
    <w:rsid w:val="00AE3FA5"/>
    <w:rsid w:val="00AF2222"/>
    <w:rsid w:val="00AF41DE"/>
    <w:rsid w:val="00B009C1"/>
    <w:rsid w:val="00B06AA4"/>
    <w:rsid w:val="00B06F68"/>
    <w:rsid w:val="00B11483"/>
    <w:rsid w:val="00B1168D"/>
    <w:rsid w:val="00B11B99"/>
    <w:rsid w:val="00B124FF"/>
    <w:rsid w:val="00B232FB"/>
    <w:rsid w:val="00B271AF"/>
    <w:rsid w:val="00B33B77"/>
    <w:rsid w:val="00B40578"/>
    <w:rsid w:val="00B40D98"/>
    <w:rsid w:val="00B42432"/>
    <w:rsid w:val="00B63537"/>
    <w:rsid w:val="00B87228"/>
    <w:rsid w:val="00B876B7"/>
    <w:rsid w:val="00B94421"/>
    <w:rsid w:val="00BC6A6A"/>
    <w:rsid w:val="00BD1FC0"/>
    <w:rsid w:val="00BD41A0"/>
    <w:rsid w:val="00BD41A4"/>
    <w:rsid w:val="00BF25C8"/>
    <w:rsid w:val="00BF5E60"/>
    <w:rsid w:val="00BF7484"/>
    <w:rsid w:val="00C055BC"/>
    <w:rsid w:val="00C17C1D"/>
    <w:rsid w:val="00C2460B"/>
    <w:rsid w:val="00C27E0E"/>
    <w:rsid w:val="00C340DA"/>
    <w:rsid w:val="00C40352"/>
    <w:rsid w:val="00C41BFB"/>
    <w:rsid w:val="00C427FA"/>
    <w:rsid w:val="00C42CB7"/>
    <w:rsid w:val="00C53F03"/>
    <w:rsid w:val="00C601E3"/>
    <w:rsid w:val="00C60E28"/>
    <w:rsid w:val="00C6535B"/>
    <w:rsid w:val="00C66778"/>
    <w:rsid w:val="00C707B2"/>
    <w:rsid w:val="00C84ECA"/>
    <w:rsid w:val="00C85755"/>
    <w:rsid w:val="00C8772F"/>
    <w:rsid w:val="00C878D1"/>
    <w:rsid w:val="00C92D56"/>
    <w:rsid w:val="00C9301A"/>
    <w:rsid w:val="00C95A00"/>
    <w:rsid w:val="00CA1C2F"/>
    <w:rsid w:val="00CB1C22"/>
    <w:rsid w:val="00CB4BC7"/>
    <w:rsid w:val="00CB724B"/>
    <w:rsid w:val="00CC324C"/>
    <w:rsid w:val="00CD1940"/>
    <w:rsid w:val="00CD4C76"/>
    <w:rsid w:val="00CE0661"/>
    <w:rsid w:val="00CE24E0"/>
    <w:rsid w:val="00D0285B"/>
    <w:rsid w:val="00D033F5"/>
    <w:rsid w:val="00D11683"/>
    <w:rsid w:val="00D16EAB"/>
    <w:rsid w:val="00D17C05"/>
    <w:rsid w:val="00D2451A"/>
    <w:rsid w:val="00D2705B"/>
    <w:rsid w:val="00D33DD5"/>
    <w:rsid w:val="00D40113"/>
    <w:rsid w:val="00D408BF"/>
    <w:rsid w:val="00D42426"/>
    <w:rsid w:val="00D4380F"/>
    <w:rsid w:val="00D464BF"/>
    <w:rsid w:val="00D5413A"/>
    <w:rsid w:val="00D55F49"/>
    <w:rsid w:val="00D568AB"/>
    <w:rsid w:val="00D56E7C"/>
    <w:rsid w:val="00D7019B"/>
    <w:rsid w:val="00D71589"/>
    <w:rsid w:val="00D7395F"/>
    <w:rsid w:val="00D810AC"/>
    <w:rsid w:val="00D874BA"/>
    <w:rsid w:val="00D877FF"/>
    <w:rsid w:val="00D94B98"/>
    <w:rsid w:val="00D977D2"/>
    <w:rsid w:val="00D97845"/>
    <w:rsid w:val="00DB25F4"/>
    <w:rsid w:val="00DD0922"/>
    <w:rsid w:val="00DE1C83"/>
    <w:rsid w:val="00DE478C"/>
    <w:rsid w:val="00DF782A"/>
    <w:rsid w:val="00E04CB3"/>
    <w:rsid w:val="00E103BC"/>
    <w:rsid w:val="00E132A4"/>
    <w:rsid w:val="00E20DC5"/>
    <w:rsid w:val="00E30904"/>
    <w:rsid w:val="00E32385"/>
    <w:rsid w:val="00E34EA0"/>
    <w:rsid w:val="00E406AA"/>
    <w:rsid w:val="00E41D88"/>
    <w:rsid w:val="00E451BE"/>
    <w:rsid w:val="00E452B6"/>
    <w:rsid w:val="00E47750"/>
    <w:rsid w:val="00E54776"/>
    <w:rsid w:val="00E56305"/>
    <w:rsid w:val="00E57A33"/>
    <w:rsid w:val="00E6015F"/>
    <w:rsid w:val="00E61AB4"/>
    <w:rsid w:val="00E84108"/>
    <w:rsid w:val="00E87290"/>
    <w:rsid w:val="00E87ECA"/>
    <w:rsid w:val="00E91DE2"/>
    <w:rsid w:val="00E9344B"/>
    <w:rsid w:val="00E940C4"/>
    <w:rsid w:val="00EA67D9"/>
    <w:rsid w:val="00EB0298"/>
    <w:rsid w:val="00EB1035"/>
    <w:rsid w:val="00EB655F"/>
    <w:rsid w:val="00ED0D25"/>
    <w:rsid w:val="00ED4672"/>
    <w:rsid w:val="00EE4067"/>
    <w:rsid w:val="00EE51A5"/>
    <w:rsid w:val="00EE71DF"/>
    <w:rsid w:val="00EF0CB6"/>
    <w:rsid w:val="00EF6BE0"/>
    <w:rsid w:val="00F00EEB"/>
    <w:rsid w:val="00F0429F"/>
    <w:rsid w:val="00F05D94"/>
    <w:rsid w:val="00F07240"/>
    <w:rsid w:val="00F07B8A"/>
    <w:rsid w:val="00F121E3"/>
    <w:rsid w:val="00F12B34"/>
    <w:rsid w:val="00F148BB"/>
    <w:rsid w:val="00F333BC"/>
    <w:rsid w:val="00F3733A"/>
    <w:rsid w:val="00F507A2"/>
    <w:rsid w:val="00F65D33"/>
    <w:rsid w:val="00F740DE"/>
    <w:rsid w:val="00F7516F"/>
    <w:rsid w:val="00F80771"/>
    <w:rsid w:val="00F865C2"/>
    <w:rsid w:val="00F86903"/>
    <w:rsid w:val="00F87E6C"/>
    <w:rsid w:val="00FA1A7B"/>
    <w:rsid w:val="00FA2DB9"/>
    <w:rsid w:val="00FA5E68"/>
    <w:rsid w:val="00FC3F8B"/>
    <w:rsid w:val="00FC4105"/>
    <w:rsid w:val="00FD1A71"/>
    <w:rsid w:val="00FD24B9"/>
    <w:rsid w:val="00FD7CAB"/>
    <w:rsid w:val="00FE252D"/>
    <w:rsid w:val="00FE487D"/>
    <w:rsid w:val="00FF461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F6E5A10"/>
  <w15:docId w15:val="{E0DC3127-0ECE-4DD4-866D-B6A5C828C0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search-custom">
    <w:name w:val="search-custom"/>
    <w:basedOn w:val="DefaultParagraphFont"/>
    <w:rsid w:val="00A14856"/>
  </w:style>
  <w:style w:type="character" w:styleId="LineNumber">
    <w:name w:val="line number"/>
    <w:basedOn w:val="DefaultParagraphFont"/>
    <w:uiPriority w:val="99"/>
    <w:semiHidden/>
    <w:unhideWhenUsed/>
    <w:rsid w:val="009F36AD"/>
  </w:style>
  <w:style w:type="character" w:styleId="CommentReference">
    <w:name w:val="annotation reference"/>
    <w:basedOn w:val="DefaultParagraphFont"/>
    <w:uiPriority w:val="99"/>
    <w:semiHidden/>
    <w:unhideWhenUsed/>
    <w:rsid w:val="009F36AD"/>
    <w:rPr>
      <w:sz w:val="16"/>
      <w:szCs w:val="16"/>
    </w:rPr>
  </w:style>
  <w:style w:type="paragraph" w:styleId="CommentText">
    <w:name w:val="annotation text"/>
    <w:basedOn w:val="Normal"/>
    <w:link w:val="CommentTextChar"/>
    <w:uiPriority w:val="99"/>
    <w:semiHidden/>
    <w:unhideWhenUsed/>
    <w:rsid w:val="009F36AD"/>
    <w:pPr>
      <w:spacing w:line="240" w:lineRule="auto"/>
    </w:pPr>
    <w:rPr>
      <w:sz w:val="20"/>
      <w:szCs w:val="20"/>
    </w:rPr>
  </w:style>
  <w:style w:type="character" w:customStyle="1" w:styleId="CommentTextChar">
    <w:name w:val="Comment Text Char"/>
    <w:basedOn w:val="DefaultParagraphFont"/>
    <w:link w:val="CommentText"/>
    <w:uiPriority w:val="99"/>
    <w:semiHidden/>
    <w:rsid w:val="009F36AD"/>
    <w:rPr>
      <w:sz w:val="20"/>
      <w:szCs w:val="20"/>
    </w:rPr>
  </w:style>
  <w:style w:type="paragraph" w:styleId="CommentSubject">
    <w:name w:val="annotation subject"/>
    <w:basedOn w:val="CommentText"/>
    <w:next w:val="CommentText"/>
    <w:link w:val="CommentSubjectChar"/>
    <w:uiPriority w:val="99"/>
    <w:semiHidden/>
    <w:unhideWhenUsed/>
    <w:rsid w:val="009F36AD"/>
    <w:rPr>
      <w:b/>
      <w:bCs/>
    </w:rPr>
  </w:style>
  <w:style w:type="character" w:customStyle="1" w:styleId="CommentSubjectChar">
    <w:name w:val="Comment Subject Char"/>
    <w:basedOn w:val="CommentTextChar"/>
    <w:link w:val="CommentSubject"/>
    <w:uiPriority w:val="99"/>
    <w:semiHidden/>
    <w:rsid w:val="009F36AD"/>
    <w:rPr>
      <w:b/>
      <w:bCs/>
      <w:sz w:val="20"/>
      <w:szCs w:val="20"/>
    </w:rPr>
  </w:style>
  <w:style w:type="paragraph" w:styleId="BalloonText">
    <w:name w:val="Balloon Text"/>
    <w:basedOn w:val="Normal"/>
    <w:link w:val="BalloonTextChar"/>
    <w:uiPriority w:val="99"/>
    <w:semiHidden/>
    <w:unhideWhenUsed/>
    <w:rsid w:val="009F36A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F36AD"/>
    <w:rPr>
      <w:rFonts w:ascii="Segoe UI" w:hAnsi="Segoe UI" w:cs="Segoe UI"/>
      <w:sz w:val="18"/>
      <w:szCs w:val="18"/>
    </w:rPr>
  </w:style>
  <w:style w:type="character" w:styleId="PlaceholderText">
    <w:name w:val="Placeholder Text"/>
    <w:basedOn w:val="DefaultParagraphFont"/>
    <w:uiPriority w:val="99"/>
    <w:semiHidden/>
    <w:rsid w:val="00622057"/>
    <w:rPr>
      <w:color w:val="808080"/>
    </w:rPr>
  </w:style>
  <w:style w:type="paragraph" w:styleId="ListParagraph">
    <w:name w:val="List Paragraph"/>
    <w:basedOn w:val="Normal"/>
    <w:uiPriority w:val="34"/>
    <w:qFormat/>
    <w:rsid w:val="00AB3881"/>
    <w:pPr>
      <w:ind w:left="720"/>
      <w:contextualSpacing/>
    </w:pPr>
  </w:style>
  <w:style w:type="paragraph" w:styleId="Bibliography">
    <w:name w:val="Bibliography"/>
    <w:basedOn w:val="Normal"/>
    <w:next w:val="Normal"/>
    <w:uiPriority w:val="37"/>
    <w:unhideWhenUsed/>
    <w:rsid w:val="003513E6"/>
    <w:pPr>
      <w:spacing w:after="0" w:line="240" w:lineRule="auto"/>
      <w:ind w:left="720" w:hanging="720"/>
    </w:pPr>
  </w:style>
  <w:style w:type="paragraph" w:customStyle="1" w:styleId="Default">
    <w:name w:val="Default"/>
    <w:rsid w:val="00D16EAB"/>
    <w:pPr>
      <w:tabs>
        <w:tab w:val="left" w:pos="709"/>
      </w:tabs>
      <w:suppressAutoHyphens/>
      <w:spacing w:after="0" w:line="200" w:lineRule="atLeast"/>
    </w:pPr>
    <w:rPr>
      <w:rFonts w:ascii="Times New Roman" w:eastAsia="Times New Roman" w:hAnsi="Times New Roman" w:cs="Times New Roman"/>
      <w:sz w:val="24"/>
      <w:szCs w:val="24"/>
    </w:rPr>
  </w:style>
  <w:style w:type="paragraph" w:customStyle="1" w:styleId="Textbody">
    <w:name w:val="Text body"/>
    <w:basedOn w:val="Default"/>
    <w:rsid w:val="00D16EAB"/>
    <w:rPr>
      <w:rFonts w:ascii="Arial" w:hAnsi="Arial" w:cs="Arial"/>
      <w:sz w:val="22"/>
      <w:szCs w:val="22"/>
    </w:rPr>
  </w:style>
  <w:style w:type="paragraph" w:styleId="NormalWeb">
    <w:name w:val="Normal (Web)"/>
    <w:basedOn w:val="Normal"/>
    <w:uiPriority w:val="99"/>
    <w:unhideWhenUsed/>
    <w:rsid w:val="00D16EAB"/>
    <w:pPr>
      <w:spacing w:before="100" w:beforeAutospacing="1" w:after="100" w:afterAutospacing="1" w:line="240" w:lineRule="auto"/>
    </w:pPr>
    <w:rPr>
      <w:rFonts w:ascii="Times New Roman" w:eastAsia="Times New Roman" w:hAnsi="Times New Roman" w:cs="Times New Roman"/>
      <w:sz w:val="24"/>
      <w:szCs w:val="24"/>
    </w:rPr>
  </w:style>
  <w:style w:type="paragraph" w:styleId="NoSpacing">
    <w:name w:val="No Spacing"/>
    <w:uiPriority w:val="1"/>
    <w:qFormat/>
    <w:rsid w:val="00D16EAB"/>
    <w:pPr>
      <w:spacing w:after="0" w:line="240" w:lineRule="auto"/>
    </w:pPr>
    <w:rPr>
      <w:rFonts w:ascii="Times New Roman" w:eastAsia="Times New Roman" w:hAnsi="Times New Roman" w:cs="Times New Roman"/>
      <w:sz w:val="24"/>
      <w:szCs w:val="24"/>
    </w:rPr>
  </w:style>
  <w:style w:type="paragraph" w:styleId="Header">
    <w:name w:val="header"/>
    <w:basedOn w:val="Normal"/>
    <w:link w:val="HeaderChar"/>
    <w:uiPriority w:val="99"/>
    <w:unhideWhenUsed/>
    <w:rsid w:val="001973F4"/>
    <w:pPr>
      <w:tabs>
        <w:tab w:val="center" w:pos="4680"/>
        <w:tab w:val="right" w:pos="9360"/>
      </w:tabs>
      <w:spacing w:after="0" w:line="240" w:lineRule="auto"/>
    </w:pPr>
  </w:style>
  <w:style w:type="character" w:customStyle="1" w:styleId="HeaderChar">
    <w:name w:val="Header Char"/>
    <w:basedOn w:val="DefaultParagraphFont"/>
    <w:link w:val="Header"/>
    <w:uiPriority w:val="99"/>
    <w:rsid w:val="001973F4"/>
  </w:style>
  <w:style w:type="paragraph" w:styleId="Footer">
    <w:name w:val="footer"/>
    <w:basedOn w:val="Normal"/>
    <w:link w:val="FooterChar"/>
    <w:uiPriority w:val="99"/>
    <w:unhideWhenUsed/>
    <w:rsid w:val="001973F4"/>
    <w:pPr>
      <w:tabs>
        <w:tab w:val="center" w:pos="4680"/>
        <w:tab w:val="right" w:pos="9360"/>
      </w:tabs>
      <w:spacing w:after="0" w:line="240" w:lineRule="auto"/>
    </w:pPr>
  </w:style>
  <w:style w:type="character" w:customStyle="1" w:styleId="FooterChar">
    <w:name w:val="Footer Char"/>
    <w:basedOn w:val="DefaultParagraphFont"/>
    <w:link w:val="Footer"/>
    <w:uiPriority w:val="99"/>
    <w:rsid w:val="001973F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31175225">
      <w:bodyDiv w:val="1"/>
      <w:marLeft w:val="0"/>
      <w:marRight w:val="0"/>
      <w:marTop w:val="0"/>
      <w:marBottom w:val="0"/>
      <w:divBdr>
        <w:top w:val="none" w:sz="0" w:space="0" w:color="auto"/>
        <w:left w:val="none" w:sz="0" w:space="0" w:color="auto"/>
        <w:bottom w:val="none" w:sz="0" w:space="0" w:color="auto"/>
        <w:right w:val="none" w:sz="0" w:space="0" w:color="auto"/>
      </w:divBdr>
    </w:div>
    <w:div w:id="1569806428">
      <w:bodyDiv w:val="1"/>
      <w:marLeft w:val="0"/>
      <w:marRight w:val="0"/>
      <w:marTop w:val="0"/>
      <w:marBottom w:val="0"/>
      <w:divBdr>
        <w:top w:val="none" w:sz="0" w:space="0" w:color="auto"/>
        <w:left w:val="none" w:sz="0" w:space="0" w:color="auto"/>
        <w:bottom w:val="none" w:sz="0" w:space="0" w:color="auto"/>
        <w:right w:val="none" w:sz="0" w:space="0" w:color="auto"/>
      </w:divBdr>
      <w:divsChild>
        <w:div w:id="1530532651">
          <w:marLeft w:val="0"/>
          <w:marRight w:val="0"/>
          <w:marTop w:val="0"/>
          <w:marBottom w:val="0"/>
          <w:divBdr>
            <w:top w:val="none" w:sz="0" w:space="0" w:color="auto"/>
            <w:left w:val="none" w:sz="0" w:space="0" w:color="auto"/>
            <w:bottom w:val="none" w:sz="0" w:space="0" w:color="auto"/>
            <w:right w:val="none" w:sz="0" w:space="0" w:color="auto"/>
          </w:divBdr>
        </w:div>
        <w:div w:id="1773695919">
          <w:marLeft w:val="0"/>
          <w:marRight w:val="0"/>
          <w:marTop w:val="0"/>
          <w:marBottom w:val="0"/>
          <w:divBdr>
            <w:top w:val="none" w:sz="0" w:space="0" w:color="auto"/>
            <w:left w:val="none" w:sz="0" w:space="0" w:color="auto"/>
            <w:bottom w:val="none" w:sz="0" w:space="0" w:color="auto"/>
            <w:right w:val="none" w:sz="0" w:space="0" w:color="auto"/>
          </w:divBdr>
        </w:div>
        <w:div w:id="768279277">
          <w:marLeft w:val="0"/>
          <w:marRight w:val="0"/>
          <w:marTop w:val="0"/>
          <w:marBottom w:val="0"/>
          <w:divBdr>
            <w:top w:val="none" w:sz="0" w:space="0" w:color="auto"/>
            <w:left w:val="none" w:sz="0" w:space="0" w:color="auto"/>
            <w:bottom w:val="none" w:sz="0" w:space="0" w:color="auto"/>
            <w:right w:val="none" w:sz="0" w:space="0" w:color="auto"/>
          </w:divBdr>
        </w:div>
        <w:div w:id="1288702613">
          <w:marLeft w:val="0"/>
          <w:marRight w:val="0"/>
          <w:marTop w:val="0"/>
          <w:marBottom w:val="0"/>
          <w:divBdr>
            <w:top w:val="none" w:sz="0" w:space="0" w:color="auto"/>
            <w:left w:val="none" w:sz="0" w:space="0" w:color="auto"/>
            <w:bottom w:val="none" w:sz="0" w:space="0" w:color="auto"/>
            <w:right w:val="none" w:sz="0" w:space="0" w:color="auto"/>
          </w:divBdr>
        </w:div>
        <w:div w:id="21281786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6</TotalTime>
  <Pages>21</Pages>
  <Words>30564</Words>
  <Characters>174218</Characters>
  <Application>Microsoft Office Word</Application>
  <DocSecurity>0</DocSecurity>
  <Lines>1451</Lines>
  <Paragraphs>4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437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hton Verdery</dc:creator>
  <cp:keywords/>
  <dc:description/>
  <cp:lastModifiedBy>Ashton Verdery</cp:lastModifiedBy>
  <cp:revision>19</cp:revision>
  <cp:lastPrinted>2015-09-28T18:42:00Z</cp:lastPrinted>
  <dcterms:created xsi:type="dcterms:W3CDTF">2015-10-02T07:04:00Z</dcterms:created>
  <dcterms:modified xsi:type="dcterms:W3CDTF">2015-10-02T19: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6"&gt;&lt;session id="YBzxieee"/&gt;&lt;style id="http://www.zotero.org/styles/chicago-author-date" locale="en-US" hasBibliography="1" bibliographyStyleHasBeenSet="1"/&gt;&lt;prefs&gt;&lt;pref name="fieldType" value="Field"/&gt;&lt;pref na</vt:lpwstr>
  </property>
  <property fmtid="{D5CDD505-2E9C-101B-9397-08002B2CF9AE}" pid="3" name="ZOTERO_PREF_2">
    <vt:lpwstr>me="storeReferences" value="true"/&gt;&lt;pref name="automaticJournalAbbreviations" value="true"/&gt;&lt;pref name="noteType" value=""/&gt;&lt;/prefs&gt;&lt;/data&gt;</vt:lpwstr>
  </property>
</Properties>
</file>